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47C50AF" w14:textId="1E015CC4" w:rsidR="00EB2E95" w:rsidRPr="00D72EE4" w:rsidRDefault="00EB2E95" w:rsidP="003129E3">
      <w:pPr>
        <w:spacing w:before="100" w:beforeAutospacing="1" w:after="100" w:afterAutospacing="1" w:line="480" w:lineRule="auto"/>
        <w:rPr>
          <w:rFonts w:ascii="Arial" w:hAnsi="Arial" w:cs="Arial"/>
          <w:bCs/>
          <w:color w:val="7030A0"/>
          <w:sz w:val="22"/>
          <w:szCs w:val="22"/>
        </w:rPr>
      </w:pPr>
      <w:bookmarkStart w:id="0" w:name="_GoBack"/>
      <w:bookmarkEnd w:id="0"/>
      <w:r w:rsidRPr="00D72EE4">
        <w:rPr>
          <w:rFonts w:ascii="Arial" w:hAnsi="Arial" w:cs="Arial"/>
          <w:b/>
          <w:sz w:val="22"/>
          <w:szCs w:val="22"/>
        </w:rPr>
        <w:t xml:space="preserve">Supplemental </w:t>
      </w:r>
      <w:r w:rsidR="005A56EA" w:rsidRPr="00D72EE4">
        <w:rPr>
          <w:rFonts w:ascii="Arial" w:hAnsi="Arial" w:cs="Arial"/>
          <w:b/>
          <w:sz w:val="22"/>
          <w:szCs w:val="22"/>
        </w:rPr>
        <w:t>T</w:t>
      </w:r>
      <w:r w:rsidRPr="00D72EE4">
        <w:rPr>
          <w:rFonts w:ascii="Arial" w:hAnsi="Arial" w:cs="Arial"/>
          <w:b/>
          <w:sz w:val="22"/>
          <w:szCs w:val="22"/>
        </w:rPr>
        <w:t>able 1.</w:t>
      </w:r>
      <w:r w:rsidRPr="00D72EE4">
        <w:rPr>
          <w:rFonts w:ascii="Arial" w:hAnsi="Arial" w:cs="Arial"/>
          <w:bCs/>
          <w:sz w:val="22"/>
          <w:szCs w:val="22"/>
        </w:rPr>
        <w:t xml:space="preserve"> Of the</w:t>
      </w:r>
      <w:r w:rsidR="005A56EA" w:rsidRPr="00D72EE4">
        <w:rPr>
          <w:rFonts w:ascii="Arial" w:hAnsi="Arial" w:cs="Arial"/>
          <w:bCs/>
          <w:sz w:val="22"/>
          <w:szCs w:val="22"/>
        </w:rPr>
        <w:t xml:space="preserve"> </w:t>
      </w:r>
      <w:r w:rsidR="00400F64" w:rsidRPr="00D72EE4">
        <w:rPr>
          <w:rFonts w:ascii="Arial" w:hAnsi="Arial" w:cs="Arial"/>
          <w:bCs/>
          <w:sz w:val="22"/>
          <w:szCs w:val="22"/>
        </w:rPr>
        <w:t>284</w:t>
      </w:r>
      <w:r w:rsidR="00920359" w:rsidRPr="00D72EE4">
        <w:rPr>
          <w:rFonts w:ascii="Arial" w:hAnsi="Arial" w:cs="Arial"/>
          <w:bCs/>
          <w:sz w:val="22"/>
          <w:szCs w:val="22"/>
        </w:rPr>
        <w:t xml:space="preserve"> </w:t>
      </w:r>
      <w:r w:rsidRPr="00D72EE4">
        <w:rPr>
          <w:rFonts w:ascii="Arial" w:hAnsi="Arial" w:cs="Arial"/>
          <w:bCs/>
          <w:sz w:val="22"/>
          <w:szCs w:val="22"/>
        </w:rPr>
        <w:t xml:space="preserve">references included in the search, these were further screened out due to meeting one or more of the exclusion criteria. </w:t>
      </w:r>
    </w:p>
    <w:tbl>
      <w:tblPr>
        <w:tblStyle w:val="TableGrid"/>
        <w:tblW w:w="10165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38"/>
        <w:gridCol w:w="2737"/>
        <w:gridCol w:w="2790"/>
      </w:tblGrid>
      <w:tr w:rsidR="00EB2E95" w:rsidRPr="00D72EE4" w14:paraId="208EEBBA" w14:textId="77777777" w:rsidTr="005A56EA">
        <w:tc>
          <w:tcPr>
            <w:tcW w:w="4638" w:type="dxa"/>
          </w:tcPr>
          <w:p w14:paraId="39DE067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b/>
                <w:bCs/>
                <w:sz w:val="22"/>
                <w:szCs w:val="22"/>
              </w:rPr>
            </w:pPr>
            <w:bookmarkStart w:id="1" w:name="_Hlk97655495"/>
            <w:r w:rsidRPr="00D72EE4">
              <w:rPr>
                <w:rFonts w:ascii="Arial" w:hAnsi="Arial" w:cs="Arial"/>
                <w:b/>
                <w:bCs/>
                <w:sz w:val="22"/>
                <w:szCs w:val="22"/>
              </w:rPr>
              <w:t>Title</w:t>
            </w:r>
          </w:p>
        </w:tc>
        <w:tc>
          <w:tcPr>
            <w:tcW w:w="2737" w:type="dxa"/>
          </w:tcPr>
          <w:p w14:paraId="15AB964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72EE4">
              <w:rPr>
                <w:rFonts w:ascii="Arial" w:hAnsi="Arial" w:cs="Arial"/>
                <w:b/>
                <w:bCs/>
                <w:sz w:val="22"/>
                <w:szCs w:val="22"/>
              </w:rPr>
              <w:t>Reason for exclusion</w:t>
            </w:r>
          </w:p>
        </w:tc>
        <w:tc>
          <w:tcPr>
            <w:tcW w:w="2790" w:type="dxa"/>
          </w:tcPr>
          <w:p w14:paraId="72B18D8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72EE4">
              <w:rPr>
                <w:rFonts w:ascii="Arial" w:hAnsi="Arial" w:cs="Arial"/>
                <w:b/>
                <w:bCs/>
                <w:sz w:val="22"/>
                <w:szCs w:val="22"/>
              </w:rPr>
              <w:t>Reference</w:t>
            </w:r>
          </w:p>
        </w:tc>
      </w:tr>
      <w:tr w:rsidR="00EB2E95" w:rsidRPr="00D72EE4" w14:paraId="53270D19" w14:textId="77777777" w:rsidTr="005A56EA">
        <w:tc>
          <w:tcPr>
            <w:tcW w:w="4638" w:type="dxa"/>
          </w:tcPr>
          <w:p w14:paraId="25F61244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Effect of feed restriction on the environmental variability of birth weight in divergently selected lines of mice</w:t>
            </w:r>
          </w:p>
        </w:tc>
        <w:tc>
          <w:tcPr>
            <w:tcW w:w="2737" w:type="dxa"/>
          </w:tcPr>
          <w:p w14:paraId="6C27906B" w14:textId="19AA83F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include a primary comparison of M to F (no male data reported)</w:t>
            </w:r>
            <w:r w:rsidR="00B76615" w:rsidRPr="00D72EE4">
              <w:rPr>
                <w:rFonts w:ascii="Arial" w:hAnsi="Arial" w:cs="Arial"/>
                <w:sz w:val="22"/>
                <w:szCs w:val="22"/>
              </w:rPr>
              <w:t>; No HS outcome reported</w:t>
            </w:r>
          </w:p>
        </w:tc>
        <w:tc>
          <w:tcPr>
            <w:tcW w:w="2790" w:type="dxa"/>
          </w:tcPr>
          <w:p w14:paraId="44DC5148" w14:textId="5B532E4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b3Jtb3NvLVJhZmZlcnR5PC9BdXRob3I+PFllYXI+MjAx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b3Jtb3NvLVJhZmZlcnR5PC9BdXRob3I+PFllYXI+MjAx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ECEF64E" w14:textId="77777777" w:rsidTr="005A56EA">
        <w:tc>
          <w:tcPr>
            <w:tcW w:w="4638" w:type="dxa"/>
          </w:tcPr>
          <w:p w14:paraId="04CB0400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Food anticipatory activity on a calorie-restricted diet is independent of Sirt1.</w:t>
            </w:r>
          </w:p>
        </w:tc>
        <w:tc>
          <w:tcPr>
            <w:tcW w:w="2737" w:type="dxa"/>
          </w:tcPr>
          <w:p w14:paraId="7B6516B0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702461F5" w14:textId="54E9C69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ssali&lt;/Author&gt;&lt;Year&gt;2018&lt;/Year&gt;&lt;RecNum&gt;5&lt;/RecNum&gt;&lt;DisplayText&gt;(112)&lt;/DisplayText&gt;&lt;record&gt;&lt;rec-number&gt;5&lt;/rec-number&gt;&lt;foreign-keys&gt;&lt;key app="EN" db-id="t5a0225z8pp0feewp2expp2utwdfxrz9z0dz" timestamp="0"&gt;5&lt;/key&gt;&lt;/foreign-keys&gt;&lt;ref-type name="Journal Article"&gt;17&lt;/ref-type&gt;&lt;contributors&gt;&lt;authors&gt;&lt;author&gt;Assali, D. R.&lt;/author&gt;&lt;author&gt;Hsu, C. T.&lt;/author&gt;&lt;author&gt;Gunapala, K. M.&lt;/author&gt;&lt;author&gt;Aguayo, A.&lt;/author&gt;&lt;author&gt;McBurney, M.&lt;/author&gt;&lt;author&gt;Steele, A. D.&lt;/author&gt;&lt;/authors&gt;&lt;/contributors&gt;&lt;auth-address&gt;Department of Biological Sciences, California State Polytechnic University Pomona, Pomona, CA, United States of America.&amp;#xD;Division of Biology, California Institute of Technology, Pasadena, CA, United States of America.&amp;#xD;Department of Medicine, University of Ottawa, Ottawa, ON, Canada.&lt;/auth-address&gt;&lt;titles&gt;&lt;title&gt;Food anticipatory activity on a calorie-restricted diet is independent of Sirt1&lt;/title&gt;&lt;secondary-title&gt;PLoS One&lt;/secondary-title&gt;&lt;alt-title&gt;PloS one&lt;/alt-title&gt;&lt;/titles&gt;&lt;pages&gt;e0199586&lt;/pages&gt;&lt;volume&gt;13&lt;/volume&gt;&lt;number&gt;6&lt;/number&gt;&lt;edition&gt;2018/06/26&lt;/edition&gt;&lt;keywords&gt;&lt;keyword&gt;Animals&lt;/keyword&gt;&lt;keyword&gt;Anticipation, Psychological/*physiology&lt;/keyword&gt;&lt;keyword&gt;Body Weight/physiology&lt;/keyword&gt;&lt;keyword&gt;Brain/cytology/metabolism&lt;/keyword&gt;&lt;keyword&gt;*Caloric Restriction&lt;/keyword&gt;&lt;keyword&gt;Feeding Behavior/*physiology/*psychology&lt;/keyword&gt;&lt;keyword&gt;Female&lt;/keyword&gt;&lt;keyword&gt;Homeostasis/physiology&lt;/keyword&gt;&lt;keyword&gt;Male&lt;/keyword&gt;&lt;keyword&gt;Mice, Inbred C57BL&lt;/keyword&gt;&lt;keyword&gt;Mice, Transgenic&lt;/keyword&gt;&lt;keyword&gt;Neurons/cytology/metabolism&lt;/keyword&gt;&lt;keyword&gt;Sirtuin 1/genetics/*metabolism&lt;/keyword&gt;&lt;/keywords&gt;&lt;dates&gt;&lt;year&gt;2018&lt;/year&gt;&lt;/dates&gt;&lt;isbn&gt;1932-6203&lt;/isbn&gt;&lt;accession-num&gt;29940007&lt;/accession-num&gt;&lt;urls&gt;&lt;/urls&gt;&lt;custom2&gt;PMC6016907&lt;/custom2&gt;&lt;electronic-resource-num&gt;10.1371/journal.pone.019958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18EDF82" w14:textId="77777777" w:rsidTr="005A56EA">
        <w:tc>
          <w:tcPr>
            <w:tcW w:w="4638" w:type="dxa"/>
          </w:tcPr>
          <w:p w14:paraId="24CBE36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Reduced expression of C/EBPβ-LIP extends health and</w:t>
            </w:r>
            <w:r w:rsidRPr="00D72EE4">
              <w:rPr>
                <w:rStyle w:val="apple-converted-space"/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333333"/>
                <w:sz w:val="22"/>
                <w:szCs w:val="22"/>
              </w:rPr>
              <w:t>lifespan</w:t>
            </w:r>
            <w:r w:rsidRPr="00D72EE4">
              <w:rPr>
                <w:rStyle w:val="apple-converted-space"/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in</w:t>
            </w:r>
            <w:r w:rsidRPr="00D72EE4">
              <w:rPr>
                <w:rStyle w:val="apple-converted-space"/>
                <w:rFonts w:ascii="Arial" w:hAnsi="Arial" w:cs="Arial"/>
                <w:color w:val="333333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333333"/>
                <w:sz w:val="22"/>
                <w:szCs w:val="22"/>
              </w:rPr>
              <w:t>mice</w:t>
            </w:r>
          </w:p>
        </w:tc>
        <w:tc>
          <w:tcPr>
            <w:tcW w:w="2737" w:type="dxa"/>
          </w:tcPr>
          <w:p w14:paraId="3CDEE04C" w14:textId="3EE48F5C" w:rsidR="002C4E00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4D4F9834" w14:textId="4F037F5C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de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dWxsZXI8L0F1dGhvcj48WWVhcj4yMDE4PC9ZZWFyPjxS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dWxsZXI8L0F1dGhvcj48WWVhcj4yMDE4PC9ZZWFyPjxS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49CAD3B" w14:textId="77777777" w:rsidTr="005A56EA">
        <w:tc>
          <w:tcPr>
            <w:tcW w:w="4638" w:type="dxa"/>
          </w:tcPr>
          <w:p w14:paraId="61211ED2" w14:textId="77777777" w:rsidR="00EB2E95" w:rsidRPr="00D72EE4" w:rsidRDefault="007F35F2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hyperlink r:id="rId8" w:history="1">
              <w:r w:rsidR="00EB2E95" w:rsidRPr="00D72EE4">
                <w:rPr>
                  <w:rStyle w:val="Hyperlink"/>
                  <w:rFonts w:ascii="Arial" w:hAnsi="Arial" w:cs="Arial"/>
                  <w:b w:val="0"/>
                  <w:bCs w:val="0"/>
                  <w:color w:val="000000" w:themeColor="text1"/>
                  <w:sz w:val="22"/>
                  <w:szCs w:val="22"/>
                  <w:u w:val="none"/>
                </w:rPr>
                <w:t>Long term rapamycin treatment improves mitochondrial DNA quality in aging</w:t>
              </w:r>
              <w:r w:rsidR="00EB2E95" w:rsidRPr="00D72EE4">
                <w:rPr>
                  <w:rStyle w:val="apple-converted-space"/>
                  <w:rFonts w:ascii="Arial" w:hAnsi="Arial" w:cs="Arial"/>
                  <w:b w:val="0"/>
                  <w:bCs w:val="0"/>
                  <w:color w:val="000000" w:themeColor="text1"/>
                  <w:sz w:val="22"/>
                  <w:szCs w:val="22"/>
                </w:rPr>
                <w:t> </w:t>
              </w:r>
              <w:r w:rsidR="00EB2E95" w:rsidRPr="00D72EE4">
                <w:rPr>
                  <w:rStyle w:val="highlight"/>
                  <w:rFonts w:ascii="Arial" w:hAnsi="Arial" w:cs="Arial"/>
                  <w:b w:val="0"/>
                  <w:bCs w:val="0"/>
                  <w:color w:val="000000" w:themeColor="text1"/>
                  <w:sz w:val="22"/>
                  <w:szCs w:val="22"/>
                </w:rPr>
                <w:t>mice</w:t>
              </w:r>
              <w:r w:rsidR="00EB2E95" w:rsidRPr="00D72EE4">
                <w:rPr>
                  <w:rStyle w:val="Hyperlink"/>
                  <w:rFonts w:ascii="Arial" w:hAnsi="Arial" w:cs="Arial"/>
                  <w:b w:val="0"/>
                  <w:bCs w:val="0"/>
                  <w:color w:val="000000" w:themeColor="text1"/>
                  <w:sz w:val="22"/>
                  <w:szCs w:val="22"/>
                  <w:u w:val="none"/>
                </w:rPr>
                <w:t>.</w:t>
              </w:r>
            </w:hyperlink>
          </w:p>
        </w:tc>
        <w:tc>
          <w:tcPr>
            <w:tcW w:w="2737" w:type="dxa"/>
          </w:tcPr>
          <w:p w14:paraId="4EA838A7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R is not the primary outcome, only included as a control; main study is about rapamycin</w:t>
            </w:r>
          </w:p>
        </w:tc>
        <w:tc>
          <w:tcPr>
            <w:tcW w:w="2790" w:type="dxa"/>
          </w:tcPr>
          <w:p w14:paraId="26924639" w14:textId="23D09C7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aWVsYXM8L0F1dGhvcj48WWVhcj4yMDE4PC9ZZWFyPjxS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aWVsYXM8L0F1dGhvcj48WWVhcj4yMDE4PC9ZZWFyPjxS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D638935" w14:textId="77777777" w:rsidTr="005A56EA">
        <w:tc>
          <w:tcPr>
            <w:tcW w:w="4638" w:type="dxa"/>
          </w:tcPr>
          <w:p w14:paraId="19AE96F0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etabolic effects of short-term caloric restriction in mice with reduced insulin gene dosage</w:t>
            </w:r>
          </w:p>
          <w:p w14:paraId="59E13B3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737" w:type="dxa"/>
          </w:tcPr>
          <w:p w14:paraId="30AAB35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wildtype control group (to the InsR KO mice) despite having AL and CR</w:t>
            </w:r>
          </w:p>
        </w:tc>
        <w:tc>
          <w:tcPr>
            <w:tcW w:w="2790" w:type="dxa"/>
          </w:tcPr>
          <w:p w14:paraId="1FAF913D" w14:textId="2A5F2C8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Dommerholt&lt;/Author&gt;&lt;Year&gt;2018&lt;/Year&gt;&lt;RecNum&gt;9&lt;/RecNum&gt;&lt;DisplayText&gt;(115)&lt;/DisplayText&gt;&lt;record&gt;&lt;rec-number&gt;9&lt;/rec-number&gt;&lt;foreign-keys&gt;&lt;key app="EN" db-id="t5a0225z8pp0feewp2expp2utwdfxrz9z0dz" timestamp="0"&gt;9&lt;/key&gt;&lt;/foreign-keys&gt;&lt;ref-type name="Journal Article"&gt;17&lt;/ref-type&gt;&lt;contributors&gt;&lt;authors&gt;&lt;author&gt;Dommerholt, M. B.&lt;/author&gt;&lt;author&gt;Dionne, D. A.&lt;/author&gt;&lt;author&gt;Hutchinson, D. F.&lt;/author&gt;&lt;author&gt;Kruit, J. K.&lt;/author&gt;&lt;author&gt;Johnson, J. D.&lt;/author&gt;&lt;/authors&gt;&lt;/contributors&gt;&lt;auth-address&gt;Department of Cellular and Physiological SciencesUniversity of British Columbia, Vancouver, Canada.&amp;#xD;Department of PediatricsUniversity Medical Center Groningen, University of Groningen, Groningen, The Netherlands.&amp;#xD;Department of Cellular and Physiological SciencesUniversity of British Columbia, Vancouver, Canada James.D.Johnson@ubc.ca.&lt;/auth-address&gt;&lt;titles&gt;&lt;title&gt;Metabolic effects of short-term caloric restriction in mice with reduced insulin gene dosage&lt;/title&gt;&lt;secondary-title&gt;J Endocrinol&lt;/secondary-title&gt;&lt;alt-title&gt;The Journal of endocrinology&lt;/alt-title&gt;&lt;/titles&gt;&lt;pages&gt;59-71&lt;/pages&gt;&lt;volume&gt;237&lt;/volume&gt;&lt;number&gt;1&lt;/number&gt;&lt;edition&gt;2018/02/14&lt;/edition&gt;&lt;keywords&gt;&lt;keyword&gt;caloric restriction&lt;/keyword&gt;&lt;keyword&gt;glucose homeostasis&lt;/keyword&gt;&lt;keyword&gt;hypoinsulinemia&lt;/keyword&gt;&lt;keyword&gt;insulin production&lt;/keyword&gt;&lt;/keywords&gt;&lt;dates&gt;&lt;year&gt;2018&lt;/year&gt;&lt;pub-dates&gt;&lt;date&gt;Apr&lt;/date&gt;&lt;/pub-dates&gt;&lt;/dates&gt;&lt;isbn&gt;0022-0795&lt;/isbn&gt;&lt;accession-num&gt;29439088&lt;/accession-num&gt;&lt;urls&gt;&lt;/urls&gt;&lt;electronic-resource-num&gt;10.1530/joe-17-050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B247E47" w14:textId="77777777" w:rsidTr="005A56EA">
        <w:tc>
          <w:tcPr>
            <w:tcW w:w="4638" w:type="dxa"/>
          </w:tcPr>
          <w:p w14:paraId="5E938AF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System-wide Benefits of Intermeal Fasting by Autophagy</w:t>
            </w:r>
          </w:p>
        </w:tc>
        <w:tc>
          <w:tcPr>
            <w:tcW w:w="2737" w:type="dxa"/>
          </w:tcPr>
          <w:p w14:paraId="5D48432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clude both males and females but say no sex differences so sexes are combined; no CR group</w:t>
            </w:r>
          </w:p>
        </w:tc>
        <w:tc>
          <w:tcPr>
            <w:tcW w:w="2790" w:type="dxa"/>
          </w:tcPr>
          <w:p w14:paraId="38464727" w14:textId="755212A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0aW5lei1Mb3BlejwvQXV0aG9yPjxZZWFyPjIwMTc8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0aW5lei1Mb3BlejwvQXV0aG9yPjxZZWFyPjIwMTc8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79EE27F" w14:textId="77777777" w:rsidTr="005A56EA">
        <w:tc>
          <w:tcPr>
            <w:tcW w:w="4638" w:type="dxa"/>
          </w:tcPr>
          <w:p w14:paraId="420D6533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nzyme replacement prevents neonatal death, liver damage, and osteoporosis in murine homocystinuria</w:t>
            </w:r>
          </w:p>
        </w:tc>
        <w:tc>
          <w:tcPr>
            <w:tcW w:w="2737" w:type="dxa"/>
          </w:tcPr>
          <w:p w14:paraId="16F035A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18476FF6" w14:textId="1991273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Wp0YW48L0F1dGhvcj48WWVhcj4yMDE3PC9ZZWFyPjxS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Wp0YW48L0F1dGhvcj48WWVhcj4yMDE3PC9ZZWFyPjxS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66BF544" w14:textId="77777777" w:rsidTr="005A56EA">
        <w:tc>
          <w:tcPr>
            <w:tcW w:w="4638" w:type="dxa"/>
          </w:tcPr>
          <w:p w14:paraId="7563E977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Uncoupling of Metabolic Health from Longevity through Genetic Alteration of Adipose Tissue Lipid-Binding Proteins</w:t>
            </w:r>
          </w:p>
        </w:tc>
        <w:tc>
          <w:tcPr>
            <w:tcW w:w="2737" w:type="dxa"/>
          </w:tcPr>
          <w:p w14:paraId="15007770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4DF2CB3E" w14:textId="04F7C1B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aGFybGVzPC9BdXRob3I+PFllYXI+MjAxNzwvWWVhcj48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aGFybGVzPC9BdXRob3I+PFllYXI+MjAxNzwvWWVhcj48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772D3B5" w14:textId="77777777" w:rsidTr="005A56EA">
        <w:tc>
          <w:tcPr>
            <w:tcW w:w="4638" w:type="dxa"/>
          </w:tcPr>
          <w:p w14:paraId="26AD398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IRT1 is a positive regulator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i/>
                <w:iCs/>
                <w:color w:val="000000" w:themeColor="text1"/>
                <w:sz w:val="22"/>
                <w:szCs w:val="22"/>
              </w:rPr>
              <w:t>in vivo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one mass and a therapeutic target for osteoporosis</w:t>
            </w:r>
          </w:p>
        </w:tc>
        <w:tc>
          <w:tcPr>
            <w:tcW w:w="2737" w:type="dxa"/>
          </w:tcPr>
          <w:p w14:paraId="5E8595D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Uses males and females, and CR, but no direct comparison between M&amp;F on CR</w:t>
            </w:r>
          </w:p>
        </w:tc>
        <w:tc>
          <w:tcPr>
            <w:tcW w:w="2790" w:type="dxa"/>
          </w:tcPr>
          <w:p w14:paraId="45D214C0" w14:textId="042828F4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YWluYWJhZGk8L0F1dGhvcj48WWVhcj4yMDE3PC9ZZWFy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YWluYWJhZGk8L0F1dGhvcj48WWVhcj4yMDE3PC9ZZWFy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1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7E2639E" w14:textId="77777777" w:rsidTr="005A56EA">
        <w:tc>
          <w:tcPr>
            <w:tcW w:w="4638" w:type="dxa"/>
          </w:tcPr>
          <w:p w14:paraId="7B3084F1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pacing w:val="3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pacing w:val="3"/>
                <w:sz w:val="22"/>
                <w:szCs w:val="22"/>
              </w:rPr>
              <w:t>Caloric restriction delays age-related methylation drift</w:t>
            </w:r>
          </w:p>
        </w:tc>
        <w:tc>
          <w:tcPr>
            <w:tcW w:w="2737" w:type="dxa"/>
          </w:tcPr>
          <w:p w14:paraId="0F69089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 not use female mice (also includes monkeys)</w:t>
            </w:r>
          </w:p>
        </w:tc>
        <w:tc>
          <w:tcPr>
            <w:tcW w:w="2790" w:type="dxa"/>
          </w:tcPr>
          <w:p w14:paraId="4B7C3AA3" w14:textId="0BBA6DB9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WVnYXdhPC9BdXRob3I+PFllYXI+MjAxNzwvWWVhcj48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WVnYXdhPC9BdXRob3I+PFllYXI+MjAxNzwvWWVhcj48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F90AE0D" w14:textId="77777777" w:rsidTr="005A56EA">
        <w:tc>
          <w:tcPr>
            <w:tcW w:w="4638" w:type="dxa"/>
          </w:tcPr>
          <w:p w14:paraId="43148D8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Sterol regulatory element-binding protein-1c orchestrates metabolic remodeling of white adipose tissue by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caloric restriction</w:t>
            </w:r>
          </w:p>
        </w:tc>
        <w:tc>
          <w:tcPr>
            <w:tcW w:w="2737" w:type="dxa"/>
          </w:tcPr>
          <w:p w14:paraId="06862187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include females except as to use them to make MEFS</w:t>
            </w:r>
          </w:p>
        </w:tc>
        <w:tc>
          <w:tcPr>
            <w:tcW w:w="2790" w:type="dxa"/>
          </w:tcPr>
          <w:p w14:paraId="62C0F555" w14:textId="23FFEEC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dWppaTwvQXV0aG9yPjxZZWFyPjIwMTc8L1llYXI+PFJl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dWppaTwvQXV0aG9yPjxZZWFyPjIwMTc8L1llYXI+PFJl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CA5E7E0" w14:textId="77777777" w:rsidTr="005A56EA">
        <w:tc>
          <w:tcPr>
            <w:tcW w:w="4638" w:type="dxa"/>
          </w:tcPr>
          <w:p w14:paraId="0C71D8FB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pigenetic aging signatures in mice livers are slowed by dwarfism, calorie restriction and rapamycin treatment</w:t>
            </w:r>
          </w:p>
        </w:tc>
        <w:tc>
          <w:tcPr>
            <w:tcW w:w="2737" w:type="dxa"/>
          </w:tcPr>
          <w:p w14:paraId="069DC7C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have a sex-matched male group to compare to the female CR group</w:t>
            </w:r>
          </w:p>
        </w:tc>
        <w:tc>
          <w:tcPr>
            <w:tcW w:w="2790" w:type="dxa"/>
          </w:tcPr>
          <w:p w14:paraId="6E054E9E" w14:textId="17C49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5nPC9BdXRob3I+PFllYXI+MjAxNzwvWWVhcj48UmVj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5nPC9BdXRob3I+PFllYXI+MjAxNzwvWWVhcj48UmVj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E653F2D" w14:textId="77777777" w:rsidTr="005A56EA">
        <w:tc>
          <w:tcPr>
            <w:tcW w:w="4638" w:type="dxa"/>
          </w:tcPr>
          <w:p w14:paraId="63BD6C8A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verse interventions that extend mouse lifespan suppress shared age-associated epigenetic changes at critical gene regulatory regions</w:t>
            </w:r>
          </w:p>
        </w:tc>
        <w:tc>
          <w:tcPr>
            <w:tcW w:w="2737" w:type="dxa"/>
          </w:tcPr>
          <w:p w14:paraId="74F9E71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have a sex-matched male group to compare to the female CR group</w:t>
            </w:r>
          </w:p>
        </w:tc>
        <w:tc>
          <w:tcPr>
            <w:tcW w:w="2790" w:type="dxa"/>
          </w:tcPr>
          <w:p w14:paraId="32241C7A" w14:textId="1E09FFE5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xlPC9BdXRob3I+PFllYXI+MjAxNzwvWWVhcj48UmVj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xlPC9BdXRob3I+PFllYXI+MjAxNzwvWWVhcj48UmVj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DCB9191" w14:textId="77777777" w:rsidTr="005A56EA">
        <w:tc>
          <w:tcPr>
            <w:tcW w:w="4638" w:type="dxa"/>
          </w:tcPr>
          <w:p w14:paraId="7D35666E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etabolic effects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fasting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n human an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ous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lood in vivo.</w:t>
            </w:r>
          </w:p>
          <w:p w14:paraId="04A775F0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737" w:type="dxa"/>
          </w:tcPr>
          <w:p w14:paraId="276421E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have a sex-matched male group to compare to the female CR group</w:t>
            </w:r>
          </w:p>
        </w:tc>
        <w:tc>
          <w:tcPr>
            <w:tcW w:w="2790" w:type="dxa"/>
          </w:tcPr>
          <w:p w14:paraId="47763B3E" w14:textId="21693A2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aWV0cm9jb2xhPC9BdXRob3I+PFllYXI+MjAxNzwvWWVh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aWV0cm9jb2xhPC9BdXRob3I+PFllYXI+MjAxNzwvWWVh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EDDD7C5" w14:textId="77777777" w:rsidTr="005A56EA">
        <w:tc>
          <w:tcPr>
            <w:tcW w:w="4638" w:type="dxa"/>
          </w:tcPr>
          <w:p w14:paraId="259C2B90" w14:textId="77777777" w:rsidR="00EB2E95" w:rsidRPr="00D72EE4" w:rsidRDefault="00EB2E95" w:rsidP="003129E3">
            <w:pPr>
              <w:pStyle w:val="Heading1"/>
              <w:spacing w:line="480" w:lineRule="auto"/>
              <w:textAlignment w:val="baseline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ultiple Metazoan Life-span Interventions Exhibit a Sex-specific Strehler–Mildvan Inverse Relationship Between Initial Mortality Rate and Age-dependent Mortality Rate Acceleration</w:t>
            </w:r>
          </w:p>
        </w:tc>
        <w:tc>
          <w:tcPr>
            <w:tcW w:w="2737" w:type="dxa"/>
          </w:tcPr>
          <w:p w14:paraId="733FFC8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a mouse study</w:t>
            </w:r>
          </w:p>
        </w:tc>
        <w:tc>
          <w:tcPr>
            <w:tcW w:w="2790" w:type="dxa"/>
          </w:tcPr>
          <w:p w14:paraId="78C73F8C" w14:textId="17CFA78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aGVuPC9BdXRob3I+PFllYXI+MjAxNzwvWWVhcj48UmVj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aGVuPC9BdXRob3I+PFllYXI+MjAxNzwvWWVhcj48UmVj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85A6EB6" w14:textId="77777777" w:rsidTr="005A56EA">
        <w:tc>
          <w:tcPr>
            <w:tcW w:w="4638" w:type="dxa"/>
          </w:tcPr>
          <w:p w14:paraId="6FAB686C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Role of Hypothalamic Creb-Binding Protein in Obesity and Molecular Reprogramming of Metabolic Substrates</w:t>
            </w:r>
          </w:p>
        </w:tc>
        <w:tc>
          <w:tcPr>
            <w:tcW w:w="2737" w:type="dxa"/>
          </w:tcPr>
          <w:p w14:paraId="1DD1D87E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ata not shown for females</w:t>
            </w:r>
          </w:p>
        </w:tc>
        <w:tc>
          <w:tcPr>
            <w:tcW w:w="2790" w:type="dxa"/>
          </w:tcPr>
          <w:p w14:paraId="166B2AEC" w14:textId="30156C3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b3Jlbm88L0F1dGhvcj48WWVhcj4yMDE2PC9ZZWFyPjxS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b3Jlbm88L0F1dGhvcj48WWVhcj4yMDE2PC9ZZWFyPjxS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BE1B847" w14:textId="77777777" w:rsidTr="005A56EA">
        <w:tc>
          <w:tcPr>
            <w:tcW w:w="4638" w:type="dxa"/>
          </w:tcPr>
          <w:p w14:paraId="305600D4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Strong"/>
                <w:rFonts w:ascii="Arial" w:hAnsi="Arial" w:cs="Arial"/>
                <w:color w:val="000000" w:themeColor="text1"/>
                <w:sz w:val="22"/>
                <w:szCs w:val="22"/>
              </w:rPr>
              <w:t>β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-Adrenergic receptor deficiency in ghrelin-expressing cells causes hypoglycemia in susceptible individuals</w:t>
            </w:r>
          </w:p>
        </w:tc>
        <w:tc>
          <w:tcPr>
            <w:tcW w:w="2737" w:type="dxa"/>
          </w:tcPr>
          <w:p w14:paraId="6E6A8E25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have a female group for the CR comparison</w:t>
            </w:r>
          </w:p>
        </w:tc>
        <w:tc>
          <w:tcPr>
            <w:tcW w:w="2790" w:type="dxa"/>
          </w:tcPr>
          <w:p w14:paraId="08DC0613" w14:textId="40AF8C34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Mani&lt;/Author&gt;&lt;Year&gt;2016&lt;/Year&gt;&lt;RecNum&gt;30&lt;/RecNum&gt;&lt;DisplayText&gt;(127)&lt;/DisplayText&gt;&lt;record&gt;&lt;rec-number&gt;30&lt;/rec-number&gt;&lt;foreign-keys&gt;&lt;key app="EN" db-id="t5a0225z8pp0feewp2expp2utwdfxrz9z0dz" timestamp="0"&gt;30&lt;/key&gt;&lt;/foreign-keys&gt;&lt;ref-type name="Journal Article"&gt;17&lt;/ref-type&gt;&lt;contributors&gt;&lt;authors&gt;&lt;author&gt;Mani, B. K.&lt;/author&gt;&lt;author&gt;Osborne-Lawrence, S.&lt;/author&gt;&lt;author&gt;Vijayaraghavan, P.&lt;/author&gt;&lt;author&gt;Hepler, C.&lt;/author&gt;&lt;author&gt;Zigman, J. M.&lt;/author&gt;&lt;/authors&gt;&lt;/contributors&gt;&lt;titles&gt;&lt;title&gt;beta1-Adrenergic receptor deficiency in ghrelin-expressing cells causes hypoglycemia in susceptible individuals&lt;/title&gt;&lt;secondary-title&gt;J Clin Invest&lt;/secondary-title&gt;&lt;alt-title&gt;The Journal of clinical investigation&lt;/alt-title&gt;&lt;/titles&gt;&lt;pages&gt;3467-78&lt;/pages&gt;&lt;volume&gt;126&lt;/volume&gt;&lt;number&gt;9&lt;/number&gt;&lt;edition&gt;2016/08/23&lt;/edition&gt;&lt;keywords&gt;&lt;keyword&gt;Animals&lt;/keyword&gt;&lt;keyword&gt;Atenolol/chemistry&lt;/keyword&gt;&lt;keyword&gt;Blood Glucose/metabolism&lt;/keyword&gt;&lt;keyword&gt;Body Weight&lt;/keyword&gt;&lt;keyword&gt;Caloric Restriction&lt;/keyword&gt;&lt;keyword&gt;Female&lt;/keyword&gt;&lt;keyword&gt;Gastric Mucosa/metabolism&lt;/keyword&gt;&lt;keyword&gt;Gene Deletion&lt;/keyword&gt;&lt;keyword&gt;Ghrelin/blood/*metabolism&lt;/keyword&gt;&lt;keyword&gt;Hypoglycemia/*metabolism&lt;/keyword&gt;&lt;keyword&gt;Insulin/metabolism&lt;/keyword&gt;&lt;keyword&gt;Male&lt;/keyword&gt;&lt;keyword&gt;Mice&lt;/keyword&gt;&lt;keyword&gt;Mice, Inbred C57BL&lt;/keyword&gt;&lt;keyword&gt;Mice, Transgenic&lt;/keyword&gt;&lt;keyword&gt;Receptors, Adrenergic, beta-1/*deficiency&lt;/keyword&gt;&lt;keyword&gt;Recombinant Proteins/metabolism&lt;/keyword&gt;&lt;keyword&gt;Signal Transduction&lt;/keyword&gt;&lt;/keywords&gt;&lt;dates&gt;&lt;year&gt;2016&lt;/year&gt;&lt;pub-dates&gt;&lt;date&gt;Sep 1&lt;/date&gt;&lt;/pub-dates&gt;&lt;/dates&gt;&lt;isbn&gt;0021-9738&lt;/isbn&gt;&lt;accession-num&gt;27548523&lt;/accession-num&gt;&lt;urls&gt;&lt;/urls&gt;&lt;custom2&gt;PMC5004971&lt;/custom2&gt;&lt;electronic-resource-num&gt;10.1172/jci8627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D2FC457" w14:textId="77777777" w:rsidTr="005A56EA">
        <w:tc>
          <w:tcPr>
            <w:tcW w:w="4638" w:type="dxa"/>
          </w:tcPr>
          <w:p w14:paraId="1D67708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Live fast die young</w:t>
            </w:r>
          </w:p>
        </w:tc>
        <w:tc>
          <w:tcPr>
            <w:tcW w:w="2737" w:type="dxa"/>
          </w:tcPr>
          <w:p w14:paraId="2454EB3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an original research article</w:t>
            </w:r>
          </w:p>
        </w:tc>
        <w:tc>
          <w:tcPr>
            <w:tcW w:w="2790" w:type="dxa"/>
          </w:tcPr>
          <w:p w14:paraId="68D1A18E" w14:textId="796B91AA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Dance&lt;/Author&gt;&lt;Year&gt;2016&lt;/Year&gt;&lt;RecNum&gt;32&lt;/RecNum&gt;&lt;DisplayText&gt;(128)&lt;/DisplayText&gt;&lt;record&gt;&lt;rec-number&gt;32&lt;/rec-number&gt;&lt;foreign-keys&gt;&lt;key app="EN" db-id="t5a0225z8pp0feewp2expp2utwdfxrz9z0dz" timestamp="0"&gt;32&lt;/key&gt;&lt;/foreign-keys&gt;&lt;ref-type name="Journal Article"&gt;17&lt;/ref-type&gt;&lt;contributors&gt;&lt;authors&gt;&lt;author&gt;Dance, A.&lt;/author&gt;&lt;/authors&gt;&lt;/contributors&gt;&lt;titles&gt;&lt;title&gt;Live fast, die young&lt;/title&gt;&lt;secondary-title&gt;Nature&lt;/secondary-title&gt;&lt;alt-title&gt;Nature&lt;/alt-title&gt;&lt;/titles&gt;&lt;pages&gt;453-5&lt;/pages&gt;&lt;volume&gt;535&lt;/volume&gt;&lt;number&gt;7612&lt;/number&gt;&lt;edition&gt;2016/07/23&lt;/edition&gt;&lt;keywords&gt;&lt;keyword&gt;Africa&lt;/keyword&gt;&lt;keyword&gt;Aging/drug effects/genetics/pathology/*physiology&lt;/keyword&gt;&lt;keyword&gt;Alzheimer Disease/genetics/metabolism&lt;/keyword&gt;&lt;keyword&gt;Amyloid/metabolism&lt;/keyword&gt;&lt;keyword&gt;Animal Feed&lt;/keyword&gt;&lt;keyword&gt;Animal Husbandry&lt;/keyword&gt;&lt;keyword&gt;Animals&lt;/keyword&gt;&lt;keyword&gt;Animals, Laboratory/classification/genetics/physiology&lt;/keyword&gt;&lt;keyword&gt;Breeding&lt;/keyword&gt;&lt;keyword&gt;CRISPR-Cas Systems/genetics&lt;/keyword&gt;&lt;keyword&gt;Caloric Restriction&lt;/keyword&gt;&lt;keyword&gt;Crosses, Genetic&lt;/keyword&gt;&lt;keyword&gt;Disease Models, Animal&lt;/keyword&gt;&lt;keyword&gt;Female&lt;/keyword&gt;&lt;keyword&gt;Fundulidae/classification/genetics/*physiology&lt;/keyword&gt;&lt;keyword&gt;Genetic Engineering&lt;/keyword&gt;&lt;keyword&gt;Genomics&lt;/keyword&gt;&lt;keyword&gt;Iron/adverse effects/metabolism&lt;/keyword&gt;&lt;keyword&gt;Life Cycle Stages/genetics/physiology&lt;/keyword&gt;&lt;keyword&gt;Longevity/drug effects/genetics/*physiology&lt;/keyword&gt;&lt;keyword&gt;Male&lt;/keyword&gt;&lt;keyword&gt;Mice&lt;/keyword&gt;&lt;keyword&gt;*Models, Animal&lt;/keyword&gt;&lt;keyword&gt;Neurosciences&lt;/keyword&gt;&lt;keyword&gt;Resveratrol&lt;/keyword&gt;&lt;keyword&gt;Stilbenes/pharmacology&lt;/keyword&gt;&lt;keyword&gt;Time Factors&lt;/keyword&gt;&lt;/keywords&gt;&lt;dates&gt;&lt;year&gt;2016&lt;/year&gt;&lt;pub-dates&gt;&lt;date&gt;Jul 21&lt;/date&gt;&lt;/pub-dates&gt;&lt;/dates&gt;&lt;isbn&gt;0028-0836&lt;/isbn&gt;&lt;accession-num&gt;27443744&lt;/accession-num&gt;&lt;urls&gt;&lt;/urls&gt;&lt;electronic-resource-num&gt;10.1038/535453a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FFFEA93" w14:textId="77777777" w:rsidTr="005A56EA">
        <w:tc>
          <w:tcPr>
            <w:tcW w:w="4638" w:type="dxa"/>
          </w:tcPr>
          <w:p w14:paraId="3C8C0BD5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hronic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Protein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mpacts Placental Function and Maternal Body Weight before Fetal Growth.</w:t>
            </w:r>
          </w:p>
        </w:tc>
        <w:tc>
          <w:tcPr>
            <w:tcW w:w="2737" w:type="dxa"/>
          </w:tcPr>
          <w:p w14:paraId="63AEB621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Prenatal intervention; not looking at outcome on mice</w:t>
            </w:r>
          </w:p>
          <w:p w14:paraId="408E025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Protein restriction</w:t>
            </w:r>
          </w:p>
        </w:tc>
        <w:tc>
          <w:tcPr>
            <w:tcW w:w="2790" w:type="dxa"/>
          </w:tcPr>
          <w:p w14:paraId="22FC3166" w14:textId="77E29C7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256YWxlejwvQXV0aG9yPjxZZWFyPjIwMTY8L1llYXI+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256YWxlejwvQXV0aG9yPjxZZWFyPjIwMTY8L1llYXI+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2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A509074" w14:textId="77777777" w:rsidTr="005A56EA">
        <w:tc>
          <w:tcPr>
            <w:tcW w:w="4638" w:type="dxa"/>
          </w:tcPr>
          <w:p w14:paraId="57D6DF0B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easuring aging rates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ubjected to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d genetic disruption of growth hormone signaling.</w:t>
            </w:r>
          </w:p>
        </w:tc>
        <w:tc>
          <w:tcPr>
            <w:tcW w:w="2737" w:type="dxa"/>
          </w:tcPr>
          <w:p w14:paraId="69379A6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ata derived from previous published studies</w:t>
            </w:r>
          </w:p>
        </w:tc>
        <w:tc>
          <w:tcPr>
            <w:tcW w:w="2790" w:type="dxa"/>
          </w:tcPr>
          <w:p w14:paraId="152C94AE" w14:textId="166B4EE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de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b29wbWFuPC9BdXRob3I+PFllYXI+MjAxNjwvWWVhcj48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b29wbWFuPC9BdXRob3I+PFllYXI+MjAxNjwvWWVhcj48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0431FCD" w14:textId="77777777" w:rsidTr="005A56EA">
        <w:tc>
          <w:tcPr>
            <w:tcW w:w="4638" w:type="dxa"/>
          </w:tcPr>
          <w:p w14:paraId="2FC2A9A7" w14:textId="77777777" w:rsidR="00EB2E95" w:rsidRPr="00D72EE4" w:rsidRDefault="00EB2E95" w:rsidP="003129E3">
            <w:pPr>
              <w:pStyle w:val="Heading2"/>
              <w:spacing w:before="100" w:beforeAutospacing="1" w:after="100" w:afterAutospacing="1"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irculating microRNA signature of genotype</w:t>
            </w:r>
            <w:r w:rsidRPr="00D72EE4">
              <w:rPr>
                <w:rFonts w:ascii="Cambria Math" w:hAnsi="Cambria Math" w:cs="Cambria Math"/>
                <w:b w:val="0"/>
                <w:bCs w:val="0"/>
                <w:color w:val="000000" w:themeColor="text1"/>
                <w:sz w:val="22"/>
                <w:szCs w:val="22"/>
              </w:rPr>
              <w:t>‐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y</w:t>
            </w:r>
            <w:r w:rsidRPr="00D72EE4">
              <w:rPr>
                <w:rFonts w:ascii="Cambria Math" w:hAnsi="Cambria Math" w:cs="Cambria Math"/>
                <w:b w:val="0"/>
                <w:bCs w:val="0"/>
                <w:color w:val="000000" w:themeColor="text1"/>
                <w:sz w:val="22"/>
                <w:szCs w:val="22"/>
              </w:rPr>
              <w:t>‐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ge interactions in the long</w:t>
            </w:r>
            <w:r w:rsidRPr="00D72EE4">
              <w:rPr>
                <w:rFonts w:ascii="Cambria Math" w:hAnsi="Cambria Math" w:cs="Cambria Math"/>
                <w:b w:val="0"/>
                <w:bCs w:val="0"/>
                <w:color w:val="000000" w:themeColor="text1"/>
                <w:sz w:val="22"/>
                <w:szCs w:val="22"/>
              </w:rPr>
              <w:t>‐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ved Ames dwarf mouse</w:t>
            </w:r>
          </w:p>
        </w:tc>
        <w:tc>
          <w:tcPr>
            <w:tcW w:w="2737" w:type="dxa"/>
          </w:tcPr>
          <w:p w14:paraId="59F33AA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1C1D1E"/>
                <w:sz w:val="22"/>
                <w:szCs w:val="22"/>
                <w:shd w:val="clear" w:color="auto" w:fill="FFFFFF"/>
              </w:rPr>
              <w:t>Do not have the appropriate control group (df/df females vs. calorie</w:t>
            </w:r>
            <w:r w:rsidRPr="00D72EE4">
              <w:rPr>
                <w:rFonts w:ascii="Cambria Math" w:hAnsi="Cambria Math" w:cs="Cambria Math"/>
                <w:color w:val="1C1D1E"/>
                <w:sz w:val="22"/>
                <w:szCs w:val="22"/>
                <w:shd w:val="clear" w:color="auto" w:fill="FFFFFF"/>
              </w:rPr>
              <w:t>‐</w:t>
            </w:r>
            <w:r w:rsidRPr="00D72EE4">
              <w:rPr>
                <w:rFonts w:ascii="Arial" w:hAnsi="Arial" w:cs="Arial"/>
                <w:color w:val="1C1D1E"/>
                <w:sz w:val="22"/>
                <w:szCs w:val="22"/>
                <w:shd w:val="clear" w:color="auto" w:fill="FFFFFF"/>
              </w:rPr>
              <w:t>restricted B6C3F1 males)</w:t>
            </w:r>
          </w:p>
        </w:tc>
        <w:tc>
          <w:tcPr>
            <w:tcW w:w="2790" w:type="dxa"/>
          </w:tcPr>
          <w:p w14:paraId="631D90A6" w14:textId="64D8C8ED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WaWN0b3JpYTwvQXV0aG9yPjxZZWFyPjIwMTU8L1llYXI+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WaWN0b3JpYTwvQXV0aG9yPjxZZWFyPjIwMTU8L1llYXI+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CFF82B7" w14:textId="77777777" w:rsidTr="005A56EA">
        <w:tc>
          <w:tcPr>
            <w:tcW w:w="4638" w:type="dxa"/>
          </w:tcPr>
          <w:p w14:paraId="2A27B9B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Use of Nerve Conduction Velocity to Assess Peripheral Nerve Health in Aging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510D5F5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&amp;F used in initial nerve conduction characterization, but only females used in the DR study</w:t>
            </w:r>
          </w:p>
        </w:tc>
        <w:tc>
          <w:tcPr>
            <w:tcW w:w="2790" w:type="dxa"/>
          </w:tcPr>
          <w:p w14:paraId="090EEF50" w14:textId="0D16930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xzaDwvQXV0aG9yPjxZZWFyPjIwMTU8L1llYXI+PFJl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xzaDwvQXV0aG9yPjxZZWFyPjIwMTU8L1llYXI+PFJl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831F74D" w14:textId="77777777" w:rsidTr="005A56EA">
        <w:tc>
          <w:tcPr>
            <w:tcW w:w="4638" w:type="dxa"/>
          </w:tcPr>
          <w:p w14:paraId="1146783B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effects of graded levels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e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: II. Impact of short term calorie an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protein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n circulating hormone levels, glucose homeostasis and oxidative stress N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al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57BL/6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577F296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s</w:t>
            </w:r>
          </w:p>
        </w:tc>
        <w:tc>
          <w:tcPr>
            <w:tcW w:w="2790" w:type="dxa"/>
          </w:tcPr>
          <w:p w14:paraId="44652B11" w14:textId="08D1014A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aXRjaGVsbDwvQXV0aG9yPjxZZWFyPjIwMTU8L1llYXI+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aXRjaGVsbDwvQXV0aG9yPjxZZWFyPjIwMTU8L1llYXI+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4FB7855" w14:textId="77777777" w:rsidTr="005A56EA">
        <w:tc>
          <w:tcPr>
            <w:tcW w:w="4638" w:type="dxa"/>
          </w:tcPr>
          <w:p w14:paraId="2FE933CB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Probucol-Induced α-Tocopherol Deficiency Protects Mice against Malaria Infection</w:t>
            </w:r>
          </w:p>
        </w:tc>
        <w:tc>
          <w:tcPr>
            <w:tcW w:w="2737" w:type="dxa"/>
          </w:tcPr>
          <w:p w14:paraId="2074BF1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39D3FF72" w14:textId="4DBDAAF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ZXJiYXM8L0F1dGhvcj48WWVhcj4yMDE1PC9ZZWFyPjxS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ZXJiYXM8L0F1dGhvcj48WWVhcj4yMDE1PC9ZZWFyPjxS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4CBC718" w14:textId="77777777" w:rsidTr="005A56EA">
        <w:tc>
          <w:tcPr>
            <w:tcW w:w="4638" w:type="dxa"/>
          </w:tcPr>
          <w:p w14:paraId="0E440609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life-extending effect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requires Foxo3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62A840B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include females</w:t>
            </w:r>
          </w:p>
        </w:tc>
        <w:tc>
          <w:tcPr>
            <w:tcW w:w="2790" w:type="dxa"/>
          </w:tcPr>
          <w:p w14:paraId="6BC878B6" w14:textId="1B70D0F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aGltb2thd2E8L0F1dGhvcj48WWVhcj4yMDE1PC9ZZWFy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aGltb2thd2E8L0F1dGhvcj48WWVhcj4yMDE1PC9ZZWFy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0FF5175" w14:textId="77777777" w:rsidTr="005A56EA">
        <w:tc>
          <w:tcPr>
            <w:tcW w:w="4638" w:type="dxa"/>
          </w:tcPr>
          <w:p w14:paraId="18A1A9A1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n the complex relationship between energy expenditure an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evity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: Reconciling the contradictory empirical results with a simple theoretical model.</w:t>
            </w:r>
          </w:p>
        </w:tc>
        <w:tc>
          <w:tcPr>
            <w:tcW w:w="2737" w:type="dxa"/>
          </w:tcPr>
          <w:p w14:paraId="0CF54B0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odeling study, does not present unpublished data</w:t>
            </w:r>
          </w:p>
        </w:tc>
        <w:tc>
          <w:tcPr>
            <w:tcW w:w="2790" w:type="dxa"/>
          </w:tcPr>
          <w:p w14:paraId="394BEE3C" w14:textId="11230C9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b3U8L0F1dGhvcj48WWVhcj4yMDE1PC9ZZWFyPjxSZWNO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b3U8L0F1dGhvcj48WWVhcj4yMDE1PC9ZZWFyPjxSZWNO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8EA2D96" w14:textId="77777777" w:rsidTr="005A56EA">
        <w:tc>
          <w:tcPr>
            <w:tcW w:w="4638" w:type="dxa"/>
          </w:tcPr>
          <w:p w14:paraId="4DE4D14A" w14:textId="77777777" w:rsidR="00EB2E95" w:rsidRPr="00D72EE4" w:rsidRDefault="00EB2E95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Neuropeptide Y stimulates autophagy in hypothalamic neurons </w:t>
            </w:r>
          </w:p>
        </w:tc>
        <w:tc>
          <w:tcPr>
            <w:tcW w:w="2737" w:type="dxa"/>
          </w:tcPr>
          <w:p w14:paraId="5E3DF147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Used female rats and male mice; no appropriate comparison group</w:t>
            </w:r>
          </w:p>
        </w:tc>
        <w:tc>
          <w:tcPr>
            <w:tcW w:w="2790" w:type="dxa"/>
          </w:tcPr>
          <w:p w14:paraId="095E1221" w14:textId="37E09D9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dmVsZWlyYTwvQXV0aG9yPjxZZWFyPjIwMTU8L1llYXI+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dmVsZWlyYTwvQXV0aG9yPjxZZWFyPjIwMTU8L1llYXI+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B8F5184" w14:textId="77777777" w:rsidTr="005A56EA">
        <w:tc>
          <w:tcPr>
            <w:tcW w:w="4638" w:type="dxa"/>
          </w:tcPr>
          <w:p w14:paraId="4AE3DD23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ketone metabolite β-hydroxybutyrate blocks NLRP3 inflammasome-mediated inflammatory disease.</w:t>
            </w:r>
          </w:p>
        </w:tc>
        <w:tc>
          <w:tcPr>
            <w:tcW w:w="2737" w:type="dxa"/>
          </w:tcPr>
          <w:p w14:paraId="22A7551E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 mice included</w:t>
            </w:r>
          </w:p>
        </w:tc>
        <w:tc>
          <w:tcPr>
            <w:tcW w:w="2790" w:type="dxa"/>
          </w:tcPr>
          <w:p w14:paraId="08792BBB" w14:textId="4DE6799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Zb3VtPC9BdXRob3I+PFllYXI+MjAxNTwvWWVhcj48UmVj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Zb3VtPC9BdXRob3I+PFllYXI+MjAxNTwvWWVhcj48UmVj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7E8610E" w14:textId="77777777" w:rsidTr="005A56EA">
        <w:tc>
          <w:tcPr>
            <w:tcW w:w="4638" w:type="dxa"/>
          </w:tcPr>
          <w:p w14:paraId="319BDED2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ndogenous hydrogen sulfide production is essential for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enefits.</w:t>
            </w:r>
          </w:p>
        </w:tc>
        <w:tc>
          <w:tcPr>
            <w:tcW w:w="2737" w:type="dxa"/>
          </w:tcPr>
          <w:p w14:paraId="43BFEC4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S</w:t>
            </w:r>
          </w:p>
        </w:tc>
        <w:tc>
          <w:tcPr>
            <w:tcW w:w="2790" w:type="dxa"/>
          </w:tcPr>
          <w:p w14:paraId="34D8B018" w14:textId="6ECFF11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aW5lPC9BdXRob3I+PFllYXI+MjAxNTwvWWVhcj48UmVj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aW5lPC9BdXRob3I+PFllYXI+MjAxNTwvWWVhcj48UmVj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3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E104ED8" w14:textId="77777777" w:rsidTr="005A56EA">
        <w:tc>
          <w:tcPr>
            <w:tcW w:w="4638" w:type="dxa"/>
          </w:tcPr>
          <w:p w14:paraId="28E05C36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TF4 activity: a common feature shared by many kinds of slow-aging mice</w:t>
            </w:r>
          </w:p>
        </w:tc>
        <w:tc>
          <w:tcPr>
            <w:tcW w:w="2737" w:type="dxa"/>
          </w:tcPr>
          <w:p w14:paraId="423E3C7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s for either the control group or the MetR group</w:t>
            </w:r>
          </w:p>
        </w:tc>
        <w:tc>
          <w:tcPr>
            <w:tcW w:w="2790" w:type="dxa"/>
          </w:tcPr>
          <w:p w14:paraId="68A35C14" w14:textId="7C839313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&lt;/Author&gt;&lt;Year&gt;2014&lt;/Year&gt;&lt;RecNum&gt;53&lt;/RecNum&gt;&lt;DisplayText&gt;(140)&lt;/DisplayText&gt;&lt;record&gt;&lt;rec-number&gt;53&lt;/rec-number&gt;&lt;foreign-keys&gt;&lt;key app="EN" db-id="t5a0225z8pp0feewp2expp2utwdfxrz9z0dz" timestamp="0"&gt;53&lt;/key&gt;&lt;/foreign-keys&gt;&lt;ref-type name="Journal Article"&gt;17&lt;/ref-type&gt;&lt;contributors&gt;&lt;authors&gt;&lt;author&gt;Li, W.&lt;/author&gt;&lt;author&gt;Li, X.&lt;/author&gt;&lt;author&gt;Miller, R. A.&lt;/author&gt;&lt;/authors&gt;&lt;/contributors&gt;&lt;auth-address&gt;Department of Pathology, University of Michigan, Ann Arbor, MI, 48109, USA.&lt;/auth-address&gt;&lt;titles&gt;&lt;title&gt;ATF4 activity: a common feature shared by many kinds of slow-aging mice&lt;/title&gt;&lt;secondary-title&gt;Aging Cell&lt;/secondary-title&gt;&lt;alt-title&gt;Aging cell&lt;/alt-title&gt;&lt;/titles&gt;&lt;pages&gt;1012-8&lt;/pages&gt;&lt;volume&gt;13&lt;/volume&gt;&lt;number&gt;6&lt;/number&gt;&lt;edition&gt;2014/08/27&lt;/edition&gt;&lt;keywords&gt;&lt;keyword&gt;Activating Transcription Factor 3/biosynthesis/genetics&lt;/keyword&gt;&lt;keyword&gt;Activating Transcription Factor 4/biosynthesis/genetics/*metabolism&lt;/keyword&gt;&lt;keyword&gt;Aging/genetics/*metabolism&lt;/keyword&gt;&lt;keyword&gt;Animals&lt;/keyword&gt;&lt;keyword&gt;Caloric Restriction&lt;/keyword&gt;&lt;keyword&gt;Disease Models, Animal&lt;/keyword&gt;&lt;keyword&gt;Female&lt;/keyword&gt;&lt;keyword&gt;Liver/metabolism&lt;/keyword&gt;&lt;keyword&gt;Male&lt;/keyword&gt;&lt;keyword&gt;Mice&lt;/keyword&gt;&lt;keyword&gt;Mice, Knockout&lt;/keyword&gt;&lt;keyword&gt;Transcription Factor CHOP/biosynthesis/genetics&lt;/keyword&gt;&lt;keyword&gt;acarbose&lt;/keyword&gt;&lt;keyword&gt;longevity&lt;/keyword&gt;&lt;keyword&gt;methionine restriction&lt;/keyword&gt;&lt;keyword&gt;rapamycin&lt;/keyword&gt;&lt;/keywords&gt;&lt;dates&gt;&lt;year&gt;2014&lt;/year&gt;&lt;pub-dates&gt;&lt;date&gt;Dec&lt;/date&gt;&lt;/pub-dates&gt;&lt;/dates&gt;&lt;isbn&gt;1474-9718&lt;/isbn&gt;&lt;accession-num&gt;25156122&lt;/accession-num&gt;&lt;urls&gt;&lt;/urls&gt;&lt;custom2&gt;PMC4326926&lt;/custom2&gt;&lt;electronic-resource-num&gt;10.1111/acel.1226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DF7F4B7" w14:textId="77777777" w:rsidTr="005A56EA">
        <w:tc>
          <w:tcPr>
            <w:tcW w:w="4638" w:type="dxa"/>
          </w:tcPr>
          <w:p w14:paraId="32AD9DAB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The influence of Shc proteins on life span in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.</w:t>
            </w:r>
          </w:p>
        </w:tc>
        <w:tc>
          <w:tcPr>
            <w:tcW w:w="2737" w:type="dxa"/>
          </w:tcPr>
          <w:p w14:paraId="498683D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group</w:t>
            </w:r>
          </w:p>
        </w:tc>
        <w:tc>
          <w:tcPr>
            <w:tcW w:w="2790" w:type="dxa"/>
          </w:tcPr>
          <w:p w14:paraId="487D677D" w14:textId="52A553F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zZXk8L0F1dGhvcj48WWVhcj4yMDE0PC9ZZWFyPjxS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zZXk8L0F1dGhvcj48WWVhcj4yMDE0PC9ZZWFyPjxS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B279411" w14:textId="77777777" w:rsidTr="005A56EA">
        <w:tc>
          <w:tcPr>
            <w:tcW w:w="4638" w:type="dxa"/>
          </w:tcPr>
          <w:p w14:paraId="7C73BCD6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Preservation of blood glucose homeostasis in slow-senescing somatotrophism-deficient mice subjected to intermittent fasting begun at middle or old age</w:t>
            </w:r>
          </w:p>
        </w:tc>
        <w:tc>
          <w:tcPr>
            <w:tcW w:w="2737" w:type="dxa"/>
          </w:tcPr>
          <w:p w14:paraId="7F204BF5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appropriate sex matched control group</w:t>
            </w:r>
          </w:p>
        </w:tc>
        <w:tc>
          <w:tcPr>
            <w:tcW w:w="2790" w:type="dxa"/>
          </w:tcPr>
          <w:p w14:paraId="150EFDB4" w14:textId="39B1AE5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rum&lt;/Author&gt;&lt;Year&gt;2014&lt;/Year&gt;&lt;RecNum&gt;55&lt;/RecNum&gt;&lt;DisplayText&gt;(142)&lt;/DisplayText&gt;&lt;record&gt;&lt;rec-number&gt;55&lt;/rec-number&gt;&lt;foreign-keys&gt;&lt;key app="EN" db-id="t5a0225z8pp0feewp2expp2utwdfxrz9z0dz" timestamp="0"&gt;55&lt;/key&gt;&lt;/foreign-keys&gt;&lt;ref-type name="Journal Article"&gt;17&lt;/ref-type&gt;&lt;contributors&gt;&lt;authors&gt;&lt;author&gt;Arum, O.&lt;/author&gt;&lt;author&gt;Saleh, J. K.&lt;/author&gt;&lt;author&gt;Boparai, R. K.&lt;/author&gt;&lt;author&gt;Kopchick, J. J.&lt;/author&gt;&lt;author&gt;Khardori, R. K.&lt;/author&gt;&lt;author&gt;Bartke, A.&lt;/author&gt;&lt;/authors&gt;&lt;/contributors&gt;&lt;auth-address&gt;Department of Internal Medicine, Southern Illinois University School of Medicine, Springfield, IL, 62794, USA, oge.arum@gmail.com.&lt;/auth-address&gt;&lt;titles&gt;&lt;title&gt;Preservation of blood glucose homeostasis in slow-senescing somatotrophism-deficient mice subjected to intermittent fasting begun at middle or old age&lt;/title&gt;&lt;secondary-title&gt;Age (Dordr)&lt;/secondary-title&gt;&lt;alt-title&gt;Age (Dordrecht, Netherlands)&lt;/alt-title&gt;&lt;/titles&gt;&lt;pages&gt;9651&lt;/pages&gt;&lt;volume&gt;36&lt;/volume&gt;&lt;number&gt;3&lt;/number&gt;&lt;edition&gt;2014/05/03&lt;/edition&gt;&lt;keywords&gt;&lt;keyword&gt;Aging/*physiology&lt;/keyword&gt;&lt;keyword&gt;Animals&lt;/keyword&gt;&lt;keyword&gt;Blood Glucose/*metabolism&lt;/keyword&gt;&lt;keyword&gt;Caloric Restriction&lt;/keyword&gt;&lt;keyword&gt;Energy Metabolism&lt;/keyword&gt;&lt;keyword&gt;Fasting/*blood&lt;/keyword&gt;&lt;keyword&gt;Female&lt;/keyword&gt;&lt;keyword&gt;Growth Hormone/*deficiency&lt;/keyword&gt;&lt;keyword&gt;Insulin/*blood&lt;/keyword&gt;&lt;keyword&gt;Insulin Resistance/*physiology&lt;/keyword&gt;&lt;keyword&gt;Longevity/*physiology&lt;/keyword&gt;&lt;keyword&gt;Male&lt;/keyword&gt;&lt;keyword&gt;Mice&lt;/keyword&gt;&lt;/keywords&gt;&lt;dates&gt;&lt;year&gt;2014&lt;/year&gt;&lt;pub-dates&gt;&lt;date&gt;Jun&lt;/date&gt;&lt;/pub-dates&gt;&lt;/dates&gt;&lt;isbn&gt;0161-9152&lt;/isbn&gt;&lt;accession-num&gt;24789008&lt;/accession-num&gt;&lt;urls&gt;&lt;/urls&gt;&lt;custom2&gt;PMC4082609&lt;/custom2&gt;&lt;electronic-resource-num&gt;10.1007/s11357-014-9651-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12A9DDD" w14:textId="77777777" w:rsidTr="005A56EA">
        <w:tc>
          <w:tcPr>
            <w:tcW w:w="4638" w:type="dxa"/>
          </w:tcPr>
          <w:p w14:paraId="38683A6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-lived crowded-litter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xhibit lasting effects on insulin sensitivity and energy homeostasis.</w:t>
            </w:r>
          </w:p>
        </w:tc>
        <w:tc>
          <w:tcPr>
            <w:tcW w:w="2737" w:type="dxa"/>
          </w:tcPr>
          <w:p w14:paraId="119630F5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include a DR regimen that we are including in the review</w:t>
            </w:r>
          </w:p>
        </w:tc>
        <w:tc>
          <w:tcPr>
            <w:tcW w:w="2790" w:type="dxa"/>
          </w:tcPr>
          <w:p w14:paraId="49E0D3D0" w14:textId="08E5844C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RhZ3Vyc2tpPC9BdXRob3I+PFllYXI+MjAxNDwvWWVh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RhZ3Vyc2tpPC9BdXRob3I+PFllYXI+MjAxNDwvWWVh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2082A12" w14:textId="77777777" w:rsidTr="005A56EA">
        <w:tc>
          <w:tcPr>
            <w:tcW w:w="4638" w:type="dxa"/>
          </w:tcPr>
          <w:p w14:paraId="6AF7162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RGO: a pilot study of ketogenic diet in recurrent glioblastoma.</w:t>
            </w:r>
          </w:p>
        </w:tc>
        <w:tc>
          <w:tcPr>
            <w:tcW w:w="2737" w:type="dxa"/>
          </w:tcPr>
          <w:p w14:paraId="241AB5F5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Humans</w:t>
            </w:r>
          </w:p>
        </w:tc>
        <w:tc>
          <w:tcPr>
            <w:tcW w:w="2790" w:type="dxa"/>
          </w:tcPr>
          <w:p w14:paraId="2FC34A5A" w14:textId="53B3F838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aWVnZXI8L0F1dGhvcj48WWVhcj4yMDE0PC9ZZWFyPjxS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aWVnZXI8L0F1dGhvcj48WWVhcj4yMDE0PC9ZZWFyPjxS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46DA139" w14:textId="77777777" w:rsidTr="005A56EA">
        <w:tc>
          <w:tcPr>
            <w:tcW w:w="4638" w:type="dxa"/>
          </w:tcPr>
          <w:p w14:paraId="3E42EA67" w14:textId="77777777" w:rsidR="00EB2E95" w:rsidRPr="00D72EE4" w:rsidRDefault="00EB2E95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Early protein malnutrition negatively impacts physical growth and neurological reflexes and evokes anxiety and depressive-like behaviors</w:t>
            </w:r>
          </w:p>
        </w:tc>
        <w:tc>
          <w:tcPr>
            <w:tcW w:w="2737" w:type="dxa"/>
          </w:tcPr>
          <w:p w14:paraId="2827409E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Looks at the effect of low/normal protein in the offspring (offspring have no intervention)</w:t>
            </w:r>
          </w:p>
        </w:tc>
        <w:tc>
          <w:tcPr>
            <w:tcW w:w="2790" w:type="dxa"/>
          </w:tcPr>
          <w:p w14:paraId="04E6C704" w14:textId="1E5E3FD8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ZWxsdXNjaW88L0F1dGhvcj48WWVhcj4yMDE0PC9ZZWFy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ZWxsdXNjaW88L0F1dGhvcj48WWVhcj4yMDE0PC9ZZWFy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0966BC1" w14:textId="77777777" w:rsidTr="005A56EA">
        <w:tc>
          <w:tcPr>
            <w:tcW w:w="4638" w:type="dxa"/>
          </w:tcPr>
          <w:p w14:paraId="1CCEC719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-Glucosamine supplementation extends life span of nematodes and of ageing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43B8D72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2523FC65" w14:textId="3270D294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ZWltZXI8L0F1dGhvcj48WWVhcj4yMDE0PC9ZZWFyPjxS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ZWltZXI8L0F1dGhvcj48WWVhcj4yMDE0PC9ZZWFyPjxS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C7243F8" w14:textId="77777777" w:rsidTr="005A56EA">
        <w:tc>
          <w:tcPr>
            <w:tcW w:w="4638" w:type="dxa"/>
          </w:tcPr>
          <w:p w14:paraId="55B0CCB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reduces age-related and all-cause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mortality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in rhesus monkeys.</w:t>
            </w:r>
          </w:p>
        </w:tc>
        <w:tc>
          <w:tcPr>
            <w:tcW w:w="2737" w:type="dxa"/>
          </w:tcPr>
          <w:p w14:paraId="7AAB51C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mice</w:t>
            </w:r>
          </w:p>
        </w:tc>
        <w:tc>
          <w:tcPr>
            <w:tcW w:w="2790" w:type="dxa"/>
          </w:tcPr>
          <w:p w14:paraId="196D9823" w14:textId="7B2982D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xtYW48L0F1dGhvcj48WWVhcj4yMDE0PC9ZZWFyPjxS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xtYW48L0F1dGhvcj48WWVhcj4yMDE0PC9ZZWFyPjxS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743DEA3" w14:textId="77777777" w:rsidTr="005A56EA">
        <w:tc>
          <w:tcPr>
            <w:tcW w:w="4638" w:type="dxa"/>
          </w:tcPr>
          <w:p w14:paraId="66A63EFC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ral glycotoxins are a modifiable cause of dementia and the metabolic syndrome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d humans.</w:t>
            </w:r>
          </w:p>
        </w:tc>
        <w:tc>
          <w:tcPr>
            <w:tcW w:w="2737" w:type="dxa"/>
          </w:tcPr>
          <w:p w14:paraId="12CB24B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specify sex of mice; no DR intervention</w:t>
            </w:r>
          </w:p>
        </w:tc>
        <w:tc>
          <w:tcPr>
            <w:tcW w:w="2790" w:type="dxa"/>
          </w:tcPr>
          <w:p w14:paraId="164D1C50" w14:textId="44148BC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YWk8L0F1dGhvcj48WWVhcj4yMDE0PC9ZZWFyPjxSZWNO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YWk8L0F1dGhvcj48WWVhcj4yMDE0PC9ZZWFyPjxSZWNO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C514F90" w14:textId="77777777" w:rsidTr="005A56EA">
        <w:tc>
          <w:tcPr>
            <w:tcW w:w="4638" w:type="dxa"/>
          </w:tcPr>
          <w:p w14:paraId="71C0E82E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w Protein Intake Is Associated with a Major Reduction in IGF-1, Cancer, and Overall Mortality in the 65 and Younger but Not Older Population</w:t>
            </w:r>
          </w:p>
        </w:tc>
        <w:tc>
          <w:tcPr>
            <w:tcW w:w="2737" w:type="dxa"/>
          </w:tcPr>
          <w:p w14:paraId="10982C2B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have sex matched comparison group for DR intervention (high/low protein)</w:t>
            </w:r>
          </w:p>
        </w:tc>
        <w:tc>
          <w:tcPr>
            <w:tcW w:w="2790" w:type="dxa"/>
          </w:tcPr>
          <w:p w14:paraId="38E3200C" w14:textId="27F8D10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ZXZpbmU8L0F1dGhvcj48WWVhcj4yMDE0PC9ZZWFyPjxS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ZXZpbmU8L0F1dGhvcj48WWVhcj4yMDE0PC9ZZWFyPjxS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4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49CB65A" w14:textId="77777777" w:rsidTr="005A56EA">
        <w:tc>
          <w:tcPr>
            <w:tcW w:w="4638" w:type="dxa"/>
          </w:tcPr>
          <w:p w14:paraId="5666340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etabolic alterations due to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d every other day feeding in normal and growth hormone receptor knockout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29E7065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specify sex of mice</w:t>
            </w:r>
          </w:p>
        </w:tc>
        <w:tc>
          <w:tcPr>
            <w:tcW w:w="2790" w:type="dxa"/>
          </w:tcPr>
          <w:p w14:paraId="1EEA7BD1" w14:textId="45611683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ZXN0YnJvb2s8L0F1dGhvcj48WWVhcj4yMDE0PC9ZZWFy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ZXN0YnJvb2s8L0F1dGhvcj48WWVhcj4yMDE0PC9ZZWFy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58EE762" w14:textId="77777777" w:rsidTr="005A56EA">
        <w:tc>
          <w:tcPr>
            <w:tcW w:w="4638" w:type="dxa"/>
          </w:tcPr>
          <w:p w14:paraId="2B0C61BB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etabolic adaptations to short-term every-other-day feeding in long-living Ames dwarf mice</w:t>
            </w:r>
          </w:p>
        </w:tc>
        <w:tc>
          <w:tcPr>
            <w:tcW w:w="2737" w:type="dxa"/>
          </w:tcPr>
          <w:p w14:paraId="150DFDE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 DR group</w:t>
            </w:r>
          </w:p>
        </w:tc>
        <w:tc>
          <w:tcPr>
            <w:tcW w:w="2790" w:type="dxa"/>
          </w:tcPr>
          <w:p w14:paraId="54D25EE2" w14:textId="352687B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cm93bi1Cb3JnPC9BdXRob3I+PFllYXI+MjAxMzwvWWVh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cm93bi1Cb3JnPC9BdXRob3I+PFllYXI+MjAxMzwvWWVh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71057D1" w14:textId="77777777" w:rsidTr="005A56EA">
        <w:tc>
          <w:tcPr>
            <w:tcW w:w="4638" w:type="dxa"/>
          </w:tcPr>
          <w:p w14:paraId="764F67E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pecific lipidome signatures in central nervous system from methionine-restricte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5F52DA5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clude both sexes but do not stratify results by sex</w:t>
            </w:r>
          </w:p>
        </w:tc>
        <w:tc>
          <w:tcPr>
            <w:tcW w:w="2790" w:type="dxa"/>
          </w:tcPr>
          <w:p w14:paraId="088E52EF" w14:textId="76D41DA5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Kb3ZlPC9BdXRob3I+PFllYXI+MjAxMzwvWWVhcj48UmVj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Kb3ZlPC9BdXRob3I+PFllYXI+MjAxMzwvWWVhcj48UmVj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6100E6D" w14:textId="77777777" w:rsidTr="005A56EA">
        <w:tc>
          <w:tcPr>
            <w:tcW w:w="4638" w:type="dxa"/>
          </w:tcPr>
          <w:p w14:paraId="2905C139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pacing w:val="2"/>
                <w:sz w:val="22"/>
                <w:szCs w:val="22"/>
                <w:lang w:val="en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pacing w:val="2"/>
                <w:sz w:val="22"/>
                <w:szCs w:val="22"/>
                <w:lang w:val="en"/>
              </w:rPr>
              <w:t>Signalling pathways regulating muscle mass in ageing skeletal muscle. The role of the IGF1-Akt-mTOR-FoxO pathway</w:t>
            </w:r>
          </w:p>
        </w:tc>
        <w:tc>
          <w:tcPr>
            <w:tcW w:w="2737" w:type="dxa"/>
          </w:tcPr>
          <w:p w14:paraId="5CD2687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group</w:t>
            </w:r>
          </w:p>
        </w:tc>
        <w:tc>
          <w:tcPr>
            <w:tcW w:w="2790" w:type="dxa"/>
          </w:tcPr>
          <w:p w14:paraId="0EFDB4DC" w14:textId="1C0B3F3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5kcmk8L0F1dGhvcj48WWVhcj4yMDEzPC9ZZWFyPjxS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5kcmk8L0F1dGhvcj48WWVhcj4yMDEzPC9ZZWFyPjxS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337FB2D" w14:textId="77777777" w:rsidTr="005A56EA">
        <w:tc>
          <w:tcPr>
            <w:tcW w:w="4638" w:type="dxa"/>
          </w:tcPr>
          <w:p w14:paraId="21062F69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 dietary regimen of caloric restriction or pharmacological activation of SIRT1 to delay the onset of neurodegeneration</w:t>
            </w:r>
          </w:p>
        </w:tc>
        <w:tc>
          <w:tcPr>
            <w:tcW w:w="2737" w:type="dxa"/>
          </w:tcPr>
          <w:p w14:paraId="0555916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cludes both, but does not specify which sex for which outcome, nor stratify by sex</w:t>
            </w:r>
          </w:p>
        </w:tc>
        <w:tc>
          <w:tcPr>
            <w:tcW w:w="2790" w:type="dxa"/>
          </w:tcPr>
          <w:p w14:paraId="3EB725F5" w14:textId="11701D69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cmFmZjwvQXV0aG9yPjxZZWFyPjIwMTM8L1llYXI+PFJl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cmFmZjwvQXV0aG9yPjxZZWFyPjIwMTM8L1llYXI+PFJl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2E0D833" w14:textId="77777777" w:rsidTr="005A56EA">
        <w:tc>
          <w:tcPr>
            <w:tcW w:w="4638" w:type="dxa"/>
          </w:tcPr>
          <w:p w14:paraId="65ABB8A6" w14:textId="77777777" w:rsidR="00EB2E95" w:rsidRPr="00D72EE4" w:rsidRDefault="00EB2E95" w:rsidP="003129E3">
            <w:pPr>
              <w:pStyle w:val="Heading1"/>
              <w:spacing w:line="480" w:lineRule="auto"/>
              <w:textAlignment w:val="baseline"/>
              <w:rPr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</w:rPr>
              <w:t>Abdominal Obesity, Independent from Caloric Intake, Accounts for the Development of Intestinal Tumors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</w:rPr>
              <w:t> </w:t>
            </w:r>
            <w:r w:rsidRPr="00D72EE4">
              <w:rPr>
                <w:rStyle w:val="Emphasis"/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  <w:bdr w:val="none" w:sz="0" w:space="0" w:color="auto" w:frame="1"/>
              </w:rPr>
              <w:t>Apc</w:t>
            </w:r>
            <w:r w:rsidRPr="00D72EE4">
              <w:rPr>
                <w:rStyle w:val="Emphasis"/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  <w:bdr w:val="none" w:sz="0" w:space="0" w:color="auto" w:frame="1"/>
                <w:vertAlign w:val="superscript"/>
              </w:rPr>
              <w:t>1638N/+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pacing w:val="-7"/>
                <w:sz w:val="22"/>
                <w:szCs w:val="22"/>
              </w:rPr>
              <w:t>Female Mice</w:t>
            </w:r>
          </w:p>
        </w:tc>
        <w:tc>
          <w:tcPr>
            <w:tcW w:w="2737" w:type="dxa"/>
          </w:tcPr>
          <w:p w14:paraId="07D7A73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CR after a surgical procedure</w:t>
            </w:r>
          </w:p>
        </w:tc>
        <w:tc>
          <w:tcPr>
            <w:tcW w:w="2790" w:type="dxa"/>
          </w:tcPr>
          <w:p w14:paraId="773622C5" w14:textId="5EE5535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uffman&lt;/Author&gt;&lt;Year&gt;2013&lt;/Year&gt;&lt;RecNum&gt;75&lt;/RecNum&gt;&lt;DisplayText&gt;(155)&lt;/DisplayText&gt;&lt;record&gt;&lt;rec-number&gt;75&lt;/rec-number&gt;&lt;foreign-keys&gt;&lt;key app="EN" db-id="t5a0225z8pp0feewp2expp2utwdfxrz9z0dz" timestamp="0"&gt;75&lt;/key&gt;&lt;/foreign-keys&gt;&lt;ref-type name="Journal Article"&gt;17&lt;/ref-type&gt;&lt;contributors&gt;&lt;authors&gt;&lt;author&gt;Huffman, D. M.&lt;/author&gt;&lt;author&gt;Augenlicht, L. H.&lt;/author&gt;&lt;author&gt;Zhang, X.&lt;/author&gt;&lt;author&gt;Lofrese, J. J.&lt;/author&gt;&lt;author&gt;Atzmon, G.&lt;/author&gt;&lt;author&gt;Chamberland, J. P.&lt;/author&gt;&lt;author&gt;Mantzoros, C. S.&lt;/author&gt;&lt;/authors&gt;&lt;/contributors&gt;&lt;auth-address&gt;Department of Medicine, Division of Endocrinology, Institute for Aging Research, Albert Einstein College of Medicine, 1300 Morris Park Avenue, Golding Building Room 502, Bronx, NY 10461, USA. derek.huffman@einstein.yu.edu&lt;/auth-address&gt;&lt;titles&gt;&lt;title&gt;Abdominal obesity, independent from caloric intake, accounts for the development of intestinal tumors in Apc(1638N/+) female mice&lt;/title&gt;&lt;secondary-title&gt;Cancer Prev Res (Phila)&lt;/secondary-title&gt;&lt;alt-title&gt;Cancer prevention research (Philadelphia, Pa.)&lt;/alt-title&gt;&lt;/titles&gt;&lt;pages&gt;177-87&lt;/pages&gt;&lt;volume&gt;6&lt;/volume&gt;&lt;number&gt;3&lt;/number&gt;&lt;edition&gt;2013/03/08&lt;/edition&gt;&lt;keywords&gt;&lt;keyword&gt;Animals&lt;/keyword&gt;&lt;keyword&gt;Disease Models, Animal&lt;/keyword&gt;&lt;keyword&gt;Energy Intake&lt;/keyword&gt;&lt;keyword&gt;Female&lt;/keyword&gt;&lt;keyword&gt;Intestinal Neoplasms/*etiology&lt;/keyword&gt;&lt;keyword&gt;Intra-Abdominal Fat/*metabolism&lt;/keyword&gt;&lt;keyword&gt;Male&lt;/keyword&gt;&lt;keyword&gt;Mice&lt;/keyword&gt;&lt;keyword&gt;Mice, Inbred C57BL&lt;/keyword&gt;&lt;keyword&gt;Mice, Mutant Strains&lt;/keyword&gt;&lt;keyword&gt;Obesity, Abdominal/*complications/metabolism&lt;/keyword&gt;&lt;/keywords&gt;&lt;dates&gt;&lt;year&gt;2013&lt;/year&gt;&lt;pub-dates&gt;&lt;date&gt;Mar&lt;/date&gt;&lt;/pub-dates&gt;&lt;/dates&gt;&lt;isbn&gt;1940-6215&lt;/isbn&gt;&lt;accession-num&gt;23466815&lt;/accession-num&gt;&lt;urls&gt;&lt;/urls&gt;&lt;custom2&gt;PMC3595118&lt;/custom2&gt;&lt;custom6&gt;NIHMS429096&lt;/custom6&gt;&lt;electronic-resource-num&gt;10.1158/1940-6207.capr-12-041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E7D5390" w14:textId="77777777" w:rsidTr="005A56EA">
        <w:tc>
          <w:tcPr>
            <w:tcW w:w="4638" w:type="dxa"/>
          </w:tcPr>
          <w:p w14:paraId="36D30773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et the fat out!</w:t>
            </w:r>
          </w:p>
        </w:tc>
        <w:tc>
          <w:tcPr>
            <w:tcW w:w="2737" w:type="dxa"/>
          </w:tcPr>
          <w:p w14:paraId="58D1A86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mentary</w:t>
            </w:r>
          </w:p>
        </w:tc>
        <w:tc>
          <w:tcPr>
            <w:tcW w:w="2790" w:type="dxa"/>
          </w:tcPr>
          <w:p w14:paraId="7E36919E" w14:textId="12DB7D4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Ignatenko&lt;/Author&gt;&lt;Year&gt;2013&lt;/Year&gt;&lt;RecNum&gt;76&lt;/RecNum&gt;&lt;DisplayText&gt;(156)&lt;/DisplayText&gt;&lt;record&gt;&lt;rec-number&gt;76&lt;/rec-number&gt;&lt;foreign-keys&gt;&lt;key app="EN" db-id="t5a0225z8pp0feewp2expp2utwdfxrz9z0dz" timestamp="0"&gt;76&lt;/key&gt;&lt;/foreign-keys&gt;&lt;ref-type name="Journal Article"&gt;17&lt;/ref-type&gt;&lt;contributors&gt;&lt;authors&gt;&lt;author&gt;Ignatenko, N. A.&lt;/author&gt;&lt;author&gt;Gerner, E. W.&lt;/author&gt;&lt;/authors&gt;&lt;/contributors&gt;&lt;auth-address&gt;Arizona Cancer Center, 1515 N Campbell Ave, P.O. Box 245024, Tucson, AZ 85724, USA. egerner@azcc.arizona.edu&lt;/auth-address&gt;&lt;titles&gt;&lt;title&gt;Get the fat out!&lt;/title&gt;&lt;secondary-title&gt;Cancer Prev Res (Phila)&lt;/secondary-title&gt;&lt;alt-title&gt;Cancer prevention research (Philadelphia, Pa.)&lt;/alt-title&gt;&lt;/titles&gt;&lt;pages&gt;161-4&lt;/pages&gt;&lt;volume&gt;6&lt;/volume&gt;&lt;number&gt;3&lt;/number&gt;&lt;edition&gt;2013/03/08&lt;/edition&gt;&lt;keywords&gt;&lt;keyword&gt;Adipose Tissue/metabolism&lt;/keyword&gt;&lt;keyword&gt;Animals&lt;/keyword&gt;&lt;keyword&gt;Humans&lt;/keyword&gt;&lt;keyword&gt;Mice&lt;/keyword&gt;&lt;keyword&gt;Neoplasms/*etiology&lt;/keyword&gt;&lt;keyword&gt;Obesity/*complications&lt;/keyword&gt;&lt;/keywords&gt;&lt;dates&gt;&lt;year&gt;2013&lt;/year&gt;&lt;pub-dates&gt;&lt;date&gt;Mar&lt;/date&gt;&lt;/pub-dates&gt;&lt;/dates&gt;&lt;isbn&gt;1940-6215&lt;/isbn&gt;&lt;accession-num&gt;23466814&lt;/accession-num&gt;&lt;urls&gt;&lt;/urls&gt;&lt;custom2&gt;PMC3595132&lt;/custom2&gt;&lt;custom6&gt;NIHMS442414&lt;/custom6&gt;&lt;electronic-resource-num&gt;10.1158/1940-6207.capr-13-002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89C77F2" w14:textId="77777777" w:rsidTr="005A56EA">
        <w:tc>
          <w:tcPr>
            <w:tcW w:w="4638" w:type="dxa"/>
          </w:tcPr>
          <w:p w14:paraId="78FB63D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Rapamycin extends life span of Rb1+/-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y inhibiting neuroendocrine tumors.</w:t>
            </w:r>
          </w:p>
        </w:tc>
        <w:tc>
          <w:tcPr>
            <w:tcW w:w="2737" w:type="dxa"/>
          </w:tcPr>
          <w:p w14:paraId="5F325FEF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 in this paper</w:t>
            </w:r>
          </w:p>
        </w:tc>
        <w:tc>
          <w:tcPr>
            <w:tcW w:w="2790" w:type="dxa"/>
          </w:tcPr>
          <w:p w14:paraId="2A974771" w14:textId="610F3B49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vi&lt;/Author&gt;&lt;Year&gt;2013&lt;/Year&gt;&lt;RecNum&gt;77&lt;/RecNum&gt;&lt;DisplayText&gt;(157)&lt;/DisplayText&gt;&lt;record&gt;&lt;rec-number&gt;77&lt;/rec-number&gt;&lt;foreign-keys&gt;&lt;key app="EN" db-id="t5a0225z8pp0feewp2expp2utwdfxrz9z0dz" timestamp="0"&gt;77&lt;/key&gt;&lt;/foreign-keys&gt;&lt;ref-type name="Journal Article"&gt;17&lt;/ref-type&gt;&lt;contributors&gt;&lt;authors&gt;&lt;author&gt;Livi, C. B.&lt;/author&gt;&lt;author&gt;Hardman, R. L.&lt;/author&gt;&lt;author&gt;Christy, B. A.&lt;/author&gt;&lt;author&gt;Dodds, S. G.&lt;/author&gt;&lt;author&gt;Jones, D.&lt;/author&gt;&lt;author&gt;Williams, C.&lt;/author&gt;&lt;author&gt;Strong, R.&lt;/author&gt;&lt;author&gt;Bokov, A.&lt;/author&gt;&lt;author&gt;Javors, M. A.&lt;/author&gt;&lt;author&gt;Ikeno, Y.&lt;/author&gt;&lt;author&gt;Hubbard, G.&lt;/author&gt;&lt;author&gt;Hasty, P.&lt;/author&gt;&lt;author&gt;Sharp, Z. D.&lt;/author&gt;&lt;/authors&gt;&lt;/contributors&gt;&lt;auth-address&gt;Department of Molecular Medicine and Institute of Biotechnology, University of Texas Health Science Center, San Antonio, TX 78229, USA.&lt;/auth-address&gt;&lt;titles&gt;&lt;title&gt;Rapamycin extends life span of Rb1+/- mice by inhibiting neuroendocrine tumors&lt;/title&gt;&lt;secondary-title&gt;Aging (Albany NY)&lt;/secondary-title&gt;&lt;alt-title&gt;Aging&lt;/alt-title&gt;&lt;/titles&gt;&lt;pages&gt;100-10&lt;/pages&gt;&lt;volume&gt;5&lt;/volume&gt;&lt;number&gt;2&lt;/number&gt;&lt;edition&gt;2013/03/05&lt;/edition&gt;&lt;keywords&gt;&lt;keyword&gt;Animals&lt;/keyword&gt;&lt;keyword&gt;Diet&lt;/keyword&gt;&lt;keyword&gt;Female&lt;/keyword&gt;&lt;keyword&gt;Longevity/*drug effects&lt;/keyword&gt;&lt;keyword&gt;Male&lt;/keyword&gt;&lt;keyword&gt;Mice&lt;/keyword&gt;&lt;keyword&gt;Neuroendocrine Tumors/*drug therapy&lt;/keyword&gt;&lt;keyword&gt;Retinoblastoma Protein/*genetics&lt;/keyword&gt;&lt;keyword&gt;Sirolimus/*administration &amp;amp; dosage&lt;/keyword&gt;&lt;/keywords&gt;&lt;dates&gt;&lt;year&gt;2013&lt;/year&gt;&lt;pub-dates&gt;&lt;date&gt;Feb&lt;/date&gt;&lt;/pub-dates&gt;&lt;/dates&gt;&lt;isbn&gt;1945-4589&lt;/isbn&gt;&lt;accession-num&gt;23454836&lt;/accession-num&gt;&lt;urls&gt;&lt;/urls&gt;&lt;custom2&gt;PMC3616197&lt;/custom2&gt;&lt;electronic-resource-num&gt;10.18632/aging.10053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DCFFB34" w14:textId="77777777" w:rsidTr="005A56EA">
        <w:tc>
          <w:tcPr>
            <w:tcW w:w="4638" w:type="dxa"/>
          </w:tcPr>
          <w:p w14:paraId="75B233BC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TFEB orthologue HLH-30 regulates autophagy and modulates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evity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 Caenorhabditis elegans.</w:t>
            </w:r>
          </w:p>
        </w:tc>
        <w:tc>
          <w:tcPr>
            <w:tcW w:w="2737" w:type="dxa"/>
          </w:tcPr>
          <w:p w14:paraId="5077B5A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mice</w:t>
            </w:r>
          </w:p>
        </w:tc>
        <w:tc>
          <w:tcPr>
            <w:tcW w:w="2790" w:type="dxa"/>
          </w:tcPr>
          <w:p w14:paraId="1B81636D" w14:textId="6B43F64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YXBpZXJyZTwvQXV0aG9yPjxZZWFyPjIwMTM8L1llYXI+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YXBpZXJyZTwvQXV0aG9yPjxZZWFyPjIwMTM8L1llYXI+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A2310F9" w14:textId="77777777" w:rsidTr="005A56EA">
        <w:tc>
          <w:tcPr>
            <w:tcW w:w="4638" w:type="dxa"/>
          </w:tcPr>
          <w:p w14:paraId="24EFDDA0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Changes in behaviors of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male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C57BL/6J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across adult life span and effects of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.</w:t>
            </w:r>
          </w:p>
        </w:tc>
        <w:tc>
          <w:tcPr>
            <w:tcW w:w="2737" w:type="dxa"/>
          </w:tcPr>
          <w:p w14:paraId="2115F9E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 group</w:t>
            </w:r>
          </w:p>
        </w:tc>
        <w:tc>
          <w:tcPr>
            <w:tcW w:w="2790" w:type="dxa"/>
          </w:tcPr>
          <w:p w14:paraId="6320BDED" w14:textId="72C17EC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YWhsc3Ryb208L0F1dGhvcj48WWVhcj4yMDEyPC9ZZWFy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YWhsc3Ryb208L0F1dGhvcj48WWVhcj4yMDEyPC9ZZWFy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CE84415" w14:textId="77777777" w:rsidTr="005A56EA">
        <w:tc>
          <w:tcPr>
            <w:tcW w:w="4638" w:type="dxa"/>
          </w:tcPr>
          <w:p w14:paraId="2E4F258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ould a hormone point the way to life extension?</w:t>
            </w:r>
          </w:p>
        </w:tc>
        <w:tc>
          <w:tcPr>
            <w:tcW w:w="2737" w:type="dxa"/>
          </w:tcPr>
          <w:p w14:paraId="2D5F9CA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mentary</w:t>
            </w:r>
          </w:p>
        </w:tc>
        <w:tc>
          <w:tcPr>
            <w:tcW w:w="2790" w:type="dxa"/>
          </w:tcPr>
          <w:p w14:paraId="4809D975" w14:textId="27575CFA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enyon&lt;/Author&gt;&lt;Year&gt;2012&lt;/Year&gt;&lt;RecNum&gt;81&lt;/RecNum&gt;&lt;DisplayText&gt;(160)&lt;/DisplayText&gt;&lt;record&gt;&lt;rec-number&gt;81&lt;/rec-number&gt;&lt;foreign-keys&gt;&lt;key app="EN" db-id="t5a0225z8pp0feewp2expp2utwdfxrz9z0dz" timestamp="0"&gt;81&lt;/key&gt;&lt;/foreign-keys&gt;&lt;ref-type name="Journal Article"&gt;17&lt;/ref-type&gt;&lt;contributors&gt;&lt;authors&gt;&lt;author&gt;Kenyon, C.&lt;/author&gt;&lt;/authors&gt;&lt;/contributors&gt;&lt;auth-address&gt;is at the University of California , San Francisco , United States cynthia.kenyon@ucsf.edu.&lt;/auth-address&gt;&lt;titles&gt;&lt;title&gt;Could a hormone point the way to life extension?&lt;/title&gt;&lt;secondary-title&gt;Elife&lt;/secondary-title&gt;&lt;alt-title&gt;eLife&lt;/alt-title&gt;&lt;/titles&gt;&lt;pages&gt;e00286&lt;/pages&gt;&lt;volume&gt;1&lt;/volume&gt;&lt;edition&gt;2012/10/17&lt;/edition&gt;&lt;keywords&gt;&lt;keyword&gt;Animals&lt;/keyword&gt;&lt;keyword&gt;Female&lt;/keyword&gt;&lt;keyword&gt;Fibroblast Growth Factors/*genetics&lt;/keyword&gt;&lt;keyword&gt;Growth Hormone/*genetics&lt;/keyword&gt;&lt;keyword&gt;Insulin-Like Growth Factor I/*genetics&lt;/keyword&gt;&lt;keyword&gt;Liver/*metabolism&lt;/keyword&gt;&lt;keyword&gt;Longevity/*genetics&lt;/keyword&gt;&lt;keyword&gt;Male&lt;/keyword&gt;&lt;keyword&gt;*Transgenes&lt;/keyword&gt;&lt;keyword&gt;caloric restriction&lt;/keyword&gt;&lt;keyword&gt;fibroblast growth factor&lt;/keyword&gt;&lt;keyword&gt;growth hormone&lt;/keyword&gt;&lt;keyword&gt;liver&lt;/keyword&gt;&lt;keyword&gt;longevity&lt;/keyword&gt;&lt;/keywords&gt;&lt;dates&gt;&lt;year&gt;2012&lt;/year&gt;&lt;pub-dates&gt;&lt;date&gt;Oct 15&lt;/date&gt;&lt;/pub-dates&gt;&lt;/dates&gt;&lt;isbn&gt;2050-084x&lt;/isbn&gt;&lt;accession-num&gt;23071903&lt;/accession-num&gt;&lt;urls&gt;&lt;/urls&gt;&lt;custom2&gt;PMC3470722&lt;/custom2&gt;&lt;electronic-resource-num&gt;10.7554/eLife.0028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5FCEA46" w14:textId="77777777" w:rsidTr="005A56EA">
        <w:tc>
          <w:tcPr>
            <w:tcW w:w="4638" w:type="dxa"/>
          </w:tcPr>
          <w:p w14:paraId="3588A6A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The starvation hormone, fibroblast growth factor-21, extends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lifespan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in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.</w:t>
            </w:r>
          </w:p>
        </w:tc>
        <w:tc>
          <w:tcPr>
            <w:tcW w:w="2737" w:type="dxa"/>
          </w:tcPr>
          <w:p w14:paraId="566E4A61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group</w:t>
            </w:r>
          </w:p>
        </w:tc>
        <w:tc>
          <w:tcPr>
            <w:tcW w:w="2790" w:type="dxa"/>
          </w:tcPr>
          <w:p w14:paraId="602852CA" w14:textId="3FAEAC82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aGFuZzwvQXV0aG9yPjxZZWFyPjIwMTI8L1llYXI+PFJl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aGFuZzwvQXV0aG9yPjxZZWFyPjIwMTI8L1llYXI+PFJl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E106C66" w14:textId="77777777" w:rsidTr="005A56EA">
        <w:tc>
          <w:tcPr>
            <w:tcW w:w="4638" w:type="dxa"/>
          </w:tcPr>
          <w:p w14:paraId="52B43F91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New nanoformulation of rapamycin Rapatar extends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fespa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 homozygous p53-/-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y delaying carcinogenesis.</w:t>
            </w:r>
          </w:p>
        </w:tc>
        <w:tc>
          <w:tcPr>
            <w:tcW w:w="2737" w:type="dxa"/>
          </w:tcPr>
          <w:p w14:paraId="67F78A1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group</w:t>
            </w:r>
          </w:p>
        </w:tc>
        <w:tc>
          <w:tcPr>
            <w:tcW w:w="2790" w:type="dxa"/>
          </w:tcPr>
          <w:p w14:paraId="1E79B48E" w14:textId="03DD24DD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omas&lt;/Author&gt;&lt;Year&gt;2012&lt;/Year&gt;&lt;RecNum&gt;80&lt;/RecNum&gt;&lt;DisplayText&gt;(162)&lt;/DisplayText&gt;&lt;record&gt;&lt;rec-number&gt;80&lt;/rec-number&gt;&lt;foreign-keys&gt;&lt;key app="EN" db-id="t5a0225z8pp0feewp2expp2utwdfxrz9z0dz" timestamp="0"&gt;80&lt;/key&gt;&lt;/foreign-keys&gt;&lt;ref-type name="Journal Article"&gt;17&lt;/ref-type&gt;&lt;contributors&gt;&lt;authors&gt;&lt;author&gt;Comas, M.&lt;/author&gt;&lt;author&gt;Toshkov, I.&lt;/author&gt;&lt;author&gt;Kuropatwinski, K. K.&lt;/author&gt;&lt;author&gt;Chernova, O. B.&lt;/author&gt;&lt;author&gt;Polinsky, A.&lt;/author&gt;&lt;author&gt;Blagosklonny, M. V.&lt;/author&gt;&lt;author&gt;Gudkov, A. V.&lt;/author&gt;&lt;author&gt;Antoch, M. P.&lt;/author&gt;&lt;/authors&gt;&lt;/contributors&gt;&lt;auth-address&gt;Departments of Molecular and Cellular Biology, Roswell Park Cancer Institute, Buffalo, NY 14263, USA.&lt;/auth-address&gt;&lt;titles&gt;&lt;title&gt;New nanoformulation of rapamycin Rapatar extends lifespan in homozygous p53-/- mice by delaying carcinogenesis&lt;/title&gt;&lt;secondary-title&gt;Aging (Albany NY)&lt;/secondary-title&gt;&lt;alt-title&gt;Aging&lt;/alt-title&gt;&lt;/titles&gt;&lt;pages&gt;715-22&lt;/pages&gt;&lt;volume&gt;4&lt;/volume&gt;&lt;number&gt;10&lt;/number&gt;&lt;edition&gt;2012/11/03&lt;/edition&gt;&lt;keywords&gt;&lt;keyword&gt;Animals&lt;/keyword&gt;&lt;keyword&gt;Antibiotics, Antineoplastic/*administration &amp;amp; dosage/pharmacokinetics&lt;/keyword&gt;&lt;keyword&gt;Biological Availability&lt;/keyword&gt;&lt;keyword&gt;Female&lt;/keyword&gt;&lt;keyword&gt;*Genes, p53&lt;/keyword&gt;&lt;keyword&gt;Homozygote&lt;/keyword&gt;&lt;keyword&gt;Longevity/*drug effects&lt;/keyword&gt;&lt;keyword&gt;Male&lt;/keyword&gt;&lt;keyword&gt;Mice&lt;/keyword&gt;&lt;keyword&gt;Mice, Inbred C57BL&lt;/keyword&gt;&lt;keyword&gt;Mice, Inbred ICR&lt;/keyword&gt;&lt;keyword&gt;Nanostructures&lt;/keyword&gt;&lt;keyword&gt;Neoplasms/genetics/*prevention &amp;amp; control&lt;/keyword&gt;&lt;keyword&gt;Sirolimus/*administration &amp;amp; dosage/pharmacokinetics&lt;/keyword&gt;&lt;/keywords&gt;&lt;dates&gt;&lt;year&gt;2012&lt;/year&gt;&lt;pub-dates&gt;&lt;date&gt;Oct&lt;/date&gt;&lt;/pub-dates&gt;&lt;/dates&gt;&lt;isbn&gt;1945-4589&lt;/isbn&gt;&lt;accession-num&gt;23117593&lt;/accession-num&gt;&lt;urls&gt;&lt;/urls&gt;&lt;custom2&gt;PMC3517942&lt;/custom2&gt;&lt;electronic-resource-num&gt;10.18632/aging.10049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7C71A70" w14:textId="77777777" w:rsidTr="005A56EA">
        <w:tc>
          <w:tcPr>
            <w:tcW w:w="4638" w:type="dxa"/>
          </w:tcPr>
          <w:p w14:paraId="171B637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ctivation of genes involved in xenobiotic metabolism is a shared signature of mouse models with extended lifespan</w:t>
            </w:r>
          </w:p>
        </w:tc>
        <w:tc>
          <w:tcPr>
            <w:tcW w:w="2737" w:type="dxa"/>
          </w:tcPr>
          <w:p w14:paraId="10C3A0F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includes males</w:t>
            </w:r>
          </w:p>
        </w:tc>
        <w:tc>
          <w:tcPr>
            <w:tcW w:w="2790" w:type="dxa"/>
          </w:tcPr>
          <w:p w14:paraId="3C035B01" w14:textId="5F84D64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dGVpbmJhdWdoPC9BdXRob3I+PFllYXI+MjAxMjwvWWVh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dGVpbmJhdWdoPC9BdXRob3I+PFllYXI+MjAxMjwvWWVh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3B3D580" w14:textId="77777777" w:rsidTr="005A56EA">
        <w:tc>
          <w:tcPr>
            <w:tcW w:w="4638" w:type="dxa"/>
          </w:tcPr>
          <w:p w14:paraId="5C4E3C2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mTORC1 in the Paneth cell niche couples intestinal stem-cell function to calorie intake.</w:t>
            </w:r>
          </w:p>
        </w:tc>
        <w:tc>
          <w:tcPr>
            <w:tcW w:w="2737" w:type="dxa"/>
          </w:tcPr>
          <w:p w14:paraId="4066EC4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specify sex used in the study</w:t>
            </w:r>
          </w:p>
        </w:tc>
        <w:tc>
          <w:tcPr>
            <w:tcW w:w="2790" w:type="dxa"/>
          </w:tcPr>
          <w:p w14:paraId="47842608" w14:textId="413239C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de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ZaWxtYXo8L0F1dGhvcj48WWVhcj4yMDEyPC9ZZWFyPjxS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ZaWxtYXo8L0F1dGhvcj48WWVhcj4yMDEyPC9ZZWFyPjxS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291D9F5" w14:textId="77777777" w:rsidTr="005A56EA">
        <w:tc>
          <w:tcPr>
            <w:tcW w:w="4638" w:type="dxa"/>
          </w:tcPr>
          <w:p w14:paraId="15126C1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eletion of growth hormone receptor gene but not visceral fat removal decreases expression of apoptosis-related genes in the kidney-potential mechanism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fespa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xtension.</w:t>
            </w:r>
          </w:p>
        </w:tc>
        <w:tc>
          <w:tcPr>
            <w:tcW w:w="2737" w:type="dxa"/>
          </w:tcPr>
          <w:p w14:paraId="7ECA5B7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specify sex used in the study</w:t>
            </w:r>
          </w:p>
        </w:tc>
        <w:tc>
          <w:tcPr>
            <w:tcW w:w="2790" w:type="dxa"/>
          </w:tcPr>
          <w:p w14:paraId="3424CB23" w14:textId="76ADBD9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ZXNpbmc8L0F1dGhvcj48WWVhcj4yMDEyPC9ZZWFyPjxS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ZXNpbmc8L0F1dGhvcj48WWVhcj4yMDEyPC9ZZWFyPjxS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476CCFBB" w14:textId="77777777" w:rsidTr="005A56EA">
        <w:tc>
          <w:tcPr>
            <w:tcW w:w="4638" w:type="dxa"/>
          </w:tcPr>
          <w:p w14:paraId="3063301F" w14:textId="77777777" w:rsidR="00EB2E95" w:rsidRPr="00D72EE4" w:rsidRDefault="00EB2E95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Potentiation of dietary restriction-induced lifespan extension by polyphenols </w:t>
            </w:r>
          </w:p>
        </w:tc>
        <w:tc>
          <w:tcPr>
            <w:tcW w:w="2737" w:type="dxa"/>
          </w:tcPr>
          <w:p w14:paraId="6839DDDE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 mice only</w:t>
            </w:r>
          </w:p>
        </w:tc>
        <w:tc>
          <w:tcPr>
            <w:tcW w:w="2790" w:type="dxa"/>
          </w:tcPr>
          <w:p w14:paraId="0F017EDE" w14:textId="5B9C9CA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ires&lt;/Author&gt;&lt;Year&gt;2012&lt;/Year&gt;&lt;RecNum&gt;87&lt;/RecNum&gt;&lt;DisplayText&gt;(166)&lt;/DisplayText&gt;&lt;record&gt;&lt;rec-number&gt;87&lt;/rec-number&gt;&lt;foreign-keys&gt;&lt;key app="EN" db-id="t5a0225z8pp0feewp2expp2utwdfxrz9z0dz" timestamp="0"&gt;87&lt;/key&gt;&lt;/foreign-keys&gt;&lt;ref-type name="Journal Article"&gt;17&lt;/ref-type&gt;&lt;contributors&gt;&lt;authors&gt;&lt;author&gt;Aires, D. J.&lt;/author&gt;&lt;author&gt;Rockwell, G.&lt;/author&gt;&lt;author&gt;Wang, T.&lt;/author&gt;&lt;author&gt;Frontera, J.&lt;/author&gt;&lt;author&gt;Wick, J.&lt;/author&gt;&lt;author&gt;Wang, W.&lt;/author&gt;&lt;author&gt;Tonkovic-Capin, M.&lt;/author&gt;&lt;author&gt;Lu, J.&lt;/author&gt;&lt;author&gt;E, L.&lt;/author&gt;&lt;author&gt;Zhu, H.&lt;/author&gt;&lt;author&gt;Swerdlow, R. H.&lt;/author&gt;&lt;/authors&gt;&lt;/contributors&gt;&lt;auth-address&gt;Division of Dermatology, University of Kansas, KS 66160, USA. daires@kumc.edu&lt;/auth-address&gt;&lt;titles&gt;&lt;title&gt;Potentiation of dietary restriction-induced lifespan extension by polyphenols&lt;/title&gt;&lt;secondary-title&gt;Biochim Biophys Acta&lt;/secondary-title&gt;&lt;alt-title&gt;Biochimica et biophysica acta&lt;/alt-title&gt;&lt;/titles&gt;&lt;pages&gt;522-6&lt;/pages&gt;&lt;volume&gt;1822&lt;/volume&gt;&lt;number&gt;4&lt;/number&gt;&lt;edition&gt;2012/01/24&lt;/edition&gt;&lt;keywords&gt;&lt;keyword&gt;Animals&lt;/keyword&gt;&lt;keyword&gt;*Caloric Restriction&lt;/keyword&gt;&lt;keyword&gt;Female&lt;/keyword&gt;&lt;keyword&gt;*Life Expectancy&lt;/keyword&gt;&lt;keyword&gt;Male&lt;/keyword&gt;&lt;keyword&gt;Mice&lt;/keyword&gt;&lt;keyword&gt;Mice, Inbred C57BL&lt;/keyword&gt;&lt;keyword&gt;Polyphenols/*pharmacology&lt;/keyword&gt;&lt;/keywords&gt;&lt;dates&gt;&lt;year&gt;2012&lt;/year&gt;&lt;pub-dates&gt;&lt;date&gt;Apr&lt;/date&gt;&lt;/pub-dates&gt;&lt;/dates&gt;&lt;isbn&gt;0006-3002 (Print)&amp;#xD;0006-3002&lt;/isbn&gt;&lt;accession-num&gt;22265987&lt;/accession-num&gt;&lt;urls&gt;&lt;/urls&gt;&lt;custom2&gt;PMC3643308&lt;/custom2&gt;&lt;custom6&gt;NIHMS454236&lt;/custom6&gt;&lt;electronic-resource-num&gt;10.1016/j.bbadis.2012.01.00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A401A8A" w14:textId="77777777" w:rsidTr="005A56EA">
        <w:tc>
          <w:tcPr>
            <w:tcW w:w="4638" w:type="dxa"/>
          </w:tcPr>
          <w:p w14:paraId="346A24E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Rapamycin-induced insulin resistance is mediated by mTORC2 loss and uncoupled from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evity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6716A84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6B4391DF" w14:textId="689B282D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YW1taW5nPC9BdXRob3I+PFllYXI+MjAxMjwvWWVhcj48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YW1taW5nPC9BdXRob3I+PFllYXI+MjAxMjwvWWVhcj48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6D8E971" w14:textId="77777777" w:rsidTr="005A56EA">
        <w:tc>
          <w:tcPr>
            <w:tcW w:w="4638" w:type="dxa"/>
          </w:tcPr>
          <w:p w14:paraId="2846E3CB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Differential effects of energy balance on experimentally-induced colitis.</w:t>
            </w:r>
          </w:p>
        </w:tc>
        <w:tc>
          <w:tcPr>
            <w:tcW w:w="2737" w:type="dxa"/>
          </w:tcPr>
          <w:p w14:paraId="429DBD6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specify sex used in the study</w:t>
            </w:r>
          </w:p>
        </w:tc>
        <w:tc>
          <w:tcPr>
            <w:tcW w:w="2790" w:type="dxa"/>
          </w:tcPr>
          <w:p w14:paraId="387836BE" w14:textId="618923D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0Nhc2tleTwvQXV0aG9yPjxZZWFyPjIwMTI8L1llYXI+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0Nhc2tleTwvQXV0aG9yPjxZZWFyPjIwMTI8L1llYXI+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08FDE5C" w14:textId="77777777" w:rsidTr="005A56EA">
        <w:tc>
          <w:tcPr>
            <w:tcW w:w="4638" w:type="dxa"/>
          </w:tcPr>
          <w:p w14:paraId="7A808CC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Long-term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calorie restriction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, but not endurance exercise, lowers core body temperature in humans.</w:t>
            </w:r>
          </w:p>
        </w:tc>
        <w:tc>
          <w:tcPr>
            <w:tcW w:w="2737" w:type="dxa"/>
          </w:tcPr>
          <w:p w14:paraId="30A4E04B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Humans, not mice</w:t>
            </w:r>
          </w:p>
        </w:tc>
        <w:tc>
          <w:tcPr>
            <w:tcW w:w="2790" w:type="dxa"/>
          </w:tcPr>
          <w:p w14:paraId="403D73CA" w14:textId="385B5A4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oare&lt;/Author&gt;&lt;Year&gt;2011&lt;/Year&gt;&lt;RecNum&gt;93&lt;/RecNum&gt;&lt;DisplayText&gt;(169)&lt;/DisplayText&gt;&lt;record&gt;&lt;rec-number&gt;93&lt;/rec-number&gt;&lt;foreign-keys&gt;&lt;key app="EN" db-id="t5a0225z8pp0feewp2expp2utwdfxrz9z0dz" timestamp="0"&gt;93&lt;/key&gt;&lt;/foreign-keys&gt;&lt;ref-type name="Journal Article"&gt;17&lt;/ref-type&gt;&lt;contributors&gt;&lt;authors&gt;&lt;author&gt;Soare, A.&lt;/author&gt;&lt;author&gt;Cangemi, R.&lt;/author&gt;&lt;author&gt;Omodei, D.&lt;/author&gt;&lt;author&gt;Holloszy, J. O.&lt;/author&gt;&lt;author&gt;Fontana, L.&lt;/author&gt;&lt;/authors&gt;&lt;/contributors&gt;&lt;auth-address&gt;Division of Geriatrics and Nutritional Sciences and Center for Human Nutrition, Washington University School of Medicine, St. Louis, Missouri, USA.&lt;/auth-address&gt;&lt;titles&gt;&lt;title&gt;Long-term calorie restriction, but not endurance exercise, lowers core body temperature in humans&lt;/title&gt;&lt;secondary-title&gt;Aging (Albany NY)&lt;/secondary-title&gt;&lt;alt-title&gt;Aging&lt;/alt-title&gt;&lt;/titles&gt;&lt;pages&gt;374-9&lt;/pages&gt;&lt;volume&gt;3&lt;/volume&gt;&lt;number&gt;4&lt;/number&gt;&lt;edition&gt;2011/04/13&lt;/edition&gt;&lt;keywords&gt;&lt;keyword&gt;Adult&lt;/keyword&gt;&lt;keyword&gt;Aging/physiology&lt;/keyword&gt;&lt;keyword&gt;Animals&lt;/keyword&gt;&lt;keyword&gt;Body Composition&lt;/keyword&gt;&lt;keyword&gt;Body Mass Index&lt;/keyword&gt;&lt;keyword&gt;Body Temperature/*physiology&lt;/keyword&gt;&lt;keyword&gt;Body Weight&lt;/keyword&gt;&lt;keyword&gt;*Caloric Restriction&lt;/keyword&gt;&lt;keyword&gt;Diet&lt;/keyword&gt;&lt;keyword&gt;Energy Intake/physiology&lt;/keyword&gt;&lt;keyword&gt;Exercise/*physiology&lt;/keyword&gt;&lt;keyword&gt;Female&lt;/keyword&gt;&lt;keyword&gt;Humans&lt;/keyword&gt;&lt;keyword&gt;Male&lt;/keyword&gt;&lt;keyword&gt;Middle Aged&lt;/keyword&gt;&lt;keyword&gt;Telemetry&lt;/keyword&gt;&lt;keyword&gt;Time&lt;/keyword&gt;&lt;/keywords&gt;&lt;dates&gt;&lt;year&gt;2011&lt;/year&gt;&lt;pub-dates&gt;&lt;date&gt;Apr&lt;/date&gt;&lt;/pub-dates&gt;&lt;/dates&gt;&lt;isbn&gt;1945-4589&lt;/isbn&gt;&lt;accession-num&gt;21483032&lt;/accession-num&gt;&lt;urls&gt;&lt;/urls&gt;&lt;custom2&gt;PMC3117452&lt;/custom2&gt;&lt;electronic-resource-num&gt;10.18632/aging.10028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6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F17DC7E" w14:textId="77777777" w:rsidTr="005A56EA">
        <w:tc>
          <w:tcPr>
            <w:tcW w:w="4638" w:type="dxa"/>
          </w:tcPr>
          <w:p w14:paraId="7A5217F4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effects of physiological adaptations to calorie restriction on global cell proliferation rates</w:t>
            </w:r>
          </w:p>
        </w:tc>
        <w:tc>
          <w:tcPr>
            <w:tcW w:w="2737" w:type="dxa"/>
          </w:tcPr>
          <w:p w14:paraId="3A6DF61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Uses both sexes in the study, but not within each experiment. Ie only compared F-AL to F-CR in expt 1; M-CR to M-AL in expt 2 etc</w:t>
            </w:r>
          </w:p>
        </w:tc>
        <w:tc>
          <w:tcPr>
            <w:tcW w:w="2790" w:type="dxa"/>
          </w:tcPr>
          <w:p w14:paraId="27875D6D" w14:textId="1016161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russ&lt;/Author&gt;&lt;Year&gt;2011&lt;/Year&gt;&lt;RecNum&gt;96&lt;/RecNum&gt;&lt;DisplayText&gt;(170)&lt;/DisplayText&gt;&lt;record&gt;&lt;rec-number&gt;96&lt;/rec-number&gt;&lt;foreign-keys&gt;&lt;key app="EN" db-id="t5a0225z8pp0feewp2expp2utwdfxrz9z0dz" timestamp="0"&gt;96&lt;/key&gt;&lt;/foreign-keys&gt;&lt;ref-type name="Journal Article"&gt;17&lt;/ref-type&gt;&lt;contributors&gt;&lt;authors&gt;&lt;author&gt;Bruss, M. D.&lt;/author&gt;&lt;author&gt;Thompson, A. C.&lt;/author&gt;&lt;author&gt;Aggarwal, I.&lt;/author&gt;&lt;author&gt;Khambatta, C. F.&lt;/author&gt;&lt;author&gt;Hellerstein, M. K.&lt;/author&gt;&lt;/authors&gt;&lt;/contributors&gt;&lt;auth-address&gt;Department of Nutritional Science and Toxicology, University of California at Berkeley, 94720-3104, USA. mattbruss@berkeley.edu&lt;/auth-address&gt;&lt;titles&gt;&lt;title&gt;The effects of physiological adaptations to calorie restriction on global cell proliferation rates&lt;/title&gt;&lt;secondary-title&gt;Am J Physiol Endocrinol Metab&lt;/secondary-title&gt;&lt;alt-title&gt;American journal of physiology. Endocrinology and metabolism&lt;/alt-title&gt;&lt;/titles&gt;&lt;pages&gt;E735-45&lt;/pages&gt;&lt;volume&gt;300&lt;/volume&gt;&lt;number&gt;4&lt;/number&gt;&lt;edition&gt;2011/02/03&lt;/edition&gt;&lt;keywords&gt;&lt;keyword&gt;Adaptation, Physiological/*physiology&lt;/keyword&gt;&lt;keyword&gt;Animals&lt;/keyword&gt;&lt;keyword&gt;*Caloric Restriction&lt;/keyword&gt;&lt;keyword&gt;*Cell Proliferation&lt;/keyword&gt;&lt;keyword&gt;Cells, Cultured&lt;/keyword&gt;&lt;keyword&gt;Eating/physiology&lt;/keyword&gt;&lt;keyword&gt;Energy Intake/physiology&lt;/keyword&gt;&lt;keyword&gt;Energy Metabolism/physiology&lt;/keyword&gt;&lt;keyword&gt;Female&lt;/keyword&gt;&lt;keyword&gt;Housing, Animal&lt;/keyword&gt;&lt;keyword&gt;Male&lt;/keyword&gt;&lt;keyword&gt;Mice&lt;/keyword&gt;&lt;keyword&gt;Mice, Inbred C57BL&lt;/keyword&gt;&lt;keyword&gt;Mitotic Index&lt;/keyword&gt;&lt;keyword&gt;Temperature&lt;/keyword&gt;&lt;/keywords&gt;&lt;dates&gt;&lt;year&gt;2011&lt;/year&gt;&lt;pub-dates&gt;&lt;date&gt;Apr&lt;/date&gt;&lt;/pub-dates&gt;&lt;/dates&gt;&lt;isbn&gt;0193-1849&lt;/isbn&gt;&lt;accession-num&gt;21285400&lt;/accession-num&gt;&lt;urls&gt;&lt;/urls&gt;&lt;custom2&gt;PMC3279299&lt;/custom2&gt;&lt;electronic-resource-num&gt;10.1152/ajpendo.00661.201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5816580" w14:textId="77777777" w:rsidTr="005A56EA">
        <w:tc>
          <w:tcPr>
            <w:tcW w:w="4638" w:type="dxa"/>
          </w:tcPr>
          <w:p w14:paraId="2172829A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spatial association of gene expression evolves from synchrony to asynchrony and stochasticity with age.</w:t>
            </w:r>
          </w:p>
        </w:tc>
        <w:tc>
          <w:tcPr>
            <w:tcW w:w="2737" w:type="dxa"/>
          </w:tcPr>
          <w:p w14:paraId="4109039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eanalysis of previously published data</w:t>
            </w:r>
          </w:p>
        </w:tc>
        <w:tc>
          <w:tcPr>
            <w:tcW w:w="2790" w:type="dxa"/>
          </w:tcPr>
          <w:p w14:paraId="11DBBA29" w14:textId="45951B6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Wang&lt;/Author&gt;&lt;Year&gt;2011&lt;/Year&gt;&lt;RecNum&gt;91&lt;/RecNum&gt;&lt;DisplayText&gt;(171)&lt;/DisplayText&gt;&lt;record&gt;&lt;rec-number&gt;91&lt;/rec-number&gt;&lt;foreign-keys&gt;&lt;key app="EN" db-id="t5a0225z8pp0feewp2expp2utwdfxrz9z0dz" timestamp="0"&gt;91&lt;/key&gt;&lt;/foreign-keys&gt;&lt;ref-type name="Journal Article"&gt;17&lt;/ref-type&gt;&lt;contributors&gt;&lt;authors&gt;&lt;author&gt;Wang, Q.&lt;/author&gt;&lt;author&gt;Huang, J.&lt;/author&gt;&lt;author&gt;Zhang, X.&lt;/author&gt;&lt;author&gt;Wu, B.&lt;/author&gt;&lt;author&gt;Liu, X.&lt;/author&gt;&lt;author&gt;Shen, Z.&lt;/author&gt;&lt;/authors&gt;&lt;/contributors&gt;&lt;auth-address&gt;Huashan Hospital, Fudan University, Shanghai, China. wtq_flying@hotmail.com&lt;/auth-address&gt;&lt;titles&gt;&lt;title&gt;The spatial association of gene expression evolves from synchrony to asynchrony and stochasticity with age&lt;/title&gt;&lt;secondary-title&gt;PLoS One&lt;/secondary-title&gt;&lt;alt-title&gt;PloS one&lt;/alt-title&gt;&lt;/titles&gt;&lt;pages&gt;e24076&lt;/pages&gt;&lt;volume&gt;6&lt;/volume&gt;&lt;number&gt;9&lt;/number&gt;&lt;edition&gt;2011/09/14&lt;/edition&gt;&lt;keywords&gt;&lt;keyword&gt;Aging/drug effects/*genetics&lt;/keyword&gt;&lt;keyword&gt;Animals&lt;/keyword&gt;&lt;keyword&gt;Caloric Restriction&lt;/keyword&gt;&lt;keyword&gt;Female&lt;/keyword&gt;&lt;keyword&gt;Male&lt;/keyword&gt;&lt;keyword&gt;Mice&lt;/keyword&gt;&lt;keyword&gt;Rats&lt;/keyword&gt;&lt;keyword&gt;Resveratrol&lt;/keyword&gt;&lt;keyword&gt;Stilbenes/pharmacology&lt;/keyword&gt;&lt;keyword&gt;Stochastic Processes&lt;/keyword&gt;&lt;keyword&gt;Time Factors&lt;/keyword&gt;&lt;keyword&gt;Transcriptome/drug effects/*physiology&lt;/keyword&gt;&lt;/keywords&gt;&lt;dates&gt;&lt;year&gt;2011&lt;/year&gt;&lt;/dates&gt;&lt;isbn&gt;1932-6203&lt;/isbn&gt;&lt;accession-num&gt;21912663&lt;/accession-num&gt;&lt;urls&gt;&lt;/urls&gt;&lt;custom2&gt;PMC3166296&lt;/custom2&gt;&lt;electronic-resource-num&gt;10.1371/journal.pone.002407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551B046" w14:textId="77777777" w:rsidTr="005A56EA">
        <w:tc>
          <w:tcPr>
            <w:tcW w:w="4638" w:type="dxa"/>
          </w:tcPr>
          <w:p w14:paraId="401FB897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ccumulation of long-chain glycosphingolipids during aging is prevented by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1BF9519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 mice only</w:t>
            </w:r>
          </w:p>
        </w:tc>
        <w:tc>
          <w:tcPr>
            <w:tcW w:w="2790" w:type="dxa"/>
          </w:tcPr>
          <w:p w14:paraId="46BB2A47" w14:textId="7279221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ernandez-Corbacho&lt;/Author&gt;&lt;Year&gt;2011&lt;/Year&gt;&lt;RecNum&gt;92&lt;/RecNum&gt;&lt;DisplayText&gt;(172)&lt;/DisplayText&gt;&lt;record&gt;&lt;rec-number&gt;92&lt;/rec-number&gt;&lt;foreign-keys&gt;&lt;key app="EN" db-id="t5a0225z8pp0feewp2expp2utwdfxrz9z0dz" timestamp="0"&gt;92&lt;/key&gt;&lt;/foreign-keys&gt;&lt;ref-type name="Journal Article"&gt;17&lt;/ref-type&gt;&lt;contributors&gt;&lt;authors&gt;&lt;author&gt;Hernandez-Corbacho, M. J.&lt;/author&gt;&lt;author&gt;Jenkins, R. W.&lt;/author&gt;&lt;author&gt;Clarke, C. J.&lt;/author&gt;&lt;author&gt;Hannun, Y. A.&lt;/author&gt;&lt;author&gt;Obeid, L. M.&lt;/author&gt;&lt;author&gt;Snider, A. J.&lt;/author&gt;&lt;author&gt;Siskind, L. J.&lt;/author&gt;&lt;/authors&gt;&lt;/contributors&gt;&lt;auth-address&gt;Department of Medicine Medical University of South Carolina, Charleston, South Carolina, United States of America.&lt;/auth-address&gt;&lt;titles&gt;&lt;title&gt;Accumulation of long-chain glycosphingolipids during aging is prevented by caloric restriction&lt;/title&gt;&lt;secondary-title&gt;PLoS One&lt;/secondary-title&gt;&lt;alt-title&gt;PloS one&lt;/alt-title&gt;&lt;/titles&gt;&lt;pages&gt;e20411&lt;/pages&gt;&lt;volume&gt;6&lt;/volume&gt;&lt;number&gt;6&lt;/number&gt;&lt;edition&gt;2011/06/21&lt;/edition&gt;&lt;keywords&gt;&lt;keyword&gt;Aged, 80 and over&lt;/keyword&gt;&lt;keyword&gt;Aging/*metabolism/physiology&lt;/keyword&gt;&lt;keyword&gt;Animals&lt;/keyword&gt;&lt;keyword&gt;*Caloric Restriction&lt;/keyword&gt;&lt;keyword&gt;Ceramides/metabolism&lt;/keyword&gt;&lt;keyword&gt;Female&lt;/keyword&gt;&lt;keyword&gt;Fibroblasts/metabolism&lt;/keyword&gt;&lt;keyword&gt;Glycosphingolipids/*chemistry/*metabolism&lt;/keyword&gt;&lt;keyword&gt;Humans&lt;/keyword&gt;&lt;keyword&gt;Male&lt;/keyword&gt;&lt;keyword&gt;Mice&lt;/keyword&gt;&lt;keyword&gt;Mice, Inbred C57BL&lt;/keyword&gt;&lt;keyword&gt;Middle Aged&lt;/keyword&gt;&lt;keyword&gt;Organ Specificity&lt;/keyword&gt;&lt;keyword&gt;Oxidoreductases/metabolism&lt;/keyword&gt;&lt;keyword&gt;Sphingomyelin Phosphodiesterase/metabolism&lt;/keyword&gt;&lt;keyword&gt;Young Adult&lt;/keyword&gt;&lt;/keywords&gt;&lt;dates&gt;&lt;year&gt;2011&lt;/year&gt;&lt;/dates&gt;&lt;isbn&gt;1932-6203&lt;/isbn&gt;&lt;accession-num&gt;21687659&lt;/accession-num&gt;&lt;urls&gt;&lt;/urls&gt;&lt;custom2&gt;PMC3110726&lt;/custom2&gt;&lt;electronic-resource-num&gt;10.1371/journal.pone.002041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29F7951" w14:textId="77777777" w:rsidTr="005A56EA">
        <w:tc>
          <w:tcPr>
            <w:tcW w:w="4638" w:type="dxa"/>
          </w:tcPr>
          <w:p w14:paraId="79E4360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ender differences in metformin effect on aging, life span and spontaneous tumorigenesis in 129/Sv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42F9D17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</w:t>
            </w:r>
          </w:p>
        </w:tc>
        <w:tc>
          <w:tcPr>
            <w:tcW w:w="2790" w:type="dxa"/>
          </w:tcPr>
          <w:p w14:paraId="04E65033" w14:textId="0763E944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bmlzaW1vdjwvQXV0aG9yPjxZZWFyPjIwMTA8L1llYXI+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bmlzaW1vdjwvQXV0aG9yPjxZZWFyPjIwMTA8L1llYXI+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DD6C07F" w14:textId="77777777" w:rsidTr="005A56EA">
        <w:tc>
          <w:tcPr>
            <w:tcW w:w="4638" w:type="dxa"/>
          </w:tcPr>
          <w:p w14:paraId="71445977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lutamine targeting inhibits systemic metastasis in the VM-M3 murine tumor model.</w:t>
            </w:r>
          </w:p>
        </w:tc>
        <w:tc>
          <w:tcPr>
            <w:tcW w:w="2737" w:type="dxa"/>
          </w:tcPr>
          <w:p w14:paraId="662923C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</w:t>
            </w:r>
          </w:p>
        </w:tc>
        <w:tc>
          <w:tcPr>
            <w:tcW w:w="2790" w:type="dxa"/>
          </w:tcPr>
          <w:p w14:paraId="534DE1A8" w14:textId="20BB332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helton&lt;/Author&gt;&lt;Year&gt;2010&lt;/Year&gt;&lt;RecNum&gt;102&lt;/RecNum&gt;&lt;DisplayText&gt;(174)&lt;/DisplayText&gt;&lt;record&gt;&lt;rec-number&gt;102&lt;/rec-number&gt;&lt;foreign-keys&gt;&lt;key app="EN" db-id="t5a0225z8pp0feewp2expp2utwdfxrz9z0dz" timestamp="0"&gt;102&lt;/key&gt;&lt;/foreign-keys&gt;&lt;ref-type name="Journal Article"&gt;17&lt;/ref-type&gt;&lt;contributors&gt;&lt;authors&gt;&lt;author&gt;Shelton, L. M.&lt;/author&gt;&lt;author&gt;Huysentruyt, L. C.&lt;/author&gt;&lt;author&gt;Seyfried, T. N.&lt;/author&gt;&lt;/authors&gt;&lt;/contributors&gt;&lt;auth-address&gt;Department of Biology, Boston College, Chestnut Hill, MA 02467, USA.&lt;/auth-address&gt;&lt;titles&gt;&lt;title&gt;Glutamine targeting inhibits systemic metastasis in the VM-M3 murine tumor model&lt;/title&gt;&lt;secondary-title&gt;Int J Cancer&lt;/secondary-title&gt;&lt;alt-title&gt;International journal of cancer&lt;/alt-title&gt;&lt;/titles&gt;&lt;pages&gt;2478-85&lt;/pages&gt;&lt;volume&gt;127&lt;/volume&gt;&lt;number&gt;10&lt;/number&gt;&lt;edition&gt;2010/05/18&lt;/edition&gt;&lt;keywords&gt;&lt;keyword&gt;Animals&lt;/keyword&gt;&lt;keyword&gt;Antimetabolites, Antineoplastic/*pharmacology&lt;/keyword&gt;&lt;keyword&gt;Blood Glucose/metabolism&lt;/keyword&gt;&lt;keyword&gt;Body Weight&lt;/keyword&gt;&lt;keyword&gt;Brain Neoplasms/*drug therapy/metabolism/pathology&lt;/keyword&gt;&lt;keyword&gt;Caloric Restriction&lt;/keyword&gt;&lt;keyword&gt;Cell Growth Processes/drug effects&lt;/keyword&gt;&lt;keyword&gt;Cell Line, Tumor&lt;/keyword&gt;&lt;keyword&gt;Cerebrum/metabolism/pathology&lt;/keyword&gt;&lt;keyword&gt;Diazooxonorleucine/*pharmacology&lt;/keyword&gt;&lt;keyword&gt;Drug Delivery Systems&lt;/keyword&gt;&lt;keyword&gt;Female&lt;/keyword&gt;&lt;keyword&gt;Glucose/deficiency/metabolism&lt;/keyword&gt;&lt;keyword&gt;Glutamine/deficiency/*metabolism&lt;/keyword&gt;&lt;keyword&gt;Male&lt;/keyword&gt;&lt;keyword&gt;Mice&lt;/keyword&gt;&lt;keyword&gt;Neoplasm Metastasis&lt;/keyword&gt;&lt;/keywords&gt;&lt;dates&gt;&lt;year&gt;2010&lt;/year&gt;&lt;pub-dates&gt;&lt;date&gt;Nov 15&lt;/date&gt;&lt;/pub-dates&gt;&lt;/dates&gt;&lt;isbn&gt;0020-7136&lt;/isbn&gt;&lt;accession-num&gt;20473919&lt;/accession-num&gt;&lt;urls&gt;&lt;/urls&gt;&lt;custom2&gt;PMC2946425&lt;/custom2&gt;&lt;custom6&gt;NIHMS216117&lt;/custom6&gt;&lt;electronic-resource-num&gt;10.1002/ijc.2543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CD97F0B" w14:textId="77777777" w:rsidTr="005A56EA">
        <w:tc>
          <w:tcPr>
            <w:tcW w:w="4638" w:type="dxa"/>
          </w:tcPr>
          <w:p w14:paraId="62A3B980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Genetic Dissection of Dietary Restriction in Mice Supports the Metabolic Efficiency Model of Life Extension</w:t>
            </w:r>
          </w:p>
        </w:tc>
        <w:tc>
          <w:tcPr>
            <w:tcW w:w="2737" w:type="dxa"/>
          </w:tcPr>
          <w:p w14:paraId="3E105CF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includes females</w:t>
            </w:r>
          </w:p>
        </w:tc>
        <w:tc>
          <w:tcPr>
            <w:tcW w:w="2790" w:type="dxa"/>
          </w:tcPr>
          <w:p w14:paraId="14CB0DB4" w14:textId="6B2FB14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Rikke&lt;/Author&gt;&lt;Year&gt;2010&lt;/Year&gt;&lt;RecNum&gt;103&lt;/RecNum&gt;&lt;DisplayText&gt;(175)&lt;/DisplayText&gt;&lt;record&gt;&lt;rec-number&gt;103&lt;/rec-number&gt;&lt;foreign-keys&gt;&lt;key app="EN" db-id="t5a0225z8pp0feewp2expp2utwdfxrz9z0dz" timestamp="0"&gt;103&lt;/key&gt;&lt;/foreign-keys&gt;&lt;ref-type name="Journal Article"&gt;17&lt;/ref-type&gt;&lt;contributors&gt;&lt;authors&gt;&lt;author&gt;Rikke, B. A.&lt;/author&gt;&lt;author&gt;Liao, C. Y.&lt;/author&gt;&lt;author&gt;McQueen, M. B.&lt;/author&gt;&lt;author&gt;Nelson, J. F.&lt;/author&gt;&lt;author&gt;Johnson, T. E.&lt;/author&gt;&lt;/authors&gt;&lt;/contributors&gt;&lt;auth-address&gt;Institute for Behavioral Genetics, University of Colorado at Boulder, Boulder, CO 80309, USA. rikke@colorado.edu&lt;/auth-address&gt;&lt;titles&gt;&lt;title&gt;Genetic dissection of dietary restriction in mice supports the metabolic efficiency model of life extension&lt;/title&gt;&lt;secondary-title&gt;Exp Gerontol&lt;/secondary-title&gt;&lt;alt-title&gt;Experimental gerontology&lt;/alt-title&gt;&lt;/titles&gt;&lt;pages&gt;691-701&lt;/pages&gt;&lt;volume&gt;45&lt;/volume&gt;&lt;number&gt;9&lt;/number&gt;&lt;edition&gt;2010/05/11&lt;/edition&gt;&lt;keywords&gt;&lt;keyword&gt;Animals&lt;/keyword&gt;&lt;keyword&gt;Body Weight&lt;/keyword&gt;&lt;keyword&gt;*Diet, Reducing&lt;/keyword&gt;&lt;keyword&gt;Energy Intake&lt;/keyword&gt;&lt;keyword&gt;Female&lt;/keyword&gt;&lt;keyword&gt;Fertility/genetics/physiology&lt;/keyword&gt;&lt;keyword&gt;Hair/growth &amp;amp; development&lt;/keyword&gt;&lt;keyword&gt;Humans&lt;/keyword&gt;&lt;keyword&gt;*Life Expectancy&lt;/keyword&gt;&lt;keyword&gt;Longevity/genetics/*physiology&lt;/keyword&gt;&lt;keyword&gt;Male&lt;/keyword&gt;&lt;keyword&gt;Mice&lt;/keyword&gt;&lt;keyword&gt;Mice, Inbred Strains/genetics/physiology&lt;/keyword&gt;&lt;keyword&gt;Models, Biological&lt;/keyword&gt;&lt;keyword&gt;Rodentia&lt;/keyword&gt;&lt;/keywords&gt;&lt;dates&gt;&lt;year&gt;2010&lt;/year&gt;&lt;pub-dates&gt;&lt;date&gt;Sep&lt;/date&gt;&lt;/pub-dates&gt;&lt;/dates&gt;&lt;isbn&gt;0531-5565&lt;/isbn&gt;&lt;accession-num&gt;20452416&lt;/accession-num&gt;&lt;urls&gt;&lt;/urls&gt;&lt;custom2&gt;PMC2926251&lt;/custom2&gt;&lt;custom6&gt;NIHMS204320&lt;/custom6&gt;&lt;electronic-resource-num&gt;10.1016/j.exger.2010.04.008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3A776ED" w14:textId="77777777" w:rsidTr="005A56EA">
        <w:tc>
          <w:tcPr>
            <w:tcW w:w="4638" w:type="dxa"/>
          </w:tcPr>
          <w:p w14:paraId="4EEB9BDE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Agrp neurons mediate Sirt1's action on the melanocortin system and energy balance: roles for Sirt1 in neuronal firing and synaptic plasticity.</w:t>
            </w:r>
          </w:p>
        </w:tc>
        <w:tc>
          <w:tcPr>
            <w:tcW w:w="2737" w:type="dxa"/>
          </w:tcPr>
          <w:p w14:paraId="3FC76971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</w:t>
            </w:r>
          </w:p>
        </w:tc>
        <w:tc>
          <w:tcPr>
            <w:tcW w:w="2790" w:type="dxa"/>
          </w:tcPr>
          <w:p w14:paraId="6024ED10" w14:textId="38CC891A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cmljaDwvQXV0aG9yPjxZZWFyPjIwMTA8L1llYXI+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aWV0cmljaDwvQXV0aG9yPjxZZWFyPjIwMTA8L1llYXI+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6D2C11C" w14:textId="77777777" w:rsidTr="005A56EA">
        <w:tc>
          <w:tcPr>
            <w:tcW w:w="4638" w:type="dxa"/>
          </w:tcPr>
          <w:p w14:paraId="4A8A1C1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IRT1 promotes the central adaptive response to diet restriction through activation of the dorsomedial and lateral nuclei of the hypothalamus</w:t>
            </w:r>
          </w:p>
        </w:tc>
        <w:tc>
          <w:tcPr>
            <w:tcW w:w="2737" w:type="dxa"/>
          </w:tcPr>
          <w:p w14:paraId="2F648ED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cludes both sexes but doesn’t stratify outcomes by this</w:t>
            </w:r>
          </w:p>
        </w:tc>
        <w:tc>
          <w:tcPr>
            <w:tcW w:w="2790" w:type="dxa"/>
          </w:tcPr>
          <w:p w14:paraId="3FC800C8" w14:textId="4E2425C5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XRvaDwvQXV0aG9yPjxZZWFyPjIwMTA8L1llYXI+PFJl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XRvaDwvQXV0aG9yPjxZZWFyPjIwMTA8L1llYXI+PFJl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74CE78E" w14:textId="77777777" w:rsidTr="005A56EA">
        <w:tc>
          <w:tcPr>
            <w:tcW w:w="4638" w:type="dxa"/>
          </w:tcPr>
          <w:p w14:paraId="0E4741D1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Recent advances in vertebrate aging research 2009.</w:t>
            </w:r>
          </w:p>
        </w:tc>
        <w:tc>
          <w:tcPr>
            <w:tcW w:w="2737" w:type="dxa"/>
          </w:tcPr>
          <w:p w14:paraId="5EB49F1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mentary/review</w:t>
            </w:r>
          </w:p>
        </w:tc>
        <w:tc>
          <w:tcPr>
            <w:tcW w:w="2790" w:type="dxa"/>
          </w:tcPr>
          <w:p w14:paraId="5248A0C8" w14:textId="4BD2CEC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ustad&lt;/Author&gt;&lt;Year&gt;2010&lt;/Year&gt;&lt;RecNum&gt;104&lt;/RecNum&gt;&lt;DisplayText&gt;(178)&lt;/DisplayText&gt;&lt;record&gt;&lt;rec-number&gt;104&lt;/rec-number&gt;&lt;foreign-keys&gt;&lt;key app="EN" db-id="t5a0225z8pp0feewp2expp2utwdfxrz9z0dz" timestamp="0"&gt;104&lt;/key&gt;&lt;/foreign-keys&gt;&lt;ref-type name="Journal Article"&gt;17&lt;/ref-type&gt;&lt;contributors&gt;&lt;authors&gt;&lt;author&gt;Austad, S.&lt;/author&gt;&lt;/authors&gt;&lt;/contributors&gt;&lt;auth-address&gt;University of Texas Health Science Center, Barshop Institute for Longevity &amp;amp; Aging Studies, San Antonio, USA. austad@uthscsa.edu &amp;lt;austad@uthscsa.edu&amp;gt;&lt;/auth-address&gt;&lt;titles&gt;&lt;title&gt;Recent advances in vertebrate aging research 2009&lt;/title&gt;&lt;secondary-title&gt;Aging Cell&lt;/secondary-title&gt;&lt;alt-title&gt;Aging cell&lt;/alt-title&gt;&lt;/titles&gt;&lt;pages&gt;297-303&lt;/pages&gt;&lt;volume&gt;9&lt;/volume&gt;&lt;number&gt;3&lt;/number&gt;&lt;edition&gt;2010/03/25&lt;/edition&gt;&lt;keywords&gt;&lt;keyword&gt;*Aging/drug effects&lt;/keyword&gt;&lt;keyword&gt;Animals&lt;/keyword&gt;&lt;keyword&gt;Caloric Restriction&lt;/keyword&gt;&lt;keyword&gt;Homeodomain Proteins/genetics/metabolism&lt;/keyword&gt;&lt;keyword&gt;Humans&lt;/keyword&gt;&lt;keyword&gt;Intracellular Signaling Peptides and Proteins/antagonists &amp;amp; inhibitors/metabolism&lt;/keyword&gt;&lt;keyword&gt;Protein-Serine-Threonine Kinases/antagonists &amp;amp; inhibitors/metabolism&lt;/keyword&gt;&lt;keyword&gt;TOR Serine-Threonine Kinases&lt;/keyword&gt;&lt;keyword&gt;Vertebrates/*physiology&lt;/keyword&gt;&lt;/keywords&gt;&lt;dates&gt;&lt;year&gt;2010&lt;/year&gt;&lt;pub-dates&gt;&lt;date&gt;Jun&lt;/date&gt;&lt;/pub-dates&gt;&lt;/dates&gt;&lt;isbn&gt;1474-9718&lt;/isbn&gt;&lt;accession-num&gt;20331443&lt;/accession-num&gt;&lt;urls&gt;&lt;/urls&gt;&lt;electronic-resource-num&gt;10.1111/j.1474-9726.2010.00565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B5F6D60" w14:textId="77777777" w:rsidTr="005A56EA">
        <w:tc>
          <w:tcPr>
            <w:tcW w:w="4638" w:type="dxa"/>
          </w:tcPr>
          <w:p w14:paraId="6C5C16B0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enes and behavior interact to determin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ortality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when food is scarce and competition fierce.</w:t>
            </w:r>
          </w:p>
        </w:tc>
        <w:tc>
          <w:tcPr>
            <w:tcW w:w="2737" w:type="dxa"/>
          </w:tcPr>
          <w:p w14:paraId="23DF518E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mentary</w:t>
            </w:r>
          </w:p>
        </w:tc>
        <w:tc>
          <w:tcPr>
            <w:tcW w:w="2790" w:type="dxa"/>
          </w:tcPr>
          <w:p w14:paraId="4948728D" w14:textId="2425681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Mattson&lt;/Author&gt;&lt;Year&gt;2010&lt;/Year&gt;&lt;RecNum&gt;108&lt;/RecNum&gt;&lt;DisplayText&gt;(179)&lt;/DisplayText&gt;&lt;record&gt;&lt;rec-number&gt;108&lt;/rec-number&gt;&lt;foreign-keys&gt;&lt;key app="EN" db-id="t5a0225z8pp0feewp2expp2utwdfxrz9z0dz" timestamp="0"&gt;108&lt;/key&gt;&lt;/foreign-keys&gt;&lt;ref-type name="Journal Article"&gt;17&lt;/ref-type&gt;&lt;contributors&gt;&lt;authors&gt;&lt;author&gt;Mattson, M. P.&lt;/author&gt;&lt;/authors&gt;&lt;/contributors&gt;&lt;auth-address&gt;Laboratory of Neurosciences, National Institute on Aging Intramural Research Program, Baltimore, MD 21224, USA.&lt;/auth-address&gt;&lt;titles&gt;&lt;title&gt;Genes and behavior interact to determine mortality in mice when food is scarce and competition fierce&lt;/title&gt;&lt;secondary-title&gt;Aging Cell&lt;/secondary-title&gt;&lt;alt-title&gt;Aging cell&lt;/alt-title&gt;&lt;/titles&gt;&lt;pages&gt;448-9; discussion 450-2&lt;/pages&gt;&lt;volume&gt;9&lt;/volume&gt;&lt;number&gt;3&lt;/number&gt;&lt;edition&gt;2010/02/17&lt;/edition&gt;&lt;keywords&gt;&lt;keyword&gt;Animals&lt;/keyword&gt;&lt;keyword&gt;*Behavior, Animal&lt;/keyword&gt;&lt;keyword&gt;*Caloric Restriction&lt;/keyword&gt;&lt;keyword&gt;Female&lt;/keyword&gt;&lt;keyword&gt;*Genetic Variation&lt;/keyword&gt;&lt;keyword&gt;*Longevity&lt;/keyword&gt;&lt;keyword&gt;Male&lt;/keyword&gt;&lt;keyword&gt;Mice&lt;/keyword&gt;&lt;keyword&gt;Mice, Inbred Strains/*genetics&lt;/keyword&gt;&lt;/keywords&gt;&lt;dates&gt;&lt;year&gt;2010&lt;/year&gt;&lt;pub-dates&gt;&lt;date&gt;Jun&lt;/date&gt;&lt;/pub-dates&gt;&lt;/dates&gt;&lt;isbn&gt;1474-9718&lt;/isbn&gt;&lt;accession-num&gt;20156203&lt;/accession-num&gt;&lt;urls&gt;&lt;/urls&gt;&lt;electronic-resource-num&gt;10.1111/j.1474-9726.2010.00561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7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2E30C9C" w14:textId="77777777" w:rsidTr="005A56EA">
        <w:tc>
          <w:tcPr>
            <w:tcW w:w="4638" w:type="dxa"/>
          </w:tcPr>
          <w:p w14:paraId="16F3FA22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Fetal malnutrition affects hypothalamic leptin receptor expression after birth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al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28CFA060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ternal restriction, no DR in offspring</w:t>
            </w:r>
          </w:p>
        </w:tc>
        <w:tc>
          <w:tcPr>
            <w:tcW w:w="2790" w:type="dxa"/>
          </w:tcPr>
          <w:p w14:paraId="40485B4A" w14:textId="010BBA8D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Manuel-Apolinar&lt;/Author&gt;&lt;Year&gt;2010&lt;/Year&gt;&lt;RecNum&gt;101&lt;/RecNum&gt;&lt;DisplayText&gt;(180)&lt;/DisplayText&gt;&lt;record&gt;&lt;rec-number&gt;101&lt;/rec-number&gt;&lt;foreign-keys&gt;&lt;key app="EN" db-id="t5a0225z8pp0feewp2expp2utwdfxrz9z0dz" timestamp="0"&gt;101&lt;/key&gt;&lt;/foreign-keys&gt;&lt;ref-type name="Journal Article"&gt;17&lt;/ref-type&gt;&lt;contributors&gt;&lt;authors&gt;&lt;author&gt;Manuel-Apolinar, L.&lt;/author&gt;&lt;author&gt;Zarate, A.&lt;/author&gt;&lt;author&gt;Rocha, L.&lt;/author&gt;&lt;author&gt;Hernandez, M.&lt;/author&gt;&lt;/authors&gt;&lt;/contributors&gt;&lt;auth-address&gt;Endocrine Research Unit, Centro Medico Nacional, Instituto Mexicano del Seguro Social (IMSS), Mexico City, Mexico. letymanu@yahoo.com.mx&lt;/auth-address&gt;&lt;titles&gt;&lt;title&gt;Fetal malnutrition affects hypothalamic leptin receptor expression after birth in male mice&lt;/title&gt;&lt;secondary-title&gt;Arch Med Res&lt;/secondary-title&gt;&lt;alt-title&gt;Archives of medical research&lt;/alt-title&gt;&lt;/titles&gt;&lt;pages&gt;240-5&lt;/pages&gt;&lt;volume&gt;41&lt;/volume&gt;&lt;number&gt;4&lt;/number&gt;&lt;edition&gt;2010/07/20&lt;/edition&gt;&lt;keywords&gt;&lt;keyword&gt;Animals&lt;/keyword&gt;&lt;keyword&gt;Base Sequence&lt;/keyword&gt;&lt;keyword&gt;Birth Weight&lt;/keyword&gt;&lt;keyword&gt;Case-Control Studies&lt;/keyword&gt;&lt;keyword&gt;DNA Primers&lt;/keyword&gt;&lt;keyword&gt;Feeding Behavior&lt;/keyword&gt;&lt;keyword&gt;Female&lt;/keyword&gt;&lt;keyword&gt;Fetus/*pathology&lt;/keyword&gt;&lt;keyword&gt;Hypothalamus/*metabolism&lt;/keyword&gt;&lt;keyword&gt;Male&lt;/keyword&gt;&lt;keyword&gt;Malnutrition/*metabolism&lt;/keyword&gt;&lt;keyword&gt;Mice&lt;/keyword&gt;&lt;keyword&gt;Mice, Inbred BALB C&lt;/keyword&gt;&lt;keyword&gt;Pregnancy&lt;/keyword&gt;&lt;keyword&gt;Receptors, Leptin/*metabolism&lt;/keyword&gt;&lt;keyword&gt;Reverse Transcriptase Polymerase Chain Reaction&lt;/keyword&gt;&lt;keyword&gt;Weight Gain&lt;/keyword&gt;&lt;/keywords&gt;&lt;dates&gt;&lt;year&gt;2010&lt;/year&gt;&lt;pub-dates&gt;&lt;date&gt;May&lt;/date&gt;&lt;/pub-dates&gt;&lt;/dates&gt;&lt;isbn&gt;0188-4409&lt;/isbn&gt;&lt;accession-num&gt;20637365&lt;/accession-num&gt;&lt;urls&gt;&lt;/urls&gt;&lt;electronic-resource-num&gt;10.1016/j.arcmed.2010.06.00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03B3734" w14:textId="77777777" w:rsidTr="005A56EA">
        <w:tc>
          <w:tcPr>
            <w:tcW w:w="4638" w:type="dxa"/>
          </w:tcPr>
          <w:p w14:paraId="4B6797A2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ss of the actin remodeler Eps8 causes intestinal defects and improved metabolic status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60310F5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5525A517" w14:textId="43A4FB59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b2NjaGV0dGk8L0F1dGhvcj48WWVhcj4yMDEwPC9ZZWFy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b2NjaGV0dGk8L0F1dGhvcj48WWVhcj4yMDEwPC9ZZWFy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34D1500" w14:textId="77777777" w:rsidTr="005A56EA">
        <w:tc>
          <w:tcPr>
            <w:tcW w:w="4638" w:type="dxa"/>
          </w:tcPr>
          <w:p w14:paraId="1AC1832F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arly-life nutrition influences thymic growth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al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at may be related to the regulation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evity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0CD26BE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 in the offspring</w:t>
            </w:r>
          </w:p>
        </w:tc>
        <w:tc>
          <w:tcPr>
            <w:tcW w:w="2790" w:type="dxa"/>
          </w:tcPr>
          <w:p w14:paraId="7F816D5A" w14:textId="61432F4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hen&lt;/Author&gt;&lt;Year&gt;2009&lt;/Year&gt;&lt;RecNum&gt;111&lt;/RecNum&gt;&lt;DisplayText&gt;(182)&lt;/DisplayText&gt;&lt;record&gt;&lt;rec-number&gt;111&lt;/rec-number&gt;&lt;foreign-keys&gt;&lt;key app="EN" db-id="t5a0225z8pp0feewp2expp2utwdfxrz9z0dz" timestamp="0"&gt;111&lt;/key&gt;&lt;/foreign-keys&gt;&lt;ref-type name="Journal Article"&gt;17&lt;/ref-type&gt;&lt;contributors&gt;&lt;authors&gt;&lt;author&gt;Chen, J. H.&lt;/author&gt;&lt;author&gt;Tarry-Adkins, J. L.&lt;/author&gt;&lt;author&gt;Heppolette, C. A.&lt;/author&gt;&lt;author&gt;Palmer, D. B.&lt;/author&gt;&lt;author&gt;Ozanne, S. E.&lt;/author&gt;&lt;/authors&gt;&lt;/contributors&gt;&lt;auth-address&gt;University of Cambridge Metabolic Research Laboratories, Institute of Metabolic Science, University of Cambridge, Cambridge CB2 0QQ, U.K. jhc36@cam.ac.uk&lt;/auth-address&gt;&lt;titles&gt;&lt;title&gt;Early-life nutrition influences thymic growth in male mice that may be related to the regulation of longevity&lt;/title&gt;&lt;secondary-title&gt;Clin Sci (Lond)&lt;/secondary-title&gt;&lt;alt-title&gt;Clinical science (London, England : 1979)&lt;/alt-title&gt;&lt;/titles&gt;&lt;pages&gt;429-38&lt;/pages&gt;&lt;volume&gt;118&lt;/volume&gt;&lt;number&gt;6&lt;/number&gt;&lt;edition&gt;2009/10/31&lt;/edition&gt;&lt;keywords&gt;&lt;keyword&gt;Animal Nutritional Physiological Phenomena/*physiology&lt;/keyword&gt;&lt;keyword&gt;Animals&lt;/keyword&gt;&lt;keyword&gt;Cell Cycle&lt;/keyword&gt;&lt;keyword&gt;Cytokines/genetics&lt;/keyword&gt;&lt;keyword&gt;*Diet, Protein-Restricted&lt;/keyword&gt;&lt;keyword&gt;Estradiol/genetics/metabolism&lt;/keyword&gt;&lt;keyword&gt;Female&lt;/keyword&gt;&lt;keyword&gt;Gene Expression&lt;/keyword&gt;&lt;keyword&gt;Longevity/*physiology&lt;/keyword&gt;&lt;keyword&gt;Maternal Nutritional Physiological Phenomena/*physiology&lt;/keyword&gt;&lt;keyword&gt;Mice&lt;/keyword&gt;&lt;keyword&gt;Mice, Inbred C57BL&lt;/keyword&gt;&lt;keyword&gt;Organ Size&lt;/keyword&gt;&lt;keyword&gt;Pregnancy&lt;/keyword&gt;&lt;keyword&gt;Testosterone/genetics/metabolism&lt;/keyword&gt;&lt;keyword&gt;Thymus Gland/*growth &amp;amp; development&lt;/keyword&gt;&lt;/keywords&gt;&lt;dates&gt;&lt;year&gt;2009&lt;/year&gt;&lt;pub-dates&gt;&lt;date&gt;Dec 14&lt;/date&gt;&lt;/pub-dates&gt;&lt;/dates&gt;&lt;isbn&gt;0143-5221&lt;/isbn&gt;&lt;accession-num&gt;19874273&lt;/accession-num&gt;&lt;urls&gt;&lt;/urls&gt;&lt;electronic-resource-num&gt;10.1042/cs20090429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994F13E" w14:textId="77777777" w:rsidTr="005A56EA">
        <w:tc>
          <w:tcPr>
            <w:tcW w:w="4638" w:type="dxa"/>
          </w:tcPr>
          <w:p w14:paraId="5F2B6BDA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dentifying advanced glycation end products as a major source of oxidants in aging: implications for the management and/or prevention of reduced renal function in elderly persons.</w:t>
            </w:r>
          </w:p>
        </w:tc>
        <w:tc>
          <w:tcPr>
            <w:tcW w:w="2737" w:type="dxa"/>
          </w:tcPr>
          <w:p w14:paraId="1FD575A5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Humans</w:t>
            </w:r>
          </w:p>
        </w:tc>
        <w:tc>
          <w:tcPr>
            <w:tcW w:w="2790" w:type="dxa"/>
          </w:tcPr>
          <w:p w14:paraId="5B0F008C" w14:textId="19C1FD65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WbGFzc2FyYTwvQXV0aG9yPjxZZWFyPjIwMDk8L1llYXI+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WbGFzc2FyYTwvQXV0aG9yPjxZZWFyPjIwMDk8L1llYXI+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9AA817F" w14:textId="77777777" w:rsidTr="005A56EA">
        <w:tc>
          <w:tcPr>
            <w:tcW w:w="4638" w:type="dxa"/>
          </w:tcPr>
          <w:p w14:paraId="11F7D76E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Ribosomal protein S6 kinase 1 signaling regulates mammalian life span</w:t>
            </w:r>
          </w:p>
        </w:tc>
        <w:tc>
          <w:tcPr>
            <w:tcW w:w="2737" w:type="dxa"/>
          </w:tcPr>
          <w:p w14:paraId="6C104CC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group</w:t>
            </w:r>
          </w:p>
        </w:tc>
        <w:tc>
          <w:tcPr>
            <w:tcW w:w="2790" w:type="dxa"/>
          </w:tcPr>
          <w:p w14:paraId="485D985A" w14:textId="2628EA6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ZWxtYW48L0F1dGhvcj48WWVhcj4yMDA5PC9ZZWFyPjxS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ZWxtYW48L0F1dGhvcj48WWVhcj4yMDA5PC9ZZWFyPjxS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0396957" w14:textId="77777777" w:rsidTr="005A56EA">
        <w:tc>
          <w:tcPr>
            <w:tcW w:w="4638" w:type="dxa"/>
          </w:tcPr>
          <w:p w14:paraId="2D36C5F2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ell signaling. Aging is RSKy business.</w:t>
            </w:r>
          </w:p>
        </w:tc>
        <w:tc>
          <w:tcPr>
            <w:tcW w:w="2737" w:type="dxa"/>
          </w:tcPr>
          <w:p w14:paraId="2954A277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mentary</w:t>
            </w:r>
          </w:p>
        </w:tc>
        <w:tc>
          <w:tcPr>
            <w:tcW w:w="2790" w:type="dxa"/>
          </w:tcPr>
          <w:p w14:paraId="2EE988FF" w14:textId="5EF30B2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aeberlein&lt;/Author&gt;&lt;Year&gt;2009&lt;/Year&gt;&lt;RecNum&gt;113&lt;/RecNum&gt;&lt;DisplayText&gt;(185)&lt;/DisplayText&gt;&lt;record&gt;&lt;rec-number&gt;113&lt;/rec-number&gt;&lt;foreign-keys&gt;&lt;key app="EN" db-id="t5a0225z8pp0feewp2expp2utwdfxrz9z0dz" timestamp="0"&gt;113&lt;/key&gt;&lt;/foreign-keys&gt;&lt;ref-type name="Journal Article"&gt;17&lt;/ref-type&gt;&lt;contributors&gt;&lt;authors&gt;&lt;author&gt;Kaeberlein, M.&lt;/author&gt;&lt;author&gt;Kapahi, P.&lt;/author&gt;&lt;/authors&gt;&lt;/contributors&gt;&lt;auth-address&gt;Department of Pathology, University of Washington, Seattle, WA 98195, USA. kaeber@u.washington.edu&lt;/auth-address&gt;&lt;titles&gt;&lt;title&gt;Cell signaling. Aging is RSKy business&lt;/title&gt;&lt;secondary-title&gt;Science&lt;/secondary-title&gt;&lt;alt-title&gt;Science (New York, N.Y.)&lt;/alt-title&gt;&lt;/titles&gt;&lt;pages&gt;55-6&lt;/pages&gt;&lt;volume&gt;326&lt;/volume&gt;&lt;number&gt;5949&lt;/number&gt;&lt;edition&gt;2009/10/03&lt;/edition&gt;&lt;keywords&gt;&lt;keyword&gt;AMP-Activated Protein Kinases/genetics/metabolism&lt;/keyword&gt;&lt;keyword&gt;Aging/*physiology&lt;/keyword&gt;&lt;keyword&gt;Animals&lt;/keyword&gt;&lt;keyword&gt;Caloric Restriction&lt;/keyword&gt;&lt;keyword&gt;Enzyme Activation&lt;/keyword&gt;&lt;keyword&gt;Female&lt;/keyword&gt;&lt;keyword&gt;Gene Expression&lt;/keyword&gt;&lt;keyword&gt;Longevity/*physiology&lt;/keyword&gt;&lt;keyword&gt;Male&lt;/keyword&gt;&lt;keyword&gt;Mice&lt;/keyword&gt;&lt;keyword&gt;Mice, Knockout&lt;/keyword&gt;&lt;keyword&gt;Oligonucleotide Array Sequence Analysis&lt;/keyword&gt;&lt;keyword&gt;Phosphorylation&lt;/keyword&gt;&lt;keyword&gt;Protein Biosynthesis&lt;/keyword&gt;&lt;keyword&gt;Protein Kinases/metabolism&lt;/keyword&gt;&lt;keyword&gt;Protein Subunits&lt;/keyword&gt;&lt;keyword&gt;Ribosomal Protein S6/*metabolism&lt;/keyword&gt;&lt;keyword&gt;Ribosomal Protein S6 Kinases, 90-kDa/genetics/*metabolism&lt;/keyword&gt;&lt;keyword&gt;*Signal Transduction&lt;/keyword&gt;&lt;keyword&gt;Sirolimus/pharmacology&lt;/keyword&gt;&lt;keyword&gt;TOR Serine-Threonine Kinases&lt;/keyword&gt;&lt;/keywords&gt;&lt;dates&gt;&lt;year&gt;2009&lt;/year&gt;&lt;pub-dates&gt;&lt;date&gt;Oct 2&lt;/date&gt;&lt;/pub-dates&gt;&lt;/dates&gt;&lt;isbn&gt;0036-8075&lt;/isbn&gt;&lt;accession-num&gt;19797648&lt;/accession-num&gt;&lt;urls&gt;&lt;/urls&gt;&lt;electronic-resource-num&gt;10.1126/science.118103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00ECFC4" w14:textId="77777777" w:rsidTr="005A56EA">
        <w:tc>
          <w:tcPr>
            <w:tcW w:w="4638" w:type="dxa"/>
          </w:tcPr>
          <w:p w14:paraId="458B0C1E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arly life undernutrition alters the level of reduced glutathione but not the activity levels of reactive oxygen species enzymes or lipid peroxidation in th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ous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forebrain.</w:t>
            </w:r>
          </w:p>
        </w:tc>
        <w:tc>
          <w:tcPr>
            <w:tcW w:w="2737" w:type="dxa"/>
          </w:tcPr>
          <w:p w14:paraId="025CA8C1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Pre-weaning food restriction</w:t>
            </w:r>
          </w:p>
        </w:tc>
        <w:tc>
          <w:tcPr>
            <w:tcW w:w="2790" w:type="dxa"/>
          </w:tcPr>
          <w:p w14:paraId="37C29D06" w14:textId="336E87C8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YXJ0YWRpcmVkamE8L0F1dGhvcj48WWVhcj4yMDA5PC9Z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YXJ0YWRpcmVkamE8L0F1dGhvcj48WWVhcj4yMDA5PC9Z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377543D" w14:textId="77777777" w:rsidTr="005A56EA">
        <w:tc>
          <w:tcPr>
            <w:tcW w:w="4638" w:type="dxa"/>
          </w:tcPr>
          <w:p w14:paraId="134561DB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The prolongevity effect of resveratrol depends on dietary composition and calorie intake in a tephritid fruit fly.</w:t>
            </w:r>
          </w:p>
        </w:tc>
        <w:tc>
          <w:tcPr>
            <w:tcW w:w="2737" w:type="dxa"/>
          </w:tcPr>
          <w:p w14:paraId="67C7C541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in mice</w:t>
            </w:r>
          </w:p>
        </w:tc>
        <w:tc>
          <w:tcPr>
            <w:tcW w:w="2790" w:type="dxa"/>
          </w:tcPr>
          <w:p w14:paraId="75E73F61" w14:textId="7D83D38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Zou&lt;/Author&gt;&lt;Year&gt;2009&lt;/Year&gt;&lt;RecNum&gt;119&lt;/RecNum&gt;&lt;DisplayText&gt;(187)&lt;/DisplayText&gt;&lt;record&gt;&lt;rec-number&gt;119&lt;/rec-number&gt;&lt;foreign-keys&gt;&lt;key app="EN" db-id="t5a0225z8pp0feewp2expp2utwdfxrz9z0dz" timestamp="0"&gt;119&lt;/key&gt;&lt;/foreign-keys&gt;&lt;ref-type name="Journal Article"&gt;17&lt;/ref-type&gt;&lt;contributors&gt;&lt;authors&gt;&lt;author&gt;Zou, S.&lt;/author&gt;&lt;author&gt;Carey, J. R.&lt;/author&gt;&lt;author&gt;Liedo, P.&lt;/author&gt;&lt;author&gt;Ingram, D. K.&lt;/author&gt;&lt;author&gt;Muller, H. G.&lt;/author&gt;&lt;author&gt;Wang, J. L.&lt;/author&gt;&lt;author&gt;Yao, F.&lt;/author&gt;&lt;author&gt;Yu, B.&lt;/author&gt;&lt;author&gt;Zhou, A.&lt;/author&gt;&lt;/authors&gt;&lt;/contributors&gt;&lt;auth-address&gt;Functional Genomics Unit, Laboratory of Experimental Gerontology, National Institute on Aging, 251 Bayview Blvd., Baltimore, MD 21224, USA. zous@grc.nia.nih.gov&lt;/auth-address&gt;&lt;titles&gt;&lt;title&gt;The prolongevity effect of resveratrol depends on dietary composition and calorie intake in a tephritid fruit fly&lt;/title&gt;&lt;secondary-title&gt;Exp Gerontol&lt;/secondary-title&gt;&lt;alt-title&gt;Experimental gerontology&lt;/alt-title&gt;&lt;/titles&gt;&lt;pages&gt;472-6&lt;/pages&gt;&lt;volume&gt;44&lt;/volume&gt;&lt;number&gt;6-7&lt;/number&gt;&lt;edition&gt;2009/03/07&lt;/edition&gt;&lt;keywords&gt;&lt;keyword&gt;Animals&lt;/keyword&gt;&lt;keyword&gt;Antioxidants/*pharmacology&lt;/keyword&gt;&lt;keyword&gt;Caloric Restriction&lt;/keyword&gt;&lt;keyword&gt;Diet&lt;/keyword&gt;&lt;keyword&gt;Female&lt;/keyword&gt;&lt;keyword&gt;Longevity/*drug effects&lt;/keyword&gt;&lt;keyword&gt;Male&lt;/keyword&gt;&lt;keyword&gt;Resveratrol&lt;/keyword&gt;&lt;keyword&gt;Stilbenes/*pharmacology&lt;/keyword&gt;&lt;keyword&gt;Tephritidae&lt;/keyword&gt;&lt;/keywords&gt;&lt;dates&gt;&lt;year&gt;2009&lt;/year&gt;&lt;pub-dates&gt;&lt;date&gt;Jun-Jul&lt;/date&gt;&lt;/pub-dates&gt;&lt;/dates&gt;&lt;isbn&gt;0531-5565&lt;/isbn&gt;&lt;accession-num&gt;19264118&lt;/accession-num&gt;&lt;urls&gt;&lt;/urls&gt;&lt;custom2&gt;PMC3044489&lt;/custom2&gt;&lt;custom6&gt;NIHMS99394&lt;/custom6&gt;&lt;electronic-resource-num&gt;10.1016/j.exger.2009.02.01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32591D7" w14:textId="77777777" w:rsidTr="005A56EA">
        <w:tc>
          <w:tcPr>
            <w:tcW w:w="4638" w:type="dxa"/>
          </w:tcPr>
          <w:p w14:paraId="53E7867E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Calpain 10 is required for cell viability and is decreased in the aging kidney.</w:t>
            </w:r>
          </w:p>
        </w:tc>
        <w:tc>
          <w:tcPr>
            <w:tcW w:w="2737" w:type="dxa"/>
          </w:tcPr>
          <w:p w14:paraId="741F83E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s</w:t>
            </w:r>
          </w:p>
        </w:tc>
        <w:tc>
          <w:tcPr>
            <w:tcW w:w="2790" w:type="dxa"/>
          </w:tcPr>
          <w:p w14:paraId="7814704F" w14:textId="46FBF93D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ovington&lt;/Author&gt;&lt;Year&gt;2009&lt;/Year&gt;&lt;RecNum&gt;120&lt;/RecNum&gt;&lt;DisplayText&gt;(188)&lt;/DisplayText&gt;&lt;record&gt;&lt;rec-number&gt;120&lt;/rec-number&gt;&lt;foreign-keys&gt;&lt;key app="EN" db-id="t5a0225z8pp0feewp2expp2utwdfxrz9z0dz" timestamp="0"&gt;120&lt;/key&gt;&lt;/foreign-keys&gt;&lt;ref-type name="Journal Article"&gt;17&lt;/ref-type&gt;&lt;contributors&gt;&lt;authors&gt;&lt;author&gt;Covington, M. D.&lt;/author&gt;&lt;author&gt;Arrington, D. D.&lt;/author&gt;&lt;author&gt;Schnellmann, R. G.&lt;/author&gt;&lt;/authors&gt;&lt;/contributors&gt;&lt;auth-address&gt;Department of Pharmaceutical and Biomedical Sciences, Center for Cell Death, Injury, and Regeneration, South Carolina College of Pharmacy, Medical University of South Carolina, Charleston, South Carolina 29425, USA.&lt;/auth-address&gt;&lt;titles&gt;&lt;title&gt;Calpain 10 is required for cell viability and is decreased in the aging kidney&lt;/title&gt;&lt;secondary-title&gt;Am J Physiol Renal Physiol&lt;/secondary-title&gt;&lt;alt-title&gt;American journal of physiology. Renal physiology&lt;/alt-title&gt;&lt;/titles&gt;&lt;pages&gt;F478-86&lt;/pages&gt;&lt;volume&gt;296&lt;/volume&gt;&lt;number&gt;3&lt;/number&gt;&lt;edition&gt;2009/01/16&lt;/edition&gt;&lt;keywords&gt;&lt;keyword&gt;Adenoviridae/genetics&lt;/keyword&gt;&lt;keyword&gt;Aging/*metabolism&lt;/keyword&gt;&lt;keyword&gt;Animals&lt;/keyword&gt;&lt;keyword&gt;Caloric Restriction&lt;/keyword&gt;&lt;keyword&gt;Calpain/genetics/*metabolism&lt;/keyword&gt;&lt;keyword&gt;Cell Survival&lt;/keyword&gt;&lt;keyword&gt;Cells, Cultured&lt;/keyword&gt;&lt;keyword&gt;Female&lt;/keyword&gt;&lt;keyword&gt;Gene Knockdown Techniques&lt;/keyword&gt;&lt;keyword&gt;Humans&lt;/keyword&gt;&lt;keyword&gt;Kidney/*metabolism&lt;/keyword&gt;&lt;keyword&gt;Liver/metabolism&lt;/keyword&gt;&lt;keyword&gt;Male&lt;/keyword&gt;&lt;keyword&gt;Mice&lt;/keyword&gt;&lt;keyword&gt;Mice, Inbred C57BL&lt;/keyword&gt;&lt;keyword&gt;Rabbits&lt;/keyword&gt;&lt;keyword&gt;Rats&lt;/keyword&gt;&lt;keyword&gt;Rats, Inbred F344&lt;/keyword&gt;&lt;/keywords&gt;&lt;dates&gt;&lt;year&gt;2009&lt;/year&gt;&lt;pub-dates&gt;&lt;date&gt;Mar&lt;/date&gt;&lt;/pub-dates&gt;&lt;/dates&gt;&lt;isbn&gt;1931-857X (Print)&amp;#xD;1522-1466&lt;/isbn&gt;&lt;accession-num&gt;19144693&lt;/accession-num&gt;&lt;urls&gt;&lt;/urls&gt;&lt;custom2&gt;PMC2660187&lt;/custom2&gt;&lt;electronic-resource-num&gt;10.1152/ajprenal.90477.2008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EA5865D" w14:textId="77777777" w:rsidTr="005A56EA">
        <w:tc>
          <w:tcPr>
            <w:tcW w:w="4638" w:type="dxa"/>
          </w:tcPr>
          <w:p w14:paraId="1358CAC9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Identification and characterization of an insulin receptor substrate 4-interacting protein in rat brain: implications for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660066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660066"/>
                <w:sz w:val="22"/>
                <w:szCs w:val="22"/>
              </w:rPr>
              <w:t>longevity</w:t>
            </w:r>
            <w:r w:rsidRPr="00D72EE4">
              <w:rPr>
                <w:rFonts w:ascii="Arial" w:hAnsi="Arial" w:cs="Arial"/>
                <w:b w:val="0"/>
                <w:bCs w:val="0"/>
                <w:color w:val="000000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50684727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4B7E7D9B" w14:textId="3188613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aGliYTwvQXV0aG9yPjxZZWFyPjIwMDk8L1llYXI+PFJl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aGliYTwvQXV0aG9yPjxZZWFyPjIwMDk8L1llYXI+PFJl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8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1D13F1B" w14:textId="77777777" w:rsidTr="005A56EA">
        <w:tc>
          <w:tcPr>
            <w:tcW w:w="4638" w:type="dxa"/>
          </w:tcPr>
          <w:p w14:paraId="3F207C92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effect of gonadectomy and estradiol on sensitivity to oxidative stress.</w:t>
            </w:r>
          </w:p>
        </w:tc>
        <w:tc>
          <w:tcPr>
            <w:tcW w:w="2737" w:type="dxa"/>
          </w:tcPr>
          <w:p w14:paraId="5C57BE4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2D2AE649" w14:textId="57B96AA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okov&lt;/Author&gt;&lt;Year&gt;2009&lt;/Year&gt;&lt;RecNum&gt;115&lt;/RecNum&gt;&lt;DisplayText&gt;(190)&lt;/DisplayText&gt;&lt;record&gt;&lt;rec-number&gt;115&lt;/rec-number&gt;&lt;foreign-keys&gt;&lt;key app="EN" db-id="t5a0225z8pp0feewp2expp2utwdfxrz9z0dz" timestamp="0"&gt;115&lt;/key&gt;&lt;/foreign-keys&gt;&lt;ref-type name="Journal Article"&gt;17&lt;/ref-type&gt;&lt;contributors&gt;&lt;authors&gt;&lt;author&gt;Bokov, A. F.&lt;/author&gt;&lt;author&gt;Ko, D.&lt;/author&gt;&lt;author&gt;Richardson, A.&lt;/author&gt;&lt;/authors&gt;&lt;/contributors&gt;&lt;auth-address&gt;Department of Epidemiology and Biostatistics, University of Texas Health Science Center at San Antonio, San Antonio, Texas 78229, USA. bokov@uthscsa.edu&lt;/auth-address&gt;&lt;titles&gt;&lt;title&gt;The effect of gonadectomy and estradiol on sensitivity to oxidative stress&lt;/title&gt;&lt;secondary-title&gt;Endocr Res&lt;/secondary-title&gt;&lt;alt-title&gt;Endocrine research&lt;/alt-title&gt;&lt;/titles&gt;&lt;pages&gt;43-58&lt;/pages&gt;&lt;volume&gt;34&lt;/volume&gt;&lt;number&gt;1-2&lt;/number&gt;&lt;edition&gt;2009/06/27&lt;/edition&gt;&lt;keywords&gt;&lt;keyword&gt;Animals&lt;/keyword&gt;&lt;keyword&gt;Estradiol/administration &amp;amp; dosage/*pharmacology&lt;/keyword&gt;&lt;keyword&gt;Female&lt;/keyword&gt;&lt;keyword&gt;Infusions, Subcutaneous&lt;/keyword&gt;&lt;keyword&gt;Male&lt;/keyword&gt;&lt;keyword&gt;Mice&lt;/keyword&gt;&lt;keyword&gt;*Orchiectomy&lt;/keyword&gt;&lt;keyword&gt;*Ovariectomy&lt;/keyword&gt;&lt;keyword&gt;Oxidative Stress/*drug effects&lt;/keyword&gt;&lt;keyword&gt;Paraquat/poisoning&lt;/keyword&gt;&lt;keyword&gt;Testosterone/pharmacology&lt;/keyword&gt;&lt;/keywords&gt;&lt;dates&gt;&lt;year&gt;2009&lt;/year&gt;&lt;/dates&gt;&lt;isbn&gt;0743-5800&lt;/isbn&gt;&lt;accession-num&gt;19557590&lt;/accession-num&gt;&lt;urls&gt;&lt;/urls&gt;&lt;custom2&gt;PMC2750774&lt;/custom2&gt;&lt;custom6&gt;NIHMS137320&lt;/custom6&gt;&lt;electronic-resource-num&gt;10.1080/0743580090291360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68EF274" w14:textId="77777777" w:rsidTr="005A56EA">
        <w:tc>
          <w:tcPr>
            <w:tcW w:w="4638" w:type="dxa"/>
          </w:tcPr>
          <w:p w14:paraId="336EDEA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hort-term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e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al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feminizes gene expression and alters key regulators of conserved aging regulatory pathways.</w:t>
            </w:r>
          </w:p>
        </w:tc>
        <w:tc>
          <w:tcPr>
            <w:tcW w:w="2737" w:type="dxa"/>
          </w:tcPr>
          <w:p w14:paraId="3F6173F5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s</w:t>
            </w:r>
          </w:p>
        </w:tc>
        <w:tc>
          <w:tcPr>
            <w:tcW w:w="2790" w:type="dxa"/>
          </w:tcPr>
          <w:p w14:paraId="18AA4111" w14:textId="1FFF2688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Fc3RlcDwvQXV0aG9yPjxZZWFyPjIwMDk8L1llYXI+PFJl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Fc3RlcDwvQXV0aG9yPjxZZWFyPjIwMDk8L1llYXI+PFJl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EF2746B" w14:textId="77777777" w:rsidTr="005A56EA">
        <w:tc>
          <w:tcPr>
            <w:tcW w:w="4638" w:type="dxa"/>
          </w:tcPr>
          <w:p w14:paraId="44F83EB5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aternal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protein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ffects postnatal growth and the expression of key proteins involved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fespa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regulation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028A752F" w14:textId="77641A0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Only looks at </w:t>
            </w:r>
            <w:r w:rsidR="0037777D" w:rsidRPr="00D72EE4">
              <w:rPr>
                <w:rFonts w:ascii="Arial" w:hAnsi="Arial" w:cs="Arial"/>
                <w:sz w:val="22"/>
                <w:szCs w:val="22"/>
              </w:rPr>
              <w:t>maternal</w:t>
            </w:r>
            <w:r w:rsidRPr="00D72EE4">
              <w:rPr>
                <w:rFonts w:ascii="Arial" w:hAnsi="Arial" w:cs="Arial"/>
                <w:sz w:val="22"/>
                <w:szCs w:val="22"/>
              </w:rPr>
              <w:t xml:space="preserve"> effects</w:t>
            </w:r>
          </w:p>
        </w:tc>
        <w:tc>
          <w:tcPr>
            <w:tcW w:w="2790" w:type="dxa"/>
          </w:tcPr>
          <w:p w14:paraId="14BE2DDF" w14:textId="02EB79CC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de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hen&lt;/Author&gt;&lt;Year&gt;2009&lt;/Year&gt;&lt;RecNum&gt;118&lt;/RecNum&gt;&lt;DisplayText&gt;(192)&lt;/DisplayText&gt;&lt;record&gt;&lt;rec-number&gt;118&lt;/rec-number&gt;&lt;foreign-keys&gt;&lt;key app="EN" db-id="t5a0225z8pp0feewp2expp2utwdfxrz9z0dz" timestamp="0"&gt;118&lt;/key&gt;&lt;/foreign-keys&gt;&lt;ref-type name="Journal Article"&gt;17&lt;/ref-type&gt;&lt;contributors&gt;&lt;authors&gt;&lt;author&gt;Chen, J. H.&lt;/author&gt;&lt;author&gt;Martin-Gronert, M. S.&lt;/author&gt;&lt;author&gt;Tarry-Adkins, J.&lt;/author&gt;&lt;author&gt;Ozanne, S. E.&lt;/author&gt;&lt;/authors&gt;&lt;/contributors&gt;&lt;auth-address&gt;University of Cambridge Metabolic Research Laboratories Institute of Metabolic Science, Addenbrooke&amp;apos;s Hospital, Cambridge, United Kingdom. jhc36@cam.ac.uk&lt;/auth-address&gt;&lt;titles&gt;&lt;title&gt;Maternal protein restriction affects postnatal growth and the expression of key proteins involved in lifespan regulation in mice&lt;/title&gt;&lt;secondary-title&gt;PLoS One&lt;/secondary-title&gt;&lt;alt-title&gt;PloS one&lt;/alt-title&gt;&lt;/titles&gt;&lt;pages&gt;e4950&lt;/pages&gt;&lt;volume&gt;4&lt;/volume&gt;&lt;number&gt;3&lt;/number&gt;&lt;edition&gt;2009/03/25&lt;/edition&gt;&lt;keywords&gt;&lt;keyword&gt;Animals&lt;/keyword&gt;&lt;keyword&gt;Animals, Newborn&lt;/keyword&gt;&lt;keyword&gt;Blood Glucose&lt;/keyword&gt;&lt;keyword&gt;Diet&lt;/keyword&gt;&lt;keyword&gt;Dietary Proteins/administration &amp;amp; dosage/*pharmacology&lt;/keyword&gt;&lt;keyword&gt;Female&lt;/keyword&gt;&lt;keyword&gt;Insulin/blood&lt;/keyword&gt;&lt;keyword&gt;Lactation&lt;/keyword&gt;&lt;keyword&gt;Longevity/*genetics&lt;/keyword&gt;&lt;keyword&gt;Male&lt;/keyword&gt;&lt;keyword&gt;Metabolic Networks and Pathways/drug effects&lt;/keyword&gt;&lt;keyword&gt;Mice&lt;/keyword&gt;&lt;keyword&gt;Mothers&lt;/keyword&gt;&lt;keyword&gt;Organ Size&lt;/keyword&gt;&lt;keyword&gt;Pregnancy&lt;/keyword&gt;&lt;keyword&gt;Proteins/analysis&lt;/keyword&gt;&lt;keyword&gt;Weaning&lt;/keyword&gt;&lt;/keywords&gt;&lt;dates&gt;&lt;year&gt;2009&lt;/year&gt;&lt;/dates&gt;&lt;isbn&gt;1932-6203&lt;/isbn&gt;&lt;accession-num&gt;19308256&lt;/accession-num&gt;&lt;urls&gt;&lt;/urls&gt;&lt;custom2&gt;PMC2654922&lt;/custom2&gt;&lt;electronic-resource-num&gt;10.1371/journal.pone.000495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7D3CD6DE" w14:textId="77777777" w:rsidTr="005A56EA">
        <w:tc>
          <w:tcPr>
            <w:tcW w:w="4638" w:type="dxa"/>
          </w:tcPr>
          <w:p w14:paraId="16690464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ndurance exercise as a countermeasure for aging.</w:t>
            </w:r>
          </w:p>
        </w:tc>
        <w:tc>
          <w:tcPr>
            <w:tcW w:w="2737" w:type="dxa"/>
          </w:tcPr>
          <w:p w14:paraId="55DA29CC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Humans</w:t>
            </w:r>
          </w:p>
        </w:tc>
        <w:tc>
          <w:tcPr>
            <w:tcW w:w="2790" w:type="dxa"/>
          </w:tcPr>
          <w:p w14:paraId="2D825D2A" w14:textId="58F2D8B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YW56YTwvQXV0aG9yPjxZZWFyPjIwMDg8L1llYXI+PFJl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MYW56YTwvQXV0aG9yPjxZZWFyPjIwMDg8L1llYXI+PFJl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3B9F3B9" w14:textId="77777777" w:rsidTr="005A56EA">
        <w:tc>
          <w:tcPr>
            <w:tcW w:w="4638" w:type="dxa"/>
          </w:tcPr>
          <w:p w14:paraId="220BEED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Moderate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initiated in rodents during adulthood sustains function of the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female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reproductive axis into advanced chronological age.</w:t>
            </w:r>
          </w:p>
        </w:tc>
        <w:tc>
          <w:tcPr>
            <w:tcW w:w="2737" w:type="dxa"/>
          </w:tcPr>
          <w:p w14:paraId="3ED6B96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females</w:t>
            </w:r>
          </w:p>
        </w:tc>
        <w:tc>
          <w:tcPr>
            <w:tcW w:w="2790" w:type="dxa"/>
          </w:tcPr>
          <w:p w14:paraId="4E934B3B" w14:textId="340F75B3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elesniemi&lt;/Author&gt;&lt;Year&gt;2008&lt;/Year&gt;&lt;RecNum&gt;123&lt;/RecNum&gt;&lt;DisplayText&gt;(194)&lt;/DisplayText&gt;&lt;record&gt;&lt;rec-number&gt;123&lt;/rec-number&gt;&lt;foreign-keys&gt;&lt;key app="EN" db-id="t5a0225z8pp0feewp2expp2utwdfxrz9z0dz" timestamp="0"&gt;123&lt;/key&gt;&lt;/foreign-keys&gt;&lt;ref-type name="Journal Article"&gt;17&lt;/ref-type&gt;&lt;contributors&gt;&lt;authors&gt;&lt;author&gt;Selesniemi, K.&lt;/author&gt;&lt;author&gt;Lee, H. J.&lt;/author&gt;&lt;author&gt;Tilly, J. L.&lt;/author&gt;&lt;/authors&gt;&lt;/contributors&gt;&lt;auth-address&gt;Vincent Center for Reproductive Biology, Vincent OB/GYN Service, Massachusetts General Hospital/Harvard Medical School, Boston, MA 02114, USA.&lt;/auth-address&gt;&lt;titles&gt;&lt;title&gt;Moderate caloric restriction initiated in rodents during adulthood sustains function of the female reproductive axis into advanced chronological age&lt;/title&gt;&lt;secondary-title&gt;Aging Cell&lt;/secondary-title&gt;&lt;alt-title&gt;Aging cell&lt;/alt-title&gt;&lt;/titles&gt;&lt;pages&gt;622-9&lt;/pages&gt;&lt;volume&gt;7&lt;/volume&gt;&lt;number&gt;5&lt;/number&gt;&lt;edition&gt;2008/06/14&lt;/edition&gt;&lt;keywords&gt;&lt;keyword&gt;Aging/*physiology&lt;/keyword&gt;&lt;keyword&gt;Animals&lt;/keyword&gt;&lt;keyword&gt;*Caloric Restriction&lt;/keyword&gt;&lt;keyword&gt;Female&lt;/keyword&gt;&lt;keyword&gt;Genitalia, Female/*physiology&lt;/keyword&gt;&lt;keyword&gt;Male&lt;/keyword&gt;&lt;keyword&gt;Mice&lt;/keyword&gt;&lt;keyword&gt;Mice, Inbred C57BL&lt;/keyword&gt;&lt;keyword&gt;Pregnancy&lt;/keyword&gt;&lt;keyword&gt;Reproduction/*physiology&lt;/keyword&gt;&lt;keyword&gt;Survival Rate&lt;/keyword&gt;&lt;/keywords&gt;&lt;dates&gt;&lt;year&gt;2008&lt;/year&gt;&lt;pub-dates&gt;&lt;date&gt;Oct&lt;/date&gt;&lt;/pub-dates&gt;&lt;/dates&gt;&lt;isbn&gt;1474-9718&lt;/isbn&gt;&lt;accession-num&gt;18549458&lt;/accession-num&gt;&lt;urls&gt;&lt;/urls&gt;&lt;custom2&gt;PMC2990913&lt;/custom2&gt;&lt;electronic-resource-num&gt;10.1111/j.1474-9726.2008.00409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77454F8" w14:textId="77777777" w:rsidTr="005A56EA">
        <w:tc>
          <w:tcPr>
            <w:tcW w:w="4638" w:type="dxa"/>
          </w:tcPr>
          <w:p w14:paraId="0FC7B92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ral glycotoxins determine the effects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e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n oxidant stress, age-related diseases, an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fespa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7C16E8C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males</w:t>
            </w:r>
          </w:p>
        </w:tc>
        <w:tc>
          <w:tcPr>
            <w:tcW w:w="2790" w:type="dxa"/>
          </w:tcPr>
          <w:p w14:paraId="15EE064C" w14:textId="23632B10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YWk8L0F1dGhvcj48WWVhcj4yMDA4PC9ZZWFyPjxSZWNO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YWk8L0F1dGhvcj48WWVhcj4yMDA4PC9ZZWFyPjxSZWNO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1901C9C2" w14:textId="77777777" w:rsidTr="005A56EA">
        <w:tc>
          <w:tcPr>
            <w:tcW w:w="4638" w:type="dxa"/>
          </w:tcPr>
          <w:p w14:paraId="74EC933E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ffects of aging and calorie restriction on the global gene expression profiles of mouse testis and ovary</w:t>
            </w:r>
          </w:p>
        </w:tc>
        <w:tc>
          <w:tcPr>
            <w:tcW w:w="2737" w:type="dxa"/>
          </w:tcPr>
          <w:p w14:paraId="32D9B9F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an’t compare gene expression in testes to ovaries (has both sexes and CR)</w:t>
            </w:r>
          </w:p>
        </w:tc>
        <w:tc>
          <w:tcPr>
            <w:tcW w:w="2790" w:type="dxa"/>
          </w:tcPr>
          <w:p w14:paraId="65C03017" w14:textId="29C10ABA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harov&lt;/Author&gt;&lt;Year&gt;2008&lt;/Year&gt;&lt;RecNum&gt;124&lt;/RecNum&gt;&lt;DisplayText&gt;(196)&lt;/DisplayText&gt;&lt;record&gt;&lt;rec-number&gt;124&lt;/rec-number&gt;&lt;foreign-keys&gt;&lt;key app="EN" db-id="t5a0225z8pp0feewp2expp2utwdfxrz9z0dz" timestamp="0"&gt;124&lt;/key&gt;&lt;/foreign-keys&gt;&lt;ref-type name="Journal Article"&gt;17&lt;/ref-type&gt;&lt;contributors&gt;&lt;authors&gt;&lt;author&gt;Sharov, A. A.&lt;/author&gt;&lt;author&gt;Falco, G.&lt;/author&gt;&lt;author&gt;Piao, Y.&lt;/author&gt;&lt;author&gt;Poosala, S.&lt;/author&gt;&lt;author&gt;Becker, K. G.&lt;/author&gt;&lt;author&gt;Zonderman, A. B.&lt;/author&gt;&lt;author&gt;Longo, D. L.&lt;/author&gt;&lt;author&gt;Schlessinger, D.&lt;/author&gt;&lt;author&gt;Ko, MSh&lt;/author&gt;&lt;/authors&gt;&lt;/contributors&gt;&lt;auth-address&gt;Laboratory of Genetics, National Institute on Aging, National Institutes of Health, Baltimore, MD 21224, USA. SharovAl@grc.nia.nih.gov&lt;/auth-address&gt;&lt;titles&gt;&lt;title&gt;Effects of aging and calorie restriction on the global gene expression profiles of mouse testis and ovary&lt;/title&gt;&lt;secondary-title&gt;BMC Biol&lt;/secondary-title&gt;&lt;alt-title&gt;BMC biology&lt;/alt-title&gt;&lt;/titles&gt;&lt;pages&gt;24&lt;/pages&gt;&lt;volume&gt;6&lt;/volume&gt;&lt;edition&gt;2008/06/05&lt;/edition&gt;&lt;keywords&gt;&lt;keyword&gt;Aging/*genetics&lt;/keyword&gt;&lt;keyword&gt;Animals&lt;/keyword&gt;&lt;keyword&gt;*Caloric Restriction&lt;/keyword&gt;&lt;keyword&gt;Female&lt;/keyword&gt;&lt;keyword&gt;*Gene Expression&lt;/keyword&gt;&lt;keyword&gt;Gene Expression Profiling&lt;/keyword&gt;&lt;keyword&gt;Male&lt;/keyword&gt;&lt;keyword&gt;Mice&lt;/keyword&gt;&lt;keyword&gt;Mice, Inbred C57BL&lt;/keyword&gt;&lt;keyword&gt;Oligonucleotide Array Sequence Analysis&lt;/keyword&gt;&lt;keyword&gt;Ovary/metabolism/*physiology&lt;/keyword&gt;&lt;keyword&gt;Reverse Transcriptase Polymerase Chain Reaction&lt;/keyword&gt;&lt;keyword&gt;Testis/metabolism/*physiology&lt;/keyword&gt;&lt;/keywords&gt;&lt;dates&gt;&lt;year&gt;2008&lt;/year&gt;&lt;pub-dates&gt;&lt;date&gt;Jun 3&lt;/date&gt;&lt;/pub-dates&gt;&lt;/dates&gt;&lt;isbn&gt;1741-7007&lt;/isbn&gt;&lt;accession-num&gt;18522719&lt;/accession-num&gt;&lt;urls&gt;&lt;/urls&gt;&lt;custom2&gt;PMC2426674&lt;/custom2&gt;&lt;electronic-resource-num&gt;10.1186/1741-7007-6-2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C75170C" w14:textId="77777777" w:rsidTr="005A56EA">
        <w:tc>
          <w:tcPr>
            <w:tcW w:w="4638" w:type="dxa"/>
          </w:tcPr>
          <w:p w14:paraId="74A5E46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omparative analysis of microarray data identifies common responses to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mong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ous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issues.</w:t>
            </w:r>
          </w:p>
        </w:tc>
        <w:tc>
          <w:tcPr>
            <w:tcW w:w="2737" w:type="dxa"/>
          </w:tcPr>
          <w:p w14:paraId="1B39185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pares previously published gene expression data</w:t>
            </w:r>
          </w:p>
        </w:tc>
        <w:tc>
          <w:tcPr>
            <w:tcW w:w="2790" w:type="dxa"/>
          </w:tcPr>
          <w:p w14:paraId="7867AD6D" w14:textId="72C9B14D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windell&lt;/Author&gt;&lt;Year&gt;2008&lt;/Year&gt;&lt;RecNum&gt;125&lt;/RecNum&gt;&lt;DisplayText&gt;(197)&lt;/DisplayText&gt;&lt;record&gt;&lt;rec-number&gt;125&lt;/rec-number&gt;&lt;foreign-keys&gt;&lt;key app="EN" db-id="t5a0225z8pp0feewp2expp2utwdfxrz9z0dz" timestamp="0"&gt;125&lt;/key&gt;&lt;/foreign-keys&gt;&lt;ref-type name="Journal Article"&gt;17&lt;/ref-type&gt;&lt;contributors&gt;&lt;authors&gt;&lt;author&gt;Swindell, W. R.&lt;/author&gt;&lt;/authors&gt;&lt;/contributors&gt;&lt;auth-address&gt;Department of Pathology, University of Michigan, 109 Zina Pitcher Place, Ann Arbor, MI 48103, United States. wswindel@med.umich.edu&lt;/auth-address&gt;&lt;titles&gt;&lt;title&gt;Comparative analysis of microarray data identifies common responses to caloric restriction among mouse tissues&lt;/title&gt;&lt;secondary-title&gt;Mech Ageing Dev&lt;/secondary-title&gt;&lt;alt-title&gt;Mechanisms of ageing and development&lt;/alt-title&gt;&lt;/titles&gt;&lt;pages&gt;138-53&lt;/pages&gt;&lt;volume&gt;129&lt;/volume&gt;&lt;number&gt;3&lt;/number&gt;&lt;edition&gt;2007/12/25&lt;/edition&gt;&lt;keywords&gt;&lt;keyword&gt;Aging/*genetics&lt;/keyword&gt;&lt;keyword&gt;Animals&lt;/keyword&gt;&lt;keyword&gt;*Caloric Restriction&lt;/keyword&gt;&lt;keyword&gt;Female&lt;/keyword&gt;&lt;keyword&gt;*Gene Expression Profiling&lt;/keyword&gt;&lt;keyword&gt;*Gene Expression Regulation&lt;/keyword&gt;&lt;keyword&gt;Liver/metabolism&lt;/keyword&gt;&lt;keyword&gt;Male&lt;/keyword&gt;&lt;keyword&gt;Mice&lt;/keyword&gt;&lt;keyword&gt;*Oligonucleotide Array Sequence Analysis&lt;/keyword&gt;&lt;/keywords&gt;&lt;dates&gt;&lt;year&gt;2008&lt;/year&gt;&lt;pub-dates&gt;&lt;date&gt;Mar&lt;/date&gt;&lt;/pub-dates&gt;&lt;/dates&gt;&lt;isbn&gt;0047-6374 (Print)&amp;#xD;0047-6374&lt;/isbn&gt;&lt;accession-num&gt;18155270&lt;/accession-num&gt;&lt;urls&gt;&lt;/urls&gt;&lt;custom2&gt;PMC2702675&lt;/custom2&gt;&lt;custom6&gt;NIHMS110401&lt;/custom6&gt;&lt;electronic-resource-num&gt;10.1016/j.mad.2007.11.00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B67AF3C" w14:textId="77777777" w:rsidTr="005A56EA">
        <w:tc>
          <w:tcPr>
            <w:tcW w:w="4638" w:type="dxa"/>
          </w:tcPr>
          <w:p w14:paraId="7302094A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ffects of dietary restriction on hematopoietic stem-cell aging are genetically regulated</w:t>
            </w:r>
          </w:p>
        </w:tc>
        <w:tc>
          <w:tcPr>
            <w:tcW w:w="2737" w:type="dxa"/>
          </w:tcPr>
          <w:p w14:paraId="302B453C" w14:textId="3B04E90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n’t have the correct sex matched strain controls ie BalbC F</w:t>
            </w:r>
            <w:r w:rsidR="0037777D" w:rsidRPr="00D72EE4">
              <w:rPr>
                <w:rFonts w:ascii="Arial" w:hAnsi="Arial" w:cs="Arial"/>
                <w:sz w:val="22"/>
                <w:szCs w:val="22"/>
              </w:rPr>
              <w:t>emale</w:t>
            </w:r>
            <w:r w:rsidRPr="00D72EE4">
              <w:rPr>
                <w:rFonts w:ascii="Arial" w:hAnsi="Arial" w:cs="Arial"/>
                <w:sz w:val="22"/>
                <w:szCs w:val="22"/>
              </w:rPr>
              <w:t xml:space="preserve"> AL&amp;DR, F1 male AL&amp;DR </w:t>
            </w:r>
          </w:p>
        </w:tc>
        <w:tc>
          <w:tcPr>
            <w:tcW w:w="2790" w:type="dxa"/>
          </w:tcPr>
          <w:p w14:paraId="070BD143" w14:textId="6F692396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Ertl&lt;/Author&gt;&lt;Year&gt;2008&lt;/Year&gt;&lt;RecNum&gt;127&lt;/RecNum&gt;&lt;DisplayText&gt;(198)&lt;/DisplayText&gt;&lt;record&gt;&lt;rec-number&gt;127&lt;/rec-number&gt;&lt;foreign-keys&gt;&lt;key app="EN" db-id="t5a0225z8pp0feewp2expp2utwdfxrz9z0dz" timestamp="0"&gt;127&lt;/key&gt;&lt;/foreign-keys&gt;&lt;ref-type name="Journal Article"&gt;17&lt;/ref-type&gt;&lt;contributors&gt;&lt;authors&gt;&lt;author&gt;Ertl, R. P.&lt;/author&gt;&lt;author&gt;Chen, J.&lt;/author&gt;&lt;author&gt;Astle, C. M.&lt;/author&gt;&lt;author&gt;Duffy, T. M.&lt;/author&gt;&lt;author&gt;Harrison, D. E.&lt;/author&gt;&lt;/authors&gt;&lt;/contributors&gt;&lt;auth-address&gt;Jackson Laboratory, Bar Harbor, ME 04609, USA.&lt;/auth-address&gt;&lt;titles&gt;&lt;title&gt;Effects of dietary restriction on hematopoietic stem-cell aging are genetically regulated&lt;/title&gt;&lt;secondary-title&gt;Blood&lt;/secondary-title&gt;&lt;alt-title&gt;Blood&lt;/alt-title&gt;&lt;/titles&gt;&lt;pages&gt;1709-16&lt;/pages&gt;&lt;volume&gt;111&lt;/volume&gt;&lt;number&gt;3&lt;/number&gt;&lt;edition&gt;2007/10/20&lt;/edition&gt;&lt;keywords&gt;&lt;keyword&gt;Animal Feed&lt;/keyword&gt;&lt;keyword&gt;Animals&lt;/keyword&gt;&lt;keyword&gt;Cell Lineage&lt;/keyword&gt;&lt;keyword&gt;Cellular Senescence/*genetics&lt;/keyword&gt;&lt;keyword&gt;Female&lt;/keyword&gt;&lt;keyword&gt;Hematopoietic Stem Cells/cytology/*metabolism&lt;/keyword&gt;&lt;keyword&gt;Male&lt;/keyword&gt;&lt;keyword&gt;Mice&lt;/keyword&gt;&lt;/keywords&gt;&lt;dates&gt;&lt;year&gt;2008&lt;/year&gt;&lt;pub-dates&gt;&lt;date&gt;Feb 1&lt;/date&gt;&lt;/pub-dates&gt;&lt;/dates&gt;&lt;isbn&gt;0006-4971 (Print)&amp;#xD;0006-4971&lt;/isbn&gt;&lt;accession-num&gt;17947508&lt;/accession-num&gt;&lt;urls&gt;&lt;/urls&gt;&lt;custom2&gt;PMC2214738&lt;/custom2&gt;&lt;electronic-resource-num&gt;10.1182/blood-2007-01-06980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5A8E6FD" w14:textId="77777777" w:rsidTr="005A56EA">
        <w:tc>
          <w:tcPr>
            <w:tcW w:w="4638" w:type="dxa"/>
          </w:tcPr>
          <w:p w14:paraId="03BA7DF9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ene expression profiling of long-lived dwar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: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evity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-associated genes and relationships with diet, gender and aging.</w:t>
            </w:r>
          </w:p>
        </w:tc>
        <w:tc>
          <w:tcPr>
            <w:tcW w:w="2737" w:type="dxa"/>
          </w:tcPr>
          <w:p w14:paraId="247F5F9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Analysis of previously published data sets</w:t>
            </w:r>
          </w:p>
        </w:tc>
        <w:tc>
          <w:tcPr>
            <w:tcW w:w="2790" w:type="dxa"/>
          </w:tcPr>
          <w:p w14:paraId="45833584" w14:textId="4C3B4FA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windell&lt;/Author&gt;&lt;Year&gt;2007&lt;/Year&gt;&lt;RecNum&gt;128&lt;/RecNum&gt;&lt;DisplayText&gt;(199)&lt;/DisplayText&gt;&lt;record&gt;&lt;rec-number&gt;128&lt;/rec-number&gt;&lt;foreign-keys&gt;&lt;key app="EN" db-id="t5a0225z8pp0feewp2expp2utwdfxrz9z0dz" timestamp="0"&gt;128&lt;/key&gt;&lt;/foreign-keys&gt;&lt;ref-type name="Journal Article"&gt;17&lt;/ref-type&gt;&lt;contributors&gt;&lt;authors&gt;&lt;author&gt;Swindell, W. R.&lt;/author&gt;&lt;/authors&gt;&lt;/contributors&gt;&lt;auth-address&gt;Department of Pathology, University of Michigan, 3118 BSRB, Ann Arbor, MI, USA. wswindel@med.umich.edu&lt;/auth-address&gt;&lt;titles&gt;&lt;title&gt;Gene expression profiling of long-lived dwarf mice: longevity-associated genes and relationships with diet, gender and aging&lt;/title&gt;&lt;secondary-title&gt;BMC Genomics&lt;/secondary-title&gt;&lt;alt-title&gt;BMC genomics&lt;/alt-title&gt;&lt;/titles&gt;&lt;pages&gt;353&lt;/pages&gt;&lt;volume&gt;8&lt;/volume&gt;&lt;edition&gt;2007/10/05&lt;/edition&gt;&lt;keywords&gt;&lt;keyword&gt;Aging/*genetics&lt;/keyword&gt;&lt;keyword&gt;Animals&lt;/keyword&gt;&lt;keyword&gt;*Diet&lt;/keyword&gt;&lt;keyword&gt;Female&lt;/keyword&gt;&lt;keyword&gt;*Gene Expression Profiling&lt;/keyword&gt;&lt;keyword&gt;Growth Hormone/metabolism&lt;/keyword&gt;&lt;keyword&gt;Insulin-Like Growth Factor I/metabolism&lt;/keyword&gt;&lt;keyword&gt;Liver/metabolism&lt;/keyword&gt;&lt;keyword&gt;Longevity/*genetics&lt;/keyword&gt;&lt;keyword&gt;Male&lt;/keyword&gt;&lt;keyword&gt;Mice&lt;/keyword&gt;&lt;keyword&gt;Mice, Knockout&lt;/keyword&gt;&lt;keyword&gt;*Sex Factors&lt;/keyword&gt;&lt;keyword&gt;Signal Transduction&lt;/keyword&gt;&lt;/keywords&gt;&lt;dates&gt;&lt;year&gt;2007&lt;/year&gt;&lt;pub-dates&gt;&lt;date&gt;Oct 3&lt;/date&gt;&lt;/pub-dates&gt;&lt;/dates&gt;&lt;isbn&gt;1471-2164&lt;/isbn&gt;&lt;accession-num&gt;17915019&lt;/accession-num&gt;&lt;urls&gt;&lt;/urls&gt;&lt;custom2&gt;PMC2094713&lt;/custom2&gt;&lt;electronic-resource-num&gt;10.1186/1471-2164-8-35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9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C844018" w14:textId="77777777" w:rsidTr="005A56EA">
        <w:tc>
          <w:tcPr>
            <w:tcW w:w="4638" w:type="dxa"/>
          </w:tcPr>
          <w:p w14:paraId="4BB2502D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mplications of hemopoietic progenitor cell kinetics and experimental leukemogenesis: Relevance to Gompertzea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ortality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s possible hematotoxicological endpoint.</w:t>
            </w:r>
          </w:p>
        </w:tc>
        <w:tc>
          <w:tcPr>
            <w:tcW w:w="2737" w:type="dxa"/>
          </w:tcPr>
          <w:p w14:paraId="12BAA724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</w:t>
            </w:r>
          </w:p>
        </w:tc>
        <w:tc>
          <w:tcPr>
            <w:tcW w:w="2790" w:type="dxa"/>
          </w:tcPr>
          <w:p w14:paraId="1DAACCEC" w14:textId="4B211E6B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irabayashi&lt;/Author&gt;&lt;Year&gt;2007&lt;/Year&gt;&lt;RecNum&gt;130&lt;/RecNum&gt;&lt;DisplayText&gt;(200)&lt;/DisplayText&gt;&lt;record&gt;&lt;rec-number&gt;130&lt;/rec-number&gt;&lt;foreign-keys&gt;&lt;key app="EN" db-id="t5a0225z8pp0feewp2expp2utwdfxrz9z0dz" timestamp="0"&gt;130&lt;/key&gt;&lt;/foreign-keys&gt;&lt;ref-type name="Journal Article"&gt;17&lt;/ref-type&gt;&lt;contributors&gt;&lt;authors&gt;&lt;author&gt;Hirabayashi, Y.&lt;/author&gt;&lt;author&gt;Inoue, T.&lt;/author&gt;&lt;/authors&gt;&lt;/contributors&gt;&lt;auth-address&gt;Cellular and Molecular Toxicology Division, Center for Biological Safety and Research, National Institute of Health Sciences, Tokyo, Japan. yokohira@nihs.go.jp&lt;/auth-address&gt;&lt;titles&gt;&lt;title&gt;Implications of hemopoietic progenitor cell kinetics and experimental leukemogenesis: Relevance to Gompertzean mortality as possible hematotoxicological endpoint&lt;/title&gt;&lt;secondary-title&gt;Exp Hematol&lt;/secondary-title&gt;&lt;alt-title&gt;Experimental hematology&lt;/alt-title&gt;&lt;/titles&gt;&lt;pages&gt;125-33&lt;/pages&gt;&lt;volume&gt;35&lt;/volume&gt;&lt;number&gt;4 Suppl 1&lt;/number&gt;&lt;edition&gt;2007/03/24&lt;/edition&gt;&lt;keywords&gt;&lt;keyword&gt;Animals&lt;/keyword&gt;&lt;keyword&gt;Benzene/*toxicity&lt;/keyword&gt;&lt;keyword&gt;Bone Marrow Transplantation&lt;/keyword&gt;&lt;keyword&gt;Caloric Restriction&lt;/keyword&gt;&lt;keyword&gt;Disease Models, Animal&lt;/keyword&gt;&lt;keyword&gt;Dose-Response Relationship, Radiation&lt;/keyword&gt;&lt;keyword&gt;Endpoint Determination&lt;/keyword&gt;&lt;keyword&gt;Female&lt;/keyword&gt;&lt;keyword&gt;*Hematopoiesis&lt;/keyword&gt;&lt;keyword&gt;Hematopoietic Stem Cells/*metabolism/pathology&lt;/keyword&gt;&lt;keyword&gt;Humans&lt;/keyword&gt;&lt;keyword&gt;Kinetics&lt;/keyword&gt;&lt;keyword&gt;Leukemia, Radiation-Induced/*metabolism/mortality/pathology/prevention &amp;amp; control&lt;/keyword&gt;&lt;keyword&gt;Male&lt;/keyword&gt;&lt;keyword&gt;Mice&lt;/keyword&gt;&lt;keyword&gt;*Models, Biological&lt;/keyword&gt;&lt;keyword&gt;Tumor Stem Cell Assay&lt;/keyword&gt;&lt;/keywords&gt;&lt;dates&gt;&lt;year&gt;2007&lt;/year&gt;&lt;pub-dates&gt;&lt;date&gt;Apr&lt;/date&gt;&lt;/pub-dates&gt;&lt;/dates&gt;&lt;isbn&gt;0301-472X (Print)&amp;#xD;0301-472x&lt;/isbn&gt;&lt;accession-num&gt;17379097&lt;/accession-num&gt;&lt;urls&gt;&lt;/urls&gt;&lt;electronic-resource-num&gt;10.1016/j.exphem.2007.01.02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E81F2C6" w14:textId="77777777" w:rsidTr="005A56EA">
        <w:tc>
          <w:tcPr>
            <w:tcW w:w="4638" w:type="dxa"/>
          </w:tcPr>
          <w:p w14:paraId="389BA1B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The functional costs and benefits of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Style w:val="highlight"/>
                <w:rFonts w:ascii="Arial" w:hAnsi="Arial" w:cs="Arial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Style w:val="apple-converted-space"/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 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in Drosophila.</w:t>
            </w:r>
          </w:p>
        </w:tc>
        <w:tc>
          <w:tcPr>
            <w:tcW w:w="2737" w:type="dxa"/>
          </w:tcPr>
          <w:p w14:paraId="459726B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in mice</w:t>
            </w:r>
          </w:p>
        </w:tc>
        <w:tc>
          <w:tcPr>
            <w:tcW w:w="2790" w:type="dxa"/>
          </w:tcPr>
          <w:p w14:paraId="52B540C0" w14:textId="6913AE75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urger&lt;/Author&gt;&lt;Year&gt;2007&lt;/Year&gt;&lt;RecNum&gt;133&lt;/RecNum&gt;&lt;DisplayText&gt;(201)&lt;/DisplayText&gt;&lt;record&gt;&lt;rec-number&gt;133&lt;/rec-number&gt;&lt;foreign-keys&gt;&lt;key app="EN" db-id="t5a0225z8pp0feewp2expp2utwdfxrz9z0dz" timestamp="0"&gt;133&lt;/key&gt;&lt;/foreign-keys&gt;&lt;ref-type name="Journal Article"&gt;17&lt;/ref-type&gt;&lt;contributors&gt;&lt;authors&gt;&lt;author&gt;Burger, J. M.&lt;/author&gt;&lt;author&gt;Hwangbo, D. S.&lt;/author&gt;&lt;author&gt;Corby-Harris, V.&lt;/author&gt;&lt;author&gt;Promislow, D. E.&lt;/author&gt;&lt;/authors&gt;&lt;/contributors&gt;&lt;auth-address&gt;Department of Genetics, University of Georgia, Life Sciences Building, Athens, GA 30602-7223, USA. jozef.burger@unifr.ch&lt;/auth-address&gt;&lt;titles&gt;&lt;title&gt;The functional costs and benefits of dietary restriction in Drosophila&lt;/title&gt;&lt;secondary-title&gt;Aging Cell&lt;/secondary-title&gt;&lt;alt-title&gt;Aging cell&lt;/alt-title&gt;&lt;/titles&gt;&lt;pages&gt;63-71&lt;/pages&gt;&lt;volume&gt;6&lt;/volume&gt;&lt;number&gt;1&lt;/number&gt;&lt;edition&gt;2007/02/03&lt;/edition&gt;&lt;keywords&gt;&lt;keyword&gt;Aging/physiology&lt;/keyword&gt;&lt;keyword&gt;Animals&lt;/keyword&gt;&lt;keyword&gt;*Caloric Restriction&lt;/keyword&gt;&lt;keyword&gt;Cold Temperature/adverse effects&lt;/keyword&gt;&lt;keyword&gt;Drosophila melanogaster/*physiology&lt;/keyword&gt;&lt;keyword&gt;Female&lt;/keyword&gt;&lt;keyword&gt;Fertility/physiology&lt;/keyword&gt;&lt;keyword&gt;Food Deprivation/*physiology&lt;/keyword&gt;&lt;keyword&gt;Immune System/physiology&lt;/keyword&gt;&lt;keyword&gt;Immunity, Innate/*physiology&lt;/keyword&gt;&lt;keyword&gt;Longevity/*physiology&lt;/keyword&gt;&lt;keyword&gt;Male&lt;/keyword&gt;&lt;keyword&gt;Oxidative Stress/physiology&lt;/keyword&gt;&lt;keyword&gt;Starvation/metabolism&lt;/keyword&gt;&lt;keyword&gt;Stress, Physiological/*metabolism&lt;/keyword&gt;&lt;/keywords&gt;&lt;dates&gt;&lt;year&gt;2007&lt;/year&gt;&lt;pub-dates&gt;&lt;date&gt;Feb&lt;/date&gt;&lt;/pub-dates&gt;&lt;/dates&gt;&lt;isbn&gt;1474-9718 (Print)&amp;#xD;1474-9718&lt;/isbn&gt;&lt;accession-num&gt;17266676&lt;/accession-num&gt;&lt;urls&gt;&lt;/urls&gt;&lt;electronic-resource-num&gt;10.1111/j.1474-9726.2006.00261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088F870" w14:textId="77777777" w:rsidTr="005A56EA">
        <w:tc>
          <w:tcPr>
            <w:tcW w:w="4638" w:type="dxa"/>
          </w:tcPr>
          <w:p w14:paraId="2A4B546C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ffects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d growth hormone resistance on insulin-related intermediates in the skeletal muscle.</w:t>
            </w:r>
          </w:p>
        </w:tc>
        <w:tc>
          <w:tcPr>
            <w:tcW w:w="2737" w:type="dxa"/>
          </w:tcPr>
          <w:p w14:paraId="26F27972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females</w:t>
            </w:r>
          </w:p>
        </w:tc>
        <w:tc>
          <w:tcPr>
            <w:tcW w:w="2790" w:type="dxa"/>
          </w:tcPr>
          <w:p w14:paraId="3F29C575" w14:textId="551F51A4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bC1SZWdhaWV5PC9BdXRob3I+PFllYXI+MjAwNzwvWWVh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bC1SZWdhaWV5PC9BdXRob3I+PFllYXI+MjAwNzwvWWVh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3C496A3" w14:textId="77777777" w:rsidTr="005A56EA">
        <w:tc>
          <w:tcPr>
            <w:tcW w:w="4638" w:type="dxa"/>
          </w:tcPr>
          <w:p w14:paraId="61AFBFD8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Transgenic Mice with a Reduced Core Body Temperature Have an Increased Life Span</w:t>
            </w:r>
          </w:p>
        </w:tc>
        <w:tc>
          <w:tcPr>
            <w:tcW w:w="2737" w:type="dxa"/>
          </w:tcPr>
          <w:p w14:paraId="2E5FB58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28C40A1C" w14:textId="350A520F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50aTwvQXV0aG9yPjxZZWFyPjIwMDY8L1llYXI+PFJl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50aTwvQXV0aG9yPjxZZWFyPjIwMDY8L1llYXI+PFJl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4BC31905" w14:textId="77777777" w:rsidTr="005A56EA">
        <w:tc>
          <w:tcPr>
            <w:tcW w:w="4638" w:type="dxa"/>
          </w:tcPr>
          <w:p w14:paraId="27D3A31D" w14:textId="20B4FBDF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 thin phenotype is protective for impaired glucose tolerance and related to low birth weight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  <w:r w:rsidR="000C4597"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 xml:space="preserve"> 100</w:t>
            </w:r>
          </w:p>
        </w:tc>
        <w:tc>
          <w:tcPr>
            <w:tcW w:w="2737" w:type="dxa"/>
          </w:tcPr>
          <w:p w14:paraId="7D255657" w14:textId="182AC246" w:rsidR="00EB2E95" w:rsidRPr="00D72EE4" w:rsidRDefault="0037777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males; maternal intervention</w:t>
            </w:r>
          </w:p>
        </w:tc>
        <w:tc>
          <w:tcPr>
            <w:tcW w:w="2790" w:type="dxa"/>
          </w:tcPr>
          <w:p w14:paraId="1C6E3A66" w14:textId="7748CC98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ernandez-Valencia&lt;/Author&gt;&lt;Year&gt;2006&lt;/Year&gt;&lt;RecNum&gt;135&lt;/RecNum&gt;&lt;DisplayText&gt;(204)&lt;/DisplayText&gt;&lt;record&gt;&lt;rec-number&gt;135&lt;/rec-number&gt;&lt;foreign-keys&gt;&lt;key app="EN" db-id="t5a0225z8pp0feewp2expp2utwdfxrz9z0dz" timestamp="0"&gt;135&lt;/key&gt;&lt;/foreign-keys&gt;&lt;ref-type name="Journal Article"&gt;17&lt;/ref-type&gt;&lt;contributors&gt;&lt;authors&gt;&lt;author&gt;Hernandez-Valencia, M.&lt;/author&gt;&lt;author&gt;Patti, M. E.&lt;/author&gt;&lt;/authors&gt;&lt;/contributors&gt;&lt;auth-address&gt;Endocrine Research Unit, Centro Medico Nacional Siglo XXI, Instituto Mexicano del Seguro Social, Mexico City, Mexico. mhernandezvalencia@prodigy.net.mx&lt;/auth-address&gt;&lt;titles&gt;&lt;title&gt;A thin phenotype is protective for impaired glucose tolerance and related to low birth weight in mice&lt;/title&gt;&lt;secondary-title&gt;Arch Med Res&lt;/secondary-title&gt;&lt;alt-title&gt;Archives of medical research&lt;/alt-title&gt;&lt;/titles&gt;&lt;pages&gt;813-7&lt;/pages&gt;&lt;volume&gt;37&lt;/volume&gt;&lt;number&gt;7&lt;/number&gt;&lt;edition&gt;2006/09/15&lt;/edition&gt;&lt;keywords&gt;&lt;keyword&gt;Animals&lt;/keyword&gt;&lt;keyword&gt;*Birth Weight&lt;/keyword&gt;&lt;keyword&gt;Blood Glucose&lt;/keyword&gt;&lt;keyword&gt;Diabetes Mellitus, Type 2/*etiology/prevention &amp;amp; control&lt;/keyword&gt;&lt;keyword&gt;Female&lt;/keyword&gt;&lt;keyword&gt;Glucose Intolerance/*etiology/prevention &amp;amp; control&lt;/keyword&gt;&lt;keyword&gt;Male&lt;/keyword&gt;&lt;keyword&gt;Malnutrition/*complications&lt;/keyword&gt;&lt;keyword&gt;Mice&lt;/keyword&gt;&lt;keyword&gt;Mice, Inbred ICR&lt;/keyword&gt;&lt;keyword&gt;Models, Animal&lt;/keyword&gt;&lt;keyword&gt;Phenotype&lt;/keyword&gt;&lt;/keywords&gt;&lt;dates&gt;&lt;year&gt;2006&lt;/year&gt;&lt;pub-dates&gt;&lt;date&gt;Oct&lt;/date&gt;&lt;/pub-dates&gt;&lt;/dates&gt;&lt;isbn&gt;0188-4409 (Print)&amp;#xD;0188-4409&lt;/isbn&gt;&lt;accession-num&gt;16971218&lt;/accession-num&gt;&lt;urls&gt;&lt;/urls&gt;&lt;electronic-resource-num&gt;10.1016/j.arcmed.2006.03.00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A61AB63" w14:textId="77777777" w:rsidTr="005A56EA">
        <w:tc>
          <w:tcPr>
            <w:tcW w:w="4638" w:type="dxa"/>
          </w:tcPr>
          <w:p w14:paraId="16A3B6FA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tress resistance and aging: influence of genes and nutrition.</w:t>
            </w:r>
          </w:p>
        </w:tc>
        <w:tc>
          <w:tcPr>
            <w:tcW w:w="2737" w:type="dxa"/>
          </w:tcPr>
          <w:p w14:paraId="21AF465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n’t include the proper control groups and/or sexes</w:t>
            </w:r>
          </w:p>
        </w:tc>
        <w:tc>
          <w:tcPr>
            <w:tcW w:w="2790" w:type="dxa"/>
          </w:tcPr>
          <w:p w14:paraId="5C2AA0A4" w14:textId="505B2053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YXJwZXI8L0F1dGhvcj48WWVhcj4yMDA2PC9ZZWFyPjxS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YXJwZXI8L0F1dGhvcj48WWVhcj4yMDA2PC9ZZWFyPjxS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000F53A8" w14:textId="77777777" w:rsidTr="005A56EA">
        <w:tc>
          <w:tcPr>
            <w:tcW w:w="4638" w:type="dxa"/>
          </w:tcPr>
          <w:p w14:paraId="3FF8DFD0" w14:textId="77777777" w:rsidR="00EB2E95" w:rsidRPr="00D72EE4" w:rsidRDefault="00EB2E95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Accelerated aging pathology in ad libitum fed </w:t>
            </w:r>
            <w:r w:rsidRPr="00D72EE4">
              <w:rPr>
                <w:rFonts w:ascii="Arial" w:hAnsi="Arial" w:cs="Arial"/>
                <w:i/>
                <w:iCs/>
                <w:color w:val="000000" w:themeColor="text1"/>
                <w:sz w:val="22"/>
                <w:szCs w:val="22"/>
              </w:rPr>
              <w:t>Xpd</w:t>
            </w:r>
            <w:r w:rsidRPr="00D72EE4">
              <w:rPr>
                <w:rFonts w:ascii="Arial" w:hAnsi="Arial" w:cs="Arial"/>
                <w:i/>
                <w:iCs/>
                <w:color w:val="000000" w:themeColor="text1"/>
                <w:position w:val="12"/>
                <w:sz w:val="22"/>
                <w:szCs w:val="22"/>
              </w:rPr>
              <w:t xml:space="preserve">TTD 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mice is accompanied by features suggestive of caloric restriction </w:t>
            </w:r>
          </w:p>
        </w:tc>
        <w:tc>
          <w:tcPr>
            <w:tcW w:w="2737" w:type="dxa"/>
          </w:tcPr>
          <w:p w14:paraId="49AF0927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n’t report the male data despite apparently having done males</w:t>
            </w:r>
          </w:p>
        </w:tc>
        <w:tc>
          <w:tcPr>
            <w:tcW w:w="2790" w:type="dxa"/>
          </w:tcPr>
          <w:p w14:paraId="5AFEE7CC" w14:textId="239BEE71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aWpuaG92ZW48L0F1dGhvcj48WWVhcj4yMDA1PC9ZZWFy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aWpuaG92ZW48L0F1dGhvcj48WWVhcj4yMDA1PC9ZZWFy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71C344F" w14:textId="77777777" w:rsidTr="005A56EA">
        <w:tc>
          <w:tcPr>
            <w:tcW w:w="4638" w:type="dxa"/>
          </w:tcPr>
          <w:p w14:paraId="6708FFA3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title-tex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influence of dominant lethal mutations on litter size and body weight and the consequent impact on transgenerational carcinogenesis</w:t>
            </w:r>
          </w:p>
        </w:tc>
        <w:tc>
          <w:tcPr>
            <w:tcW w:w="2737" w:type="dxa"/>
          </w:tcPr>
          <w:p w14:paraId="5F44057A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ata reported previously</w:t>
            </w:r>
          </w:p>
        </w:tc>
        <w:tc>
          <w:tcPr>
            <w:tcW w:w="2790" w:type="dxa"/>
          </w:tcPr>
          <w:p w14:paraId="4F930B10" w14:textId="2B24F4A3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elby&lt;/Author&gt;&lt;Year&gt;2005&lt;/Year&gt;&lt;RecNum&gt;139&lt;/RecNum&gt;&lt;DisplayText&gt;(207)&lt;/DisplayText&gt;&lt;record&gt;&lt;rec-number&gt;139&lt;/rec-number&gt;&lt;foreign-keys&gt;&lt;key app="EN" db-id="t5a0225z8pp0feewp2expp2utwdfxrz9z0dz" timestamp="0"&gt;139&lt;/key&gt;&lt;/foreign-keys&gt;&lt;ref-type name="Journal Article"&gt;17&lt;/ref-type&gt;&lt;contributors&gt;&lt;authors&gt;&lt;author&gt;Selby, P. B.&lt;/author&gt;&lt;author&gt;Earhart, V. S.&lt;/author&gt;&lt;author&gt;Raymer, G. D.&lt;/author&gt;&lt;/authors&gt;&lt;/contributors&gt;&lt;auth-address&gt;RiskMuTox, 131 Clemson Drive, Oak Ridge, TN 37830, USA; Oak Ridge National Laboratory, Oak Ridge, TN 37831-8077, USA. pbs@mac.com&lt;/auth-address&gt;&lt;titles&gt;&lt;title&gt;The influence of dominant lethal mutations on litter size and body weight and the consequent impact on transgenerational carcinogenesis&lt;/title&gt;&lt;secondary-title&gt;Mutat Res&lt;/secondary-title&gt;&lt;alt-title&gt;Mutation research&lt;/alt-title&gt;&lt;/titles&gt;&lt;pages&gt;382-94&lt;/pages&gt;&lt;volume&gt;578&lt;/volume&gt;&lt;number&gt;1-2&lt;/number&gt;&lt;edition&gt;2005/09/15&lt;/edition&gt;&lt;keywords&gt;&lt;keyword&gt;Analysis of Variance&lt;/keyword&gt;&lt;keyword&gt;Animals&lt;/keyword&gt;&lt;keyword&gt;Body Weight/*genetics&lt;/keyword&gt;&lt;keyword&gt;Caloric Restriction&lt;/keyword&gt;&lt;keyword&gt;*Carcinogenicity Tests&lt;/keyword&gt;&lt;keyword&gt;Crosses, Genetic&lt;/keyword&gt;&lt;keyword&gt;Female&lt;/keyword&gt;&lt;keyword&gt;*Genes, Dominant&lt;/keyword&gt;&lt;keyword&gt;*Genes, Lethal&lt;/keyword&gt;&lt;keyword&gt;Litter Size/*genetics&lt;/keyword&gt;&lt;keyword&gt;Male&lt;/keyword&gt;&lt;keyword&gt;Mice&lt;/keyword&gt;&lt;keyword&gt;Mice, Inbred C3H&lt;/keyword&gt;&lt;keyword&gt;Mice, Inbred Strains&lt;/keyword&gt;&lt;keyword&gt;*Mutation&lt;/keyword&gt;&lt;keyword&gt;Pregnancy&lt;/keyword&gt;&lt;keyword&gt;Radiation&lt;/keyword&gt;&lt;/keywords&gt;&lt;dates&gt;&lt;year&gt;2005&lt;/year&gt;&lt;pub-dates&gt;&lt;date&gt;Oct 15&lt;/date&gt;&lt;/pub-dates&gt;&lt;/dates&gt;&lt;isbn&gt;0027-5107 (Print)&amp;#xD;0027-5107&lt;/isbn&gt;&lt;accession-num&gt;16157353&lt;/accession-num&gt;&lt;urls&gt;&lt;/urls&gt;&lt;electronic-resource-num&gt;10.1016/j.mrfmmm.2005.06.02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59476CFC" w14:textId="77777777" w:rsidTr="005A56EA">
        <w:tc>
          <w:tcPr>
            <w:tcW w:w="4638" w:type="dxa"/>
          </w:tcPr>
          <w:p w14:paraId="700FB02F" w14:textId="77777777" w:rsidR="00EB2E95" w:rsidRPr="00D72EE4" w:rsidRDefault="00EB2E95" w:rsidP="003129E3">
            <w:pPr>
              <w:pStyle w:val="Heading2"/>
              <w:spacing w:before="100" w:beforeAutospacing="1" w:after="100" w:afterAutospacing="1"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 transiently improves motor performance but hastens clinical onset of disease in the Cu/Zn</w:t>
            </w:r>
            <w:r w:rsidRPr="00D72EE4">
              <w:rPr>
                <w:rFonts w:ascii="Cambria Math" w:hAnsi="Cambria Math" w:cs="Cambria Math"/>
                <w:b w:val="0"/>
                <w:bCs w:val="0"/>
                <w:color w:val="000000" w:themeColor="text1"/>
                <w:sz w:val="22"/>
                <w:szCs w:val="22"/>
              </w:rPr>
              <w:t>‐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uperoxide dismutase mutant G93A mouse</w:t>
            </w:r>
          </w:p>
        </w:tc>
        <w:tc>
          <w:tcPr>
            <w:tcW w:w="2737" w:type="dxa"/>
          </w:tcPr>
          <w:p w14:paraId="24E6F416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bine and present both sexes as one</w:t>
            </w:r>
          </w:p>
        </w:tc>
        <w:tc>
          <w:tcPr>
            <w:tcW w:w="2790" w:type="dxa"/>
          </w:tcPr>
          <w:p w14:paraId="4B2EB0F4" w14:textId="752F158C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amadeh&lt;/Author&gt;&lt;Year&gt;2005&lt;/Year&gt;&lt;RecNum&gt;141&lt;/RecNum&gt;&lt;DisplayText&gt;(208)&lt;/DisplayText&gt;&lt;record&gt;&lt;rec-number&gt;141&lt;/rec-number&gt;&lt;foreign-keys&gt;&lt;key app="EN" db-id="t5a0225z8pp0feewp2expp2utwdfxrz9z0dz" timestamp="0"&gt;141&lt;/key&gt;&lt;/foreign-keys&gt;&lt;ref-type name="Journal Article"&gt;17&lt;/ref-type&gt;&lt;contributors&gt;&lt;authors&gt;&lt;author&gt;Hamadeh, M. J.&lt;/author&gt;&lt;author&gt;Rodriguez, M. C.&lt;/author&gt;&lt;author&gt;Kaczor, J. J.&lt;/author&gt;&lt;author&gt;Tarnopolsky, M. A.&lt;/author&gt;&lt;/authors&gt;&lt;/contributors&gt;&lt;auth-address&gt;Department of Pediatrics, McMaster University Medical Center, Room 4U4, 1200 Main Street West, Hamilton, Ontario L8N 3Z5, Canada.&lt;/auth-address&gt;&lt;titles&gt;&lt;title&gt;Caloric restriction transiently improves motor performance but hastens clinical onset of disease in the Cu/Zn-superoxide dismutase mutant G93A mouse&lt;/title&gt;&lt;secondary-title&gt;Muscle Nerve&lt;/secondary-title&gt;&lt;alt-title&gt;Muscle &amp;amp; nerve&lt;/alt-title&gt;&lt;/titles&gt;&lt;pages&gt;214-20&lt;/pages&gt;&lt;volume&gt;31&lt;/volume&gt;&lt;number&gt;2&lt;/number&gt;&lt;edition&gt;2004/12/31&lt;/edition&gt;&lt;keywords&gt;&lt;keyword&gt;Amyotrophic Lateral Sclerosis/enzymology/*genetics&lt;/keyword&gt;&lt;keyword&gt;Animals&lt;/keyword&gt;&lt;keyword&gt;Caloric Restriction/*methods&lt;/keyword&gt;&lt;keyword&gt;Female&lt;/keyword&gt;&lt;keyword&gt;Male&lt;/keyword&gt;&lt;keyword&gt;Mice&lt;/keyword&gt;&lt;keyword&gt;Mice, Transgenic&lt;/keyword&gt;&lt;keyword&gt;*Mutation&lt;/keyword&gt;&lt;keyword&gt;Psychomotor Performance/*physiology&lt;/keyword&gt;&lt;keyword&gt;Superoxide Dismutase/*genetics&lt;/keyword&gt;&lt;/keywords&gt;&lt;dates&gt;&lt;year&gt;2005&lt;/year&gt;&lt;pub-dates&gt;&lt;date&gt;Feb&lt;/date&gt;&lt;/pub-dates&gt;&lt;/dates&gt;&lt;isbn&gt;0148-639X (Print)&amp;#xD;0148-639x&lt;/isbn&gt;&lt;accession-num&gt;15625688&lt;/accession-num&gt;&lt;urls&gt;&lt;/urls&gt;&lt;electronic-resource-num&gt;10.1002/mus.2025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30C7655" w14:textId="77777777" w:rsidTr="005A56EA">
        <w:tc>
          <w:tcPr>
            <w:tcW w:w="4638" w:type="dxa"/>
          </w:tcPr>
          <w:p w14:paraId="242CF26A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ltered cholesterologenic and lipogenic transcriptional profile in livers of aging Snell dwarf (Pit1dw/dwJ)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6B5C9171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59447A16" w14:textId="5BDA58E9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oylston&lt;/Author&gt;&lt;Year&gt;2004&lt;/Year&gt;&lt;RecNum&gt;142&lt;/RecNum&gt;&lt;DisplayText&gt;(209)&lt;/DisplayText&gt;&lt;record&gt;&lt;rec-number&gt;142&lt;/rec-number&gt;&lt;foreign-keys&gt;&lt;key app="EN" db-id="t5a0225z8pp0feewp2expp2utwdfxrz9z0dz" timestamp="0"&gt;142&lt;/key&gt;&lt;/foreign-keys&gt;&lt;ref-type name="Journal Article"&gt;17&lt;/ref-type&gt;&lt;contributors&gt;&lt;authors&gt;&lt;author&gt;Boylston, W. H.&lt;/author&gt;&lt;author&gt;Gerstner, A.&lt;/author&gt;&lt;author&gt;DeFord, J. H.&lt;/author&gt;&lt;author&gt;Madsen, M.&lt;/author&gt;&lt;author&gt;Flurkey, K.&lt;/author&gt;&lt;author&gt;Harrison, D. E.&lt;/author&gt;&lt;author&gt;Papaconstantinou, J.&lt;/author&gt;&lt;/authors&gt;&lt;/contributors&gt;&lt;auth-address&gt;Department of Human Biological Chemistry and Genetics, University of Texas Medical Branch, Galveston, TX 77555-0643, USA.&lt;/auth-address&gt;&lt;titles&gt;&lt;title&gt;Altered cholesterologenic and lipogenic transcriptional profile in livers of aging Snell dwarf (Pit1dw/dwJ) mice&lt;/title&gt;&lt;secondary-title&gt;Aging Cell&lt;/secondary-title&gt;&lt;alt-title&gt;Aging cell&lt;/alt-title&gt;&lt;/titles&gt;&lt;pages&gt;283-96&lt;/pages&gt;&lt;volume&gt;3&lt;/volume&gt;&lt;number&gt;5&lt;/number&gt;&lt;edition&gt;2004/09/24&lt;/edition&gt;&lt;keywords&gt;&lt;keyword&gt;Animals&lt;/keyword&gt;&lt;keyword&gt;Apolipoproteins/*metabolism&lt;/keyword&gt;&lt;keyword&gt;CCAAT-Enhancer-Binding Proteins/*metabolism&lt;/keyword&gt;&lt;keyword&gt;Dwarfism/*genetics&lt;/keyword&gt;&lt;keyword&gt;Female&lt;/keyword&gt;&lt;keyword&gt;Gene Expression Profiling/methods&lt;/keyword&gt;&lt;keyword&gt;Gene Expression Regulation/physiology&lt;/keyword&gt;&lt;keyword&gt;Liver/*enzymology&lt;/keyword&gt;&lt;keyword&gt;Longevity/*physiology&lt;/keyword&gt;&lt;keyword&gt;Male&lt;/keyword&gt;&lt;keyword&gt;Mice&lt;/keyword&gt;&lt;keyword&gt;Mice, Transgenic&lt;/keyword&gt;&lt;/keywords&gt;&lt;dates&gt;&lt;year&gt;2004&lt;/year&gt;&lt;pub-dates&gt;&lt;date&gt;Oct&lt;/date&gt;&lt;/pub-dates&gt;&lt;/dates&gt;&lt;isbn&gt;1474-9718 (Print)&amp;#xD;1474-9718&lt;/isbn&gt;&lt;accession-num&gt;15379852&lt;/accession-num&gt;&lt;urls&gt;&lt;/urls&gt;&lt;electronic-resource-num&gt;10.1111/j.1474-9728.2004.00115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0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A481195" w14:textId="77777777" w:rsidTr="005A56EA">
        <w:tc>
          <w:tcPr>
            <w:tcW w:w="4638" w:type="dxa"/>
          </w:tcPr>
          <w:p w14:paraId="00247AA4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 accelerated assay for the identification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fespa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-extending interventions in Drosophila melanogaster.</w:t>
            </w:r>
          </w:p>
        </w:tc>
        <w:tc>
          <w:tcPr>
            <w:tcW w:w="2737" w:type="dxa"/>
          </w:tcPr>
          <w:p w14:paraId="12819E4D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in mice</w:t>
            </w:r>
          </w:p>
        </w:tc>
        <w:tc>
          <w:tcPr>
            <w:tcW w:w="2790" w:type="dxa"/>
          </w:tcPr>
          <w:p w14:paraId="11A2B6B6" w14:textId="7391744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auer&lt;/Author&gt;&lt;Year&gt;2004&lt;/Year&gt;&lt;RecNum&gt;144&lt;/RecNum&gt;&lt;DisplayText&gt;(210)&lt;/DisplayText&gt;&lt;record&gt;&lt;rec-number&gt;144&lt;/rec-number&gt;&lt;foreign-keys&gt;&lt;key app="EN" db-id="t5a0225z8pp0feewp2expp2utwdfxrz9z0dz" timestamp="0"&gt;144&lt;/key&gt;&lt;/foreign-keys&gt;&lt;ref-type name="Journal Article"&gt;17&lt;/ref-type&gt;&lt;contributors&gt;&lt;authors&gt;&lt;author&gt;Bauer, J. H.&lt;/author&gt;&lt;author&gt;Goupil, S.&lt;/author&gt;&lt;author&gt;Garber, G. B.&lt;/author&gt;&lt;author&gt;Helfand, S. L.&lt;/author&gt;&lt;/authors&gt;&lt;/contributors&gt;&lt;auth-address&gt;Department of Genetics and Developmental Biology, University of Connecticut Health Center, 263 Farmington Avenue, Farmington, CT 06030, USA.&lt;/auth-address&gt;&lt;titles&gt;&lt;title&gt;An accelerated assay for the identification of lifespan-extending interventions in Drosophila melanogaster&lt;/title&gt;&lt;secondary-title&gt;Proc Natl Acad Sci U S A&lt;/secondary-title&gt;&lt;alt-title&gt;Proceedings of the National Academy of Sciences of the United States of America&lt;/alt-title&gt;&lt;/titles&gt;&lt;pages&gt;12980-5&lt;/pages&gt;&lt;volume&gt;101&lt;/volume&gt;&lt;number&gt;35&lt;/number&gt;&lt;edition&gt;2004/08/26&lt;/edition&gt;&lt;keywords&gt;&lt;keyword&gt;Age Factors&lt;/keyword&gt;&lt;keyword&gt;Aging/*physiology&lt;/keyword&gt;&lt;keyword&gt;Animals&lt;/keyword&gt;&lt;keyword&gt;Biomarkers&lt;/keyword&gt;&lt;keyword&gt;Caloric Restriction&lt;/keyword&gt;&lt;keyword&gt;Drosophila melanogaster/drug effects/genetics/*physiology&lt;/keyword&gt;&lt;keyword&gt;Female&lt;/keyword&gt;&lt;keyword&gt;Fertility&lt;/keyword&gt;&lt;keyword&gt;Longevity/drug effects/genetics/*physiology&lt;/keyword&gt;&lt;keyword&gt;Male&lt;/keyword&gt;&lt;keyword&gt;Pharmaceutical Preparations&lt;/keyword&gt;&lt;keyword&gt;Temperature&lt;/keyword&gt;&lt;keyword&gt;Tetanus Toxin/biosynthesis/genetics&lt;/keyword&gt;&lt;/keywords&gt;&lt;dates&gt;&lt;year&gt;2004&lt;/year&gt;&lt;pub-dates&gt;&lt;date&gt;Aug 31&lt;/date&gt;&lt;/pub-dates&gt;&lt;/dates&gt;&lt;isbn&gt;0027-8424 (Print)&amp;#xD;0027-8424&lt;/isbn&gt;&lt;accession-num&gt;15328413&lt;/accession-num&gt;&lt;urls&gt;&lt;/urls&gt;&lt;custom2&gt;PMC516504&lt;/custom2&gt;&lt;electronic-resource-num&gt;10.1073/pnas.040349310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6D53D0E6" w14:textId="77777777" w:rsidTr="005A56EA">
        <w:tc>
          <w:tcPr>
            <w:tcW w:w="4638" w:type="dxa"/>
          </w:tcPr>
          <w:p w14:paraId="29D74645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vergent effects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n gene expression in normal and long-live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42AF9983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n’t specify which sex</w:t>
            </w:r>
          </w:p>
        </w:tc>
        <w:tc>
          <w:tcPr>
            <w:tcW w:w="2790" w:type="dxa"/>
          </w:tcPr>
          <w:p w14:paraId="65A10543" w14:textId="271D6779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Masternak&lt;/Author&gt;&lt;Year&gt;2004&lt;/Year&gt;&lt;RecNum&gt;143&lt;/RecNum&gt;&lt;DisplayText&gt;(211)&lt;/DisplayText&gt;&lt;record&gt;&lt;rec-number&gt;143&lt;/rec-number&gt;&lt;foreign-keys&gt;&lt;key app="EN" db-id="t5a0225z8pp0feewp2expp2utwdfxrz9z0dz" timestamp="0"&gt;143&lt;/key&gt;&lt;/foreign-keys&gt;&lt;ref-type name="Journal Article"&gt;17&lt;/ref-type&gt;&lt;contributors&gt;&lt;authors&gt;&lt;author&gt;Masternak, M. M.&lt;/author&gt;&lt;author&gt;Al-Regaiey, K.&lt;/author&gt;&lt;author&gt;Bonkowski, M. S.&lt;/author&gt;&lt;author&gt;Panici, J.&lt;/author&gt;&lt;author&gt;Sun, L.&lt;/author&gt;&lt;author&gt;Wang, J.&lt;/author&gt;&lt;author&gt;Przybylski, G. K.&lt;/author&gt;&lt;author&gt;Bartke, A.&lt;/author&gt;&lt;/authors&gt;&lt;/contributors&gt;&lt;auth-address&gt;Department of Internal Medicine, Southern Illinois University, School of Medicine, Springfield 62794-9628, USA. mmasternak@siumed.edu&lt;/auth-address&gt;&lt;titles&gt;&lt;title&gt;Divergent effects of caloric restriction on gene expression in normal and long-lived mice&lt;/title&gt;&lt;secondary-title&gt;J Gerontol A Biol Sci Med Sci&lt;/secondary-title&gt;&lt;alt-title&gt;The journals of gerontology. Series A, Biological sciences and medical sciences&lt;/alt-title&gt;&lt;/titles&gt;&lt;pages&gt;784-8&lt;/pages&gt;&lt;volume&gt;59&lt;/volume&gt;&lt;number&gt;8&lt;/number&gt;&lt;edition&gt;2004/09/04&lt;/edition&gt;&lt;keywords&gt;&lt;keyword&gt;Animals&lt;/keyword&gt;&lt;keyword&gt;Blotting, Western&lt;/keyword&gt;&lt;keyword&gt;*Caloric Restriction&lt;/keyword&gt;&lt;keyword&gt;Female&lt;/keyword&gt;&lt;keyword&gt;Gene Expression/*physiology&lt;/keyword&gt;&lt;keyword&gt;Insulin/physiology&lt;/keyword&gt;&lt;keyword&gt;Longevity/*physiology&lt;/keyword&gt;&lt;keyword&gt;Male&lt;/keyword&gt;&lt;keyword&gt;Mice&lt;/keyword&gt;&lt;keyword&gt;Mice, Mutant Strains&lt;/keyword&gt;&lt;keyword&gt;Polymerase Chain Reaction&lt;/keyword&gt;&lt;/keywords&gt;&lt;dates&gt;&lt;year&gt;2004&lt;/year&gt;&lt;pub-dates&gt;&lt;date&gt;Aug&lt;/date&gt;&lt;/pub-dates&gt;&lt;/dates&gt;&lt;isbn&gt;1079-5006 (Print)&amp;#xD;1079-5006&lt;/isbn&gt;&lt;accession-num&gt;15345726&lt;/accession-num&gt;&lt;urls&gt;&lt;/urls&gt;&lt;electronic-resource-num&gt;10.1093/gerona/59.8.b78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30C801EF" w14:textId="77777777" w:rsidTr="005A56EA">
        <w:tc>
          <w:tcPr>
            <w:tcW w:w="4638" w:type="dxa"/>
          </w:tcPr>
          <w:p w14:paraId="4382078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dditive regulation of hepatic gene expression by dwarfism an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6E67CF89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use females</w:t>
            </w:r>
          </w:p>
        </w:tc>
        <w:tc>
          <w:tcPr>
            <w:tcW w:w="2790" w:type="dxa"/>
          </w:tcPr>
          <w:p w14:paraId="1F91A086" w14:textId="031F070A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c3VjaGl5YTwvQXV0aG9yPjxZZWFyPjIwMDQ8L1llYXI+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c3VjaGl5YTwvQXV0aG9yPjxZZWFyPjIwMDQ8L1llYXI+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B2E95" w:rsidRPr="00D72EE4" w14:paraId="2312564A" w14:textId="77777777" w:rsidTr="005A56EA">
        <w:tc>
          <w:tcPr>
            <w:tcW w:w="4638" w:type="dxa"/>
          </w:tcPr>
          <w:p w14:paraId="03FEEBB8" w14:textId="77777777" w:rsidR="00EB2E95" w:rsidRPr="00D72EE4" w:rsidRDefault="00EB2E9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creased rat brain cytochrome c correlates with degree of perinatal copper deficiency rather than apoptosis.</w:t>
            </w:r>
          </w:p>
        </w:tc>
        <w:tc>
          <w:tcPr>
            <w:tcW w:w="2737" w:type="dxa"/>
          </w:tcPr>
          <w:p w14:paraId="65A5A6AB" w14:textId="77777777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</w:t>
            </w:r>
          </w:p>
        </w:tc>
        <w:tc>
          <w:tcPr>
            <w:tcW w:w="2790" w:type="dxa"/>
          </w:tcPr>
          <w:p w14:paraId="1EF7CA23" w14:textId="067E7C6E" w:rsidR="00EB2E95" w:rsidRPr="00D72EE4" w:rsidRDefault="00EB2E9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ybina&lt;/Author&gt;&lt;Year&gt;2003&lt;/Year&gt;&lt;RecNum&gt;146&lt;/RecNum&gt;&lt;DisplayText&gt;(213)&lt;/DisplayText&gt;&lt;record&gt;&lt;rec-number&gt;146&lt;/rec-number&gt;&lt;foreign-keys&gt;&lt;key app="EN" db-id="t5a0225z8pp0feewp2expp2utwdfxrz9z0dz" timestamp="0"&gt;146&lt;/key&gt;&lt;/foreign-keys&gt;&lt;ref-type name="Journal Article"&gt;17&lt;/ref-type&gt;&lt;contributors&gt;&lt;authors&gt;&lt;author&gt;Gybina, A. A.&lt;/author&gt;&lt;author&gt;Prohaska, J. R.&lt;/author&gt;&lt;/authors&gt;&lt;/contributors&gt;&lt;auth-address&gt;Department of Biochemistry and Molecular Biology, University of Minnesota, Duluth, MN 55812, USA.&lt;/auth-address&gt;&lt;titles&gt;&lt;title&gt;Increased rat brain cytochrome c correlates with degree of perinatal copper deficiency rather than apoptosis&lt;/title&gt;&lt;secondary-title&gt;J Nutr&lt;/secondary-title&gt;&lt;alt-title&gt;The Journal of nutrition&lt;/alt-title&gt;&lt;/titles&gt;&lt;pages&gt;3361-8&lt;/pages&gt;&lt;volume&gt;133&lt;/volume&gt;&lt;number&gt;11&lt;/number&gt;&lt;edition&gt;2003/11/11&lt;/edition&gt;&lt;keywords&gt;&lt;keyword&gt;Animals&lt;/keyword&gt;&lt;keyword&gt;Animals, Newborn&lt;/keyword&gt;&lt;keyword&gt;Apoptosis/*physiology&lt;/keyword&gt;&lt;keyword&gt;Body Weight&lt;/keyword&gt;&lt;keyword&gt;Brain/anatomy &amp;amp; histology/cytology/drug effects/*enzymology&lt;/keyword&gt;&lt;keyword&gt;Cerebral Cortex/metabolism&lt;/keyword&gt;&lt;keyword&gt;Copper/*deficiency/metabolism&lt;/keyword&gt;&lt;keyword&gt;Cytochromes c/*metabolism&lt;/keyword&gt;&lt;keyword&gt;Female&lt;/keyword&gt;&lt;keyword&gt;Liver/metabolism&lt;/keyword&gt;&lt;keyword&gt;Mitochondria/enzymology&lt;/keyword&gt;&lt;keyword&gt;Organ Size&lt;/keyword&gt;&lt;keyword&gt;Pregnancy&lt;/keyword&gt;&lt;keyword&gt;*Prenatal Exposure Delayed Effects&lt;/keyword&gt;&lt;keyword&gt;Rats&lt;/keyword&gt;&lt;keyword&gt;Rats, Sprague-Dawley&lt;/keyword&gt;&lt;/keywords&gt;&lt;dates&gt;&lt;year&gt;2003&lt;/year&gt;&lt;pub-dates&gt;&lt;date&gt;Nov&lt;/date&gt;&lt;/pub-dates&gt;&lt;/dates&gt;&lt;isbn&gt;0022-3166 (Print)&amp;#xD;0022-3166&lt;/isbn&gt;&lt;accession-num&gt;14608045&lt;/accession-num&gt;&lt;urls&gt;&lt;/urls&gt;&lt;electronic-resource-num&gt;10.1093/jn/133.11.336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E60F6C4" w14:textId="77777777" w:rsidTr="005A56EA">
        <w:tc>
          <w:tcPr>
            <w:tcW w:w="4638" w:type="dxa"/>
          </w:tcPr>
          <w:p w14:paraId="6353261F" w14:textId="52205A3D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elayed occurrence of fatal neoplastic diseases in ames dwar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: correlation to extende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ongevity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07EA6156" w14:textId="3E32A5E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n’t specify which sex</w:t>
            </w:r>
          </w:p>
        </w:tc>
        <w:tc>
          <w:tcPr>
            <w:tcW w:w="2790" w:type="dxa"/>
          </w:tcPr>
          <w:p w14:paraId="45A4CD33" w14:textId="787BDC7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Ikeno&lt;/Author&gt;&lt;Year&gt;2003&lt;/Year&gt;&lt;RecNum&gt;148&lt;/RecNum&gt;&lt;DisplayText&gt;(214)&lt;/DisplayText&gt;&lt;record&gt;&lt;rec-number&gt;148&lt;/rec-number&gt;&lt;foreign-keys&gt;&lt;key app="EN" db-id="t5a0225z8pp0feewp2expp2utwdfxrz9z0dz" timestamp="0"&gt;148&lt;/key&gt;&lt;/foreign-keys&gt;&lt;ref-type name="Journal Article"&gt;17&lt;/ref-type&gt;&lt;contributors&gt;&lt;authors&gt;&lt;author&gt;Ikeno, Y.&lt;/author&gt;&lt;author&gt;Bronson, R. T.&lt;/author&gt;&lt;author&gt;Hubbard, G. B.&lt;/author&gt;&lt;author&gt;Lee, S.&lt;/author&gt;&lt;author&gt;Bartke, A.&lt;/author&gt;&lt;/authors&gt;&lt;/contributors&gt;&lt;auth-address&gt;Research Service, Audie Murphy VA Hospital (STVHCS), San Antonio, Texas 78229, USA. ikeno@uthscsa.edu&lt;/auth-address&gt;&lt;titles&gt;&lt;title&gt;Delayed occurrence of fatal neoplastic diseases in ames dwarf mice: correlation to extended longevity&lt;/title&gt;&lt;secondary-title&gt;J Gerontol A Biol Sci Med Sci&lt;/secondary-title&gt;&lt;alt-title&gt;The journals of gerontology. Series A, Biological sciences and medical sciences&lt;/alt-title&gt;&lt;/titles&gt;&lt;pages&gt;291-6&lt;/pages&gt;&lt;volume&gt;58&lt;/volume&gt;&lt;number&gt;4&lt;/number&gt;&lt;edition&gt;2003/03/29&lt;/edition&gt;&lt;keywords&gt;&lt;keyword&gt;Adenocarcinoma/mortality/*pathology&lt;/keyword&gt;&lt;keyword&gt;Aging/*pathology&lt;/keyword&gt;&lt;keyword&gt;Animals&lt;/keyword&gt;&lt;keyword&gt;Cause of Death&lt;/keyword&gt;&lt;keyword&gt;Chi-Square Distribution&lt;/keyword&gt;&lt;keyword&gt;Female&lt;/keyword&gt;&lt;keyword&gt;Longevity&lt;/keyword&gt;&lt;keyword&gt;Lung Neoplasms/mortality/pathology&lt;/keyword&gt;&lt;keyword&gt;Male&lt;/keyword&gt;&lt;keyword&gt;Mice&lt;/keyword&gt;&lt;keyword&gt;Mice, Mutant Strains&lt;/keyword&gt;&lt;keyword&gt;Neoplasms/mortality/*pathology&lt;/keyword&gt;&lt;/keywords&gt;&lt;dates&gt;&lt;year&gt;2003&lt;/year&gt;&lt;pub-dates&gt;&lt;date&gt;Apr&lt;/date&gt;&lt;/pub-dates&gt;&lt;/dates&gt;&lt;isbn&gt;1079-5006 (Print)&amp;#xD;1079-5006&lt;/isbn&gt;&lt;accession-num&gt;12663691&lt;/accession-num&gt;&lt;urls&gt;&lt;/urls&gt;&lt;electronic-resource-num&gt;10.1093/gerona/58.4.b29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12625009" w14:textId="77777777" w:rsidTr="005A56EA">
        <w:tc>
          <w:tcPr>
            <w:tcW w:w="4638" w:type="dxa"/>
          </w:tcPr>
          <w:p w14:paraId="118529DB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enotype and age influence the effect of caloric intake on mortality in mice</w:t>
            </w:r>
          </w:p>
        </w:tc>
        <w:tc>
          <w:tcPr>
            <w:tcW w:w="2737" w:type="dxa"/>
          </w:tcPr>
          <w:p w14:paraId="3CA36949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males</w:t>
            </w:r>
          </w:p>
        </w:tc>
        <w:tc>
          <w:tcPr>
            <w:tcW w:w="2790" w:type="dxa"/>
          </w:tcPr>
          <w:p w14:paraId="640AEE3C" w14:textId="54FE8CC3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orster&lt;/Author&gt;&lt;Year&gt;2003&lt;/Year&gt;&lt;RecNum&gt;150&lt;/RecNum&gt;&lt;DisplayText&gt;(215)&lt;/DisplayText&gt;&lt;record&gt;&lt;rec-number&gt;150&lt;/rec-number&gt;&lt;foreign-keys&gt;&lt;key app="EN" db-id="t5a0225z8pp0feewp2expp2utwdfxrz9z0dz" timestamp="0"&gt;150&lt;/key&gt;&lt;/foreign-keys&gt;&lt;ref-type name="Journal Article"&gt;17&lt;/ref-type&gt;&lt;contributors&gt;&lt;authors&gt;&lt;author&gt;Forster, M. J.&lt;/author&gt;&lt;author&gt;Morris, P.&lt;/author&gt;&lt;author&gt;Sohal, R. S.&lt;/author&gt;&lt;/authors&gt;&lt;/contributors&gt;&lt;auth-address&gt;Department of Pharmacology and Neuroscience, Institute for Aging and Alzheimer&amp;apos;s Disease Research, University of North Texas Health Science Center at Fort Worth, 76107, USA. forsterm@hsc.unt.edu&lt;/auth-address&gt;&lt;titles&gt;&lt;title&gt;Genotype and age influence the effect of caloric intake on mortality in mice&lt;/title&gt;&lt;secondary-title&gt;Faseb j&lt;/secondary-title&gt;&lt;alt-title&gt;FASEB journal : official publication of the Federation of American Societies for Experimental Biology&lt;/alt-title&gt;&lt;/titles&gt;&lt;pages&gt;690-2&lt;/pages&gt;&lt;volume&gt;17&lt;/volume&gt;&lt;number&gt;6&lt;/number&gt;&lt;edition&gt;2003/02/15&lt;/edition&gt;&lt;keywords&gt;&lt;keyword&gt;Aging/*physiology&lt;/keyword&gt;&lt;keyword&gt;Animals&lt;/keyword&gt;&lt;keyword&gt;Energy Intake/*physiology&lt;/keyword&gt;&lt;keyword&gt;Female&lt;/keyword&gt;&lt;keyword&gt;Genotype&lt;/keyword&gt;&lt;keyword&gt;Longevity/genetics/*physiology&lt;/keyword&gt;&lt;keyword&gt;Male&lt;/keyword&gt;&lt;keyword&gt;Mice&lt;/keyword&gt;&lt;keyword&gt;Mice, Inbred C57BL&lt;/keyword&gt;&lt;keyword&gt;Mice, Inbred DBA&lt;/keyword&gt;&lt;keyword&gt;Mice, Inbred Strains&lt;/keyword&gt;&lt;keyword&gt;Time Factors&lt;/keyword&gt;&lt;/keywords&gt;&lt;dates&gt;&lt;year&gt;2003&lt;/year&gt;&lt;pub-dates&gt;&lt;date&gt;Apr&lt;/date&gt;&lt;/pub-dates&gt;&lt;/dates&gt;&lt;isbn&gt;0892-6638&lt;/isbn&gt;&lt;accession-num&gt;12586746&lt;/accession-num&gt;&lt;urls&gt;&lt;/urls&gt;&lt;custom2&gt;PMC2839882&lt;/custom2&gt;&lt;custom6&gt;NIHMS182370&lt;/custom6&gt;&lt;electronic-resource-num&gt;10.1096/fj.02-0533fje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5A6D978" w14:textId="77777777" w:rsidTr="005A56EA">
        <w:tc>
          <w:tcPr>
            <w:tcW w:w="4638" w:type="dxa"/>
          </w:tcPr>
          <w:p w14:paraId="47F3E5EA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Sexual differentiation, pregnancy,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e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, and aging affect the adipocyte-specific secretory protein adiponectin.</w:t>
            </w:r>
          </w:p>
        </w:tc>
        <w:tc>
          <w:tcPr>
            <w:tcW w:w="2737" w:type="dxa"/>
          </w:tcPr>
          <w:p w14:paraId="72C8121A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n’t have appropriate controls; rats</w:t>
            </w:r>
          </w:p>
        </w:tc>
        <w:tc>
          <w:tcPr>
            <w:tcW w:w="2790" w:type="dxa"/>
          </w:tcPr>
          <w:p w14:paraId="006B7652" w14:textId="1AC6373B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1iczwvQXV0aG9yPjxZZWFyPjIwMDM8L1llYXI+PFJl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b21iczwvQXV0aG9yPjxZZWFyPjIwMDM8L1llYXI+PFJl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346C5A1" w14:textId="77777777" w:rsidTr="005A56EA">
        <w:tc>
          <w:tcPr>
            <w:tcW w:w="4638" w:type="dxa"/>
          </w:tcPr>
          <w:p w14:paraId="5CF1947A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  <w:shd w:val="clear" w:color="auto" w:fill="FFFFFF"/>
              </w:rPr>
              <w:t>Extended Longevity in Mice Lacking the Insulin Receptor in Adipose Tissue</w:t>
            </w:r>
          </w:p>
        </w:tc>
        <w:tc>
          <w:tcPr>
            <w:tcW w:w="2737" w:type="dxa"/>
          </w:tcPr>
          <w:p w14:paraId="3ADA075A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n’t specify sex of the mice</w:t>
            </w:r>
          </w:p>
        </w:tc>
        <w:tc>
          <w:tcPr>
            <w:tcW w:w="2790" w:type="dxa"/>
          </w:tcPr>
          <w:p w14:paraId="5958EB46" w14:textId="28E6A99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luher&lt;/Author&gt;&lt;Year&gt;2003&lt;/Year&gt;&lt;RecNum&gt;151&lt;/RecNum&gt;&lt;DisplayText&gt;(217)&lt;/DisplayText&gt;&lt;record&gt;&lt;rec-number&gt;151&lt;/rec-number&gt;&lt;foreign-keys&gt;&lt;key app="EN" db-id="t5a0225z8pp0feewp2expp2utwdfxrz9z0dz" timestamp="0"&gt;151&lt;/key&gt;&lt;/foreign-keys&gt;&lt;ref-type name="Journal Article"&gt;17&lt;/ref-type&gt;&lt;contributors&gt;&lt;authors&gt;&lt;author&gt;Bluher, M.&lt;/author&gt;&lt;author&gt;Kahn, B. B.&lt;/author&gt;&lt;author&gt;Kahn, C. R.&lt;/author&gt;&lt;/authors&gt;&lt;/contributors&gt;&lt;auth-address&gt;Joslin Diabetes Center and Department of Medicine, Harvard Medical School, One Joslin Place, Boston, MA, 02215 USA.&lt;/auth-address&gt;&lt;titles&gt;&lt;title&gt;Extended longevity in mice lacking the insulin receptor in adipose tissue&lt;/title&gt;&lt;secondary-title&gt;Science&lt;/secondary-title&gt;&lt;alt-title&gt;Science (New York, N.Y.)&lt;/alt-title&gt;&lt;/titles&gt;&lt;pages&gt;572-4&lt;/pages&gt;&lt;volume&gt;299&lt;/volume&gt;&lt;number&gt;5606&lt;/number&gt;&lt;edition&gt;2003/01/25&lt;/edition&gt;&lt;keywords&gt;&lt;keyword&gt;Adipose Tissue/*anatomy &amp;amp; histology/*metabolism&lt;/keyword&gt;&lt;keyword&gt;Aging&lt;/keyword&gt;&lt;keyword&gt;Animals&lt;/keyword&gt;&lt;keyword&gt;Body Constitution&lt;/keyword&gt;&lt;keyword&gt;Body Weight&lt;/keyword&gt;&lt;keyword&gt;Caloric Restriction&lt;/keyword&gt;&lt;keyword&gt;Eating&lt;/keyword&gt;&lt;keyword&gt;Female&lt;/keyword&gt;&lt;keyword&gt;Insulin/metabolism&lt;/keyword&gt;&lt;keyword&gt;Insulin-Like Growth Factor I/metabolism&lt;/keyword&gt;&lt;keyword&gt;*Longevity&lt;/keyword&gt;&lt;keyword&gt;Male&lt;/keyword&gt;&lt;keyword&gt;Mice&lt;/keyword&gt;&lt;keyword&gt;Mice, Knockout&lt;/keyword&gt;&lt;keyword&gt;Receptor, Insulin/*genetics/metabolism&lt;/keyword&gt;&lt;keyword&gt;Signal Transduction&lt;/keyword&gt;&lt;keyword&gt;*Thinness&lt;/keyword&gt;&lt;/keywords&gt;&lt;dates&gt;&lt;year&gt;2003&lt;/year&gt;&lt;pub-dates&gt;&lt;date&gt;Jan 24&lt;/date&gt;&lt;/pub-dates&gt;&lt;/dates&gt;&lt;isbn&gt;0036-8075&lt;/isbn&gt;&lt;accession-num&gt;12543978&lt;/accession-num&gt;&lt;urls&gt;&lt;/urls&gt;&lt;electronic-resource-num&gt;10.1126/science.107822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25156AD" w14:textId="77777777" w:rsidTr="005A56EA">
        <w:tc>
          <w:tcPr>
            <w:tcW w:w="4638" w:type="dxa"/>
          </w:tcPr>
          <w:p w14:paraId="0D188C3B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Style w:val="current-selection"/>
                <w:rFonts w:ascii="Arial" w:hAnsi="Arial" w:cs="Arial"/>
                <w:color w:val="000000" w:themeColor="text1"/>
                <w:sz w:val="22"/>
                <w:szCs w:val="22"/>
              </w:rPr>
              <w:t>Big mice die young: early life body weight predicts longevity in genetically heterogeneous mice</w:t>
            </w:r>
          </w:p>
        </w:tc>
        <w:tc>
          <w:tcPr>
            <w:tcW w:w="2737" w:type="dxa"/>
          </w:tcPr>
          <w:p w14:paraId="01C865A4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7FEFEC83" w14:textId="4C1D634C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Miller&lt;/Author&gt;&lt;Year&gt;2002&lt;/Year&gt;&lt;RecNum&gt;147&lt;/RecNum&gt;&lt;DisplayText&gt;(218)&lt;/DisplayText&gt;&lt;record&gt;&lt;rec-number&gt;147&lt;/rec-number&gt;&lt;foreign-keys&gt;&lt;key app="EN" db-id="t5a0225z8pp0feewp2expp2utwdfxrz9z0dz" timestamp="0"&gt;147&lt;/key&gt;&lt;/foreign-keys&gt;&lt;ref-type name="Journal Article"&gt;17&lt;/ref-type&gt;&lt;contributors&gt;&lt;authors&gt;&lt;author&gt;Miller, R. A.&lt;/author&gt;&lt;author&gt;Harper, J. M.&lt;/author&gt;&lt;author&gt;Galecki, A.&lt;/author&gt;&lt;author&gt;Burke, D. T.&lt;/author&gt;&lt;/authors&gt;&lt;/contributors&gt;&lt;auth-address&gt;Department of Pathology, University of Michigan School of Medicine, Ann Arbor, MI, USA. millerr@umich.edu&lt;/auth-address&gt;&lt;titles&gt;&lt;title&gt;Big mice die young: early life body weight predicts longevity in genetically heterogeneous mice&lt;/title&gt;&lt;secondary-title&gt;Aging Cell&lt;/secondary-title&gt;&lt;alt-title&gt;Aging cell&lt;/alt-title&gt;&lt;/titles&gt;&lt;pages&gt;22-9&lt;/pages&gt;&lt;volume&gt;1&lt;/volume&gt;&lt;number&gt;1&lt;/number&gt;&lt;edition&gt;2003/07/29&lt;/edition&gt;&lt;keywords&gt;&lt;keyword&gt;Animals&lt;/keyword&gt;&lt;keyword&gt;Body Constitution/*genetics&lt;/keyword&gt;&lt;keyword&gt;Body Weight/*genetics&lt;/keyword&gt;&lt;keyword&gt;Female&lt;/keyword&gt;&lt;keyword&gt;Genetic Predisposition to Disease/*genetics&lt;/keyword&gt;&lt;keyword&gt;Genetic Testing&lt;/keyword&gt;&lt;keyword&gt;Insulin-Like Growth Factor I/metabolism&lt;/keyword&gt;&lt;keyword&gt;Leptin/blood&lt;/keyword&gt;&lt;keyword&gt;Longevity/*genetics&lt;/keyword&gt;&lt;keyword&gt;Male&lt;/keyword&gt;&lt;keyword&gt;Mice&lt;/keyword&gt;&lt;keyword&gt;Mice, Inbred Strains/*genetics/*metabolism&lt;/keyword&gt;&lt;keyword&gt;Mutation/genetics&lt;/keyword&gt;&lt;keyword&gt;Polymorphism, Genetic/genetics&lt;/keyword&gt;&lt;keyword&gt;Sex Factors&lt;/keyword&gt;&lt;keyword&gt;Thyroid Hormones/metabolism&lt;/keyword&gt;&lt;/keywords&gt;&lt;dates&gt;&lt;year&gt;2002&lt;/year&gt;&lt;pub-dates&gt;&lt;date&gt;Oct&lt;/date&gt;&lt;/pub-dates&gt;&lt;/dates&gt;&lt;isbn&gt;1474-9718 (Print)&amp;#xD;1474-9718&lt;/isbn&gt;&lt;accession-num&gt;12882350&lt;/accession-num&gt;&lt;urls&gt;&lt;/urls&gt;&lt;electronic-resource-num&gt;10.1046/j.1474-9728.2002.00006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1A84E0A5" w14:textId="77777777" w:rsidTr="005A56EA">
        <w:tc>
          <w:tcPr>
            <w:tcW w:w="4638" w:type="dxa"/>
          </w:tcPr>
          <w:p w14:paraId="757709C7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tioxidant enzymes, free-radical damage, and response to paraquat in liver and kidney of long-living growth hormone receptor/binding protein gene-disrupted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72BF1CD0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28C14BC7" w14:textId="5AC0785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YXVjazwvQXV0aG9yPjxZZWFyPjIwMDI8L1llYXI+PFJl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YXVjazwvQXV0aG9yPjxZZWFyPjIwMDI8L1llYXI+PFJl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1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6C00BAB" w14:textId="77777777" w:rsidTr="005A56EA">
        <w:tc>
          <w:tcPr>
            <w:tcW w:w="4638" w:type="dxa"/>
          </w:tcPr>
          <w:p w14:paraId="76AADB20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Growth negatively impacts the life span of mammals </w:t>
            </w:r>
          </w:p>
        </w:tc>
        <w:tc>
          <w:tcPr>
            <w:tcW w:w="2737" w:type="dxa"/>
          </w:tcPr>
          <w:p w14:paraId="13A55BE1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Reanalysis of previously published data </w:t>
            </w:r>
          </w:p>
        </w:tc>
        <w:tc>
          <w:tcPr>
            <w:tcW w:w="2790" w:type="dxa"/>
          </w:tcPr>
          <w:p w14:paraId="49C286F4" w14:textId="2355FBB3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Rollo&lt;/Author&gt;&lt;Year&gt;2002&lt;/Year&gt;&lt;RecNum&gt;157&lt;/RecNum&gt;&lt;DisplayText&gt;(220)&lt;/DisplayText&gt;&lt;record&gt;&lt;rec-number&gt;157&lt;/rec-number&gt;&lt;foreign-keys&gt;&lt;key app="EN" db-id="t5a0225z8pp0feewp2expp2utwdfxrz9z0dz" timestamp="0"&gt;157&lt;/key&gt;&lt;/foreign-keys&gt;&lt;ref-type name="Journal Article"&gt;17&lt;/ref-type&gt;&lt;contributors&gt;&lt;authors&gt;&lt;author&gt;Rollo, C. D.&lt;/author&gt;&lt;/authors&gt;&lt;/contributors&gt;&lt;auth-address&gt;Department of Biology, McMaster University, Hamilton, Ontario, Canada. rollocd@mcmaster.ca&lt;/auth-address&gt;&lt;titles&gt;&lt;title&gt;Growth negatively impacts the life span of mammals&lt;/title&gt;&lt;secondary-title&gt;Evol Dev&lt;/secondary-title&gt;&lt;alt-title&gt;Evolution &amp;amp; development&lt;/alt-title&gt;&lt;/titles&gt;&lt;pages&gt;55-61&lt;/pages&gt;&lt;volume&gt;4&lt;/volume&gt;&lt;number&gt;1&lt;/number&gt;&lt;edition&gt;2002/03/01&lt;/edition&gt;&lt;keywords&gt;&lt;keyword&gt;Aging/physiology&lt;/keyword&gt;&lt;keyword&gt;Animals&lt;/keyword&gt;&lt;keyword&gt;Female&lt;/keyword&gt;&lt;keyword&gt;Free Radicals&lt;/keyword&gt;&lt;keyword&gt;Growth/*physiology&lt;/keyword&gt;&lt;keyword&gt;Immune System/physiology&lt;/keyword&gt;&lt;keyword&gt;Longevity/*physiology&lt;/keyword&gt;&lt;keyword&gt;Male&lt;/keyword&gt;&lt;keyword&gt;Mammals/*physiology&lt;/keyword&gt;&lt;keyword&gt;Mice&lt;/keyword&gt;&lt;keyword&gt;Rats&lt;/keyword&gt;&lt;/keywords&gt;&lt;dates&gt;&lt;year&gt;2002&lt;/year&gt;&lt;pub-dates&gt;&lt;date&gt;Jan-Feb&lt;/date&gt;&lt;/pub-dates&gt;&lt;/dates&gt;&lt;isbn&gt;1520-541X (Print)&amp;#xD;1520-541x&lt;/isbn&gt;&lt;accession-num&gt;11868658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2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1471EC05" w14:textId="77777777" w:rsidTr="005A56EA">
        <w:tc>
          <w:tcPr>
            <w:tcW w:w="4638" w:type="dxa"/>
          </w:tcPr>
          <w:p w14:paraId="508C6E78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nhibits seizure susceptibility in epileptic EL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by reducing blood glucose.</w:t>
            </w:r>
          </w:p>
        </w:tc>
        <w:tc>
          <w:tcPr>
            <w:tcW w:w="2737" w:type="dxa"/>
          </w:tcPr>
          <w:p w14:paraId="3676D925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 both but pool male and female data together b/c there isn’t a sex difference (according to them)</w:t>
            </w:r>
          </w:p>
        </w:tc>
        <w:tc>
          <w:tcPr>
            <w:tcW w:w="2790" w:type="dxa"/>
          </w:tcPr>
          <w:p w14:paraId="08753B55" w14:textId="6FA93A9E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Greene&lt;/Author&gt;&lt;Year&gt;2001&lt;/Year&gt;&lt;RecNum&gt;156&lt;/RecNum&gt;&lt;DisplayText&gt;(221)&lt;/DisplayText&gt;&lt;record&gt;&lt;rec-number&gt;156&lt;/rec-number&gt;&lt;foreign-keys&gt;&lt;key app="EN" db-id="t5a0225z8pp0feewp2expp2utwdfxrz9z0dz" timestamp="0"&gt;156&lt;/key&gt;&lt;/foreign-keys&gt;&lt;ref-type name="Journal Article"&gt;17&lt;/ref-type&gt;&lt;contributors&gt;&lt;authors&gt;&lt;author&gt;Greene, A. E.&lt;/author&gt;&lt;author&gt;Todorova, M. T.&lt;/author&gt;&lt;author&gt;McGowan, R.&lt;/author&gt;&lt;author&gt;Seyfried, T. N.&lt;/author&gt;&lt;/authors&gt;&lt;/contributors&gt;&lt;auth-address&gt;Biology Department, Boston College, Chestnut Hill, Massachusetts 02167, USA.&lt;/auth-address&gt;&lt;titles&gt;&lt;title&gt;Caloric restriction inhibits seizure susceptibility in epileptic EL mice by reducing blood glucose&lt;/title&gt;&lt;secondary-title&gt;Epilepsia&lt;/secondary-title&gt;&lt;alt-title&gt;Epilepsia&lt;/alt-title&gt;&lt;/titles&gt;&lt;pages&gt;1371-8&lt;/pages&gt;&lt;volume&gt;42&lt;/volume&gt;&lt;number&gt;11&lt;/number&gt;&lt;edition&gt;2002/03/07&lt;/edition&gt;&lt;keywords&gt;&lt;keyword&gt;3-Hydroxybutyric Acid/blood&lt;/keyword&gt;&lt;keyword&gt;Animal Nutritional Physiological Phenomena&lt;/keyword&gt;&lt;keyword&gt;Animals&lt;/keyword&gt;&lt;keyword&gt;Blood Glucose/analysis/*metabolism&lt;/keyword&gt;&lt;keyword&gt;Body Weight/physiology&lt;/keyword&gt;&lt;keyword&gt;Disease Models, Animal&lt;/keyword&gt;&lt;keyword&gt;Energy Intake/*physiology&lt;/keyword&gt;&lt;keyword&gt;Epilepsy/genetics/metabolism/*prevention &amp;amp; control&lt;/keyword&gt;&lt;keyword&gt;*Fasting&lt;/keyword&gt;&lt;keyword&gt;Female&lt;/keyword&gt;&lt;keyword&gt;Ketones/blood&lt;/keyword&gt;&lt;keyword&gt;Ketosis/chemically induced&lt;/keyword&gt;&lt;keyword&gt;Male&lt;/keyword&gt;&lt;keyword&gt;Mice&lt;/keyword&gt;&lt;keyword&gt;Mice, Inbred Strains&lt;/keyword&gt;&lt;keyword&gt;Phenotype&lt;/keyword&gt;&lt;/keywords&gt;&lt;dates&gt;&lt;year&gt;2001&lt;/year&gt;&lt;pub-dates&gt;&lt;date&gt;Nov&lt;/date&gt;&lt;/pub-dates&gt;&lt;/dates&gt;&lt;isbn&gt;0013-9580 (Print)&amp;#xD;0013-9580&lt;/isbn&gt;&lt;accession-num&gt;11879337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1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233D3218" w14:textId="77777777" w:rsidTr="005A56EA">
        <w:tc>
          <w:tcPr>
            <w:tcW w:w="4638" w:type="dxa"/>
          </w:tcPr>
          <w:p w14:paraId="717841DF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oes oxidative damage to DNA increase with age?</w:t>
            </w:r>
          </w:p>
        </w:tc>
        <w:tc>
          <w:tcPr>
            <w:tcW w:w="2737" w:type="dxa"/>
          </w:tcPr>
          <w:p w14:paraId="2D8401D9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3C47A2CC" w14:textId="1E253E66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IYW1pbHRvbjwvQXV0aG9yPjxZZWFyPjIwMDE8L1llYXI+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IYW1pbHRvbjwvQXV0aG9yPjxZZWFyPjIwMDE8L1llYXI+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2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2FE03E4D" w14:textId="77777777" w:rsidTr="005A56EA">
        <w:trPr>
          <w:trHeight w:val="90"/>
        </w:trPr>
        <w:tc>
          <w:tcPr>
            <w:tcW w:w="4638" w:type="dxa"/>
          </w:tcPr>
          <w:p w14:paraId="7DB78F38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ge distribution of cancer in mice: the incidence turnover at old age</w:t>
            </w:r>
          </w:p>
        </w:tc>
        <w:tc>
          <w:tcPr>
            <w:tcW w:w="2737" w:type="dxa"/>
          </w:tcPr>
          <w:p w14:paraId="05FE42A5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Reanalysis of previously published data</w:t>
            </w:r>
          </w:p>
        </w:tc>
        <w:tc>
          <w:tcPr>
            <w:tcW w:w="2790" w:type="dxa"/>
          </w:tcPr>
          <w:p w14:paraId="064F6B9E" w14:textId="6AC9230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Pompei&lt;/Author&gt;&lt;Year&gt;2001&lt;/Year&gt;&lt;RecNum&gt;155&lt;/RecNum&gt;&lt;DisplayText&gt;(223)&lt;/DisplayText&gt;&lt;record&gt;&lt;rec-number&gt;155&lt;/rec-number&gt;&lt;foreign-keys&gt;&lt;key app="EN" db-id="t5a0225z8pp0feewp2expp2utwdfxrz9z0dz" timestamp="0"&gt;155&lt;/key&gt;&lt;/foreign-keys&gt;&lt;ref-type name="Journal Article"&gt;17&lt;/ref-type&gt;&lt;contributors&gt;&lt;authors&gt;&lt;author&gt;Pompei, F.&lt;/author&gt;&lt;author&gt;Polkanov, M.&lt;/author&gt;&lt;author&gt;Wilson, R.&lt;/author&gt;&lt;/authors&gt;&lt;/contributors&gt;&lt;auth-address&gt;Division of Engineering and Applied Sciences, Harvard University, Cambridge, Massachusetts 02138, USA. fpompei@post.harvard.edu&lt;/auth-address&gt;&lt;titles&gt;&lt;title&gt;Age distribution of cancer in mice: the incidence turnover at old age&lt;/title&gt;&lt;secondary-title&gt;Toxicol Ind Health&lt;/secondary-title&gt;&lt;alt-title&gt;Toxicology and industrial health&lt;/alt-title&gt;&lt;/titles&gt;&lt;pages&gt;7-16&lt;/pages&gt;&lt;volume&gt;17&lt;/volume&gt;&lt;number&gt;1&lt;/number&gt;&lt;edition&gt;2002/05/15&lt;/edition&gt;&lt;keywords&gt;&lt;keyword&gt;Age Distribution&lt;/keyword&gt;&lt;keyword&gt;*Aging&lt;/keyword&gt;&lt;keyword&gt;Animals&lt;/keyword&gt;&lt;keyword&gt;Female&lt;/keyword&gt;&lt;keyword&gt;Incidence&lt;/keyword&gt;&lt;keyword&gt;Liver Neoplasms&lt;/keyword&gt;&lt;keyword&gt;Male&lt;/keyword&gt;&lt;keyword&gt;Mice&lt;/keyword&gt;&lt;keyword&gt;*Models, Statistical&lt;/keyword&gt;&lt;keyword&gt;*Neoplasms&lt;/keyword&gt;&lt;keyword&gt;Survival Rate&lt;/keyword&gt;&lt;/keywords&gt;&lt;dates&gt;&lt;year&gt;2001&lt;/year&gt;&lt;pub-dates&gt;&lt;date&gt;Feb&lt;/date&gt;&lt;/pub-dates&gt;&lt;/dates&gt;&lt;isbn&gt;0748-2337 (Print)&amp;#xD;0748-2337&lt;/isbn&gt;&lt;accession-num&gt;12004924&lt;/accession-num&gt;&lt;urls&gt;&lt;/urls&gt;&lt;electronic-resource-num&gt;10.1191/0748233701th091oa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3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50E9E9E6" w14:textId="77777777" w:rsidTr="005A56EA">
        <w:tc>
          <w:tcPr>
            <w:tcW w:w="4638" w:type="dxa"/>
          </w:tcPr>
          <w:p w14:paraId="48C2E8C3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nd aging in rhesus monkeys: the University of Wisconsin study.</w:t>
            </w:r>
          </w:p>
        </w:tc>
        <w:tc>
          <w:tcPr>
            <w:tcW w:w="2737" w:type="dxa"/>
          </w:tcPr>
          <w:p w14:paraId="7868640B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t in mice</w:t>
            </w:r>
          </w:p>
        </w:tc>
        <w:tc>
          <w:tcPr>
            <w:tcW w:w="2790" w:type="dxa"/>
          </w:tcPr>
          <w:p w14:paraId="57D2E6B7" w14:textId="02EF546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YW1zZXk8L0F1dGhvcj48WWVhcj4yMDAwPC9ZZWFyPjxS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SYW1zZXk8L0F1dGhvcj48WWVhcj4yMDAwPC9ZZWFyPjxS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4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1BD9EDEB" w14:textId="77777777" w:rsidTr="005A56EA">
        <w:tc>
          <w:tcPr>
            <w:tcW w:w="4638" w:type="dxa"/>
          </w:tcPr>
          <w:p w14:paraId="38BEFA37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IRS-2 pathways integrate female reproduction and energy homeostasis</w:t>
            </w:r>
          </w:p>
        </w:tc>
        <w:tc>
          <w:tcPr>
            <w:tcW w:w="2737" w:type="dxa"/>
          </w:tcPr>
          <w:p w14:paraId="1191EBC5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260EAB9A" w14:textId="4FF0AF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dXJrczwvQXV0aG9yPjxZZWFyPjIwMDA8L1llYXI+PFJl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CdXJrczwvQXV0aG9yPjxZZWFyPjIwMDA8L1llYXI+PFJl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5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434301C5" w14:textId="77777777" w:rsidTr="005A56EA">
        <w:tc>
          <w:tcPr>
            <w:tcW w:w="4638" w:type="dxa"/>
          </w:tcPr>
          <w:p w14:paraId="128901FA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e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, stress and the ubiquitin-dependent pathway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ouse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livers.</w:t>
            </w:r>
          </w:p>
        </w:tc>
        <w:tc>
          <w:tcPr>
            <w:tcW w:w="2737" w:type="dxa"/>
          </w:tcPr>
          <w:p w14:paraId="2D1D90B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 M &amp; F but don’t stratify data by results</w:t>
            </w:r>
          </w:p>
        </w:tc>
        <w:tc>
          <w:tcPr>
            <w:tcW w:w="2790" w:type="dxa"/>
          </w:tcPr>
          <w:p w14:paraId="62466FFC" w14:textId="72D45F2C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crofano&lt;/Author&gt;&lt;Year&gt;1998&lt;/Year&gt;&lt;RecNum&gt;164&lt;/RecNum&gt;&lt;DisplayText&gt;(226)&lt;/DisplayText&gt;&lt;record&gt;&lt;rec-number&gt;164&lt;/rec-number&gt;&lt;foreign-keys&gt;&lt;key app="EN" db-id="t5a0225z8pp0feewp2expp2utwdfxrz9z0dz" timestamp="0"&gt;164&lt;/key&gt;&lt;/foreign-keys&gt;&lt;ref-type name="Journal Article"&gt;17&lt;/ref-type&gt;&lt;contributors&gt;&lt;authors&gt;&lt;author&gt;Scrofano, M. M.&lt;/author&gt;&lt;author&gt;Shang, F.&lt;/author&gt;&lt;author&gt;Nowell, T. R., Jr.&lt;/author&gt;&lt;author&gt;Gong, X.&lt;/author&gt;&lt;author&gt;Smith, D. E.&lt;/author&gt;&lt;author&gt;Kelliher, M.&lt;/author&gt;&lt;author&gt;Dunning, J.&lt;/author&gt;&lt;author&gt;Mura, C. V.&lt;/author&gt;&lt;author&gt;Taylor, A.&lt;/author&gt;&lt;/authors&gt;&lt;/contributors&gt;&lt;auth-address&gt;Laboratory for Nutrition and Vision Research, Jean Mayer USDA Human Nutrition Research Center on Aging at Tufts University, Boston, MA 02111, USA.&lt;/auth-address&gt;&lt;titles&gt;&lt;title&gt;Calorie restriction, stress and the ubiquitin-dependent pathway in mouse livers&lt;/title&gt;&lt;secondary-title&gt;Mech Ageing Dev&lt;/secondary-title&gt;&lt;alt-title&gt;Mechanisms of ageing and development&lt;/alt-title&gt;&lt;/titles&gt;&lt;pages&gt;273-90&lt;/pages&gt;&lt;volume&gt;105&lt;/volume&gt;&lt;number&gt;3&lt;/number&gt;&lt;edition&gt;1998/12/23&lt;/edition&gt;&lt;keywords&gt;&lt;keyword&gt;Adenosine Triphosphate/metabolism&lt;/keyword&gt;&lt;keyword&gt;Aging/*metabolism&lt;/keyword&gt;&lt;keyword&gt;Animals&lt;/keyword&gt;&lt;keyword&gt;Energy Intake/*physiology&lt;/keyword&gt;&lt;keyword&gt;Female&lt;/keyword&gt;&lt;keyword&gt;Lactoglobulins/metabolism&lt;/keyword&gt;&lt;keyword&gt;Ligases/metabolism&lt;/keyword&gt;&lt;keyword&gt;Liver/*metabolism&lt;/keyword&gt;&lt;keyword&gt;Male&lt;/keyword&gt;&lt;keyword&gt;Mice&lt;/keyword&gt;&lt;keyword&gt;Oxidative Stress/*physiology&lt;/keyword&gt;&lt;keyword&gt;Rabbits&lt;/keyword&gt;&lt;keyword&gt;Ribonucleases/metabolism&lt;/keyword&gt;&lt;keyword&gt;Substrate Specificity&lt;/keyword&gt;&lt;keyword&gt;Ubiquitin-Conjugating Enzymes&lt;/keyword&gt;&lt;keyword&gt;Ubiquitin-Protein Ligases&lt;/keyword&gt;&lt;keyword&gt;Ubiquitins/*metabolism&lt;/keyword&gt;&lt;/keywords&gt;&lt;dates&gt;&lt;year&gt;1998&lt;/year&gt;&lt;pub-dates&gt;&lt;date&gt;Nov 16&lt;/date&gt;&lt;/pub-dates&gt;&lt;/dates&gt;&lt;isbn&gt;0047-6374 (Print)&amp;#xD;0047-6374&lt;/isbn&gt;&lt;accession-num&gt;9862235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6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00587201" w14:textId="77777777" w:rsidTr="005A56EA">
        <w:tc>
          <w:tcPr>
            <w:tcW w:w="4638" w:type="dxa"/>
          </w:tcPr>
          <w:p w14:paraId="7CA7B9A1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title-tex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ging, calorie restriction and ubiquitin-dependent proteolysis in the livers of Emory mice</w:t>
            </w:r>
          </w:p>
        </w:tc>
        <w:tc>
          <w:tcPr>
            <w:tcW w:w="2737" w:type="dxa"/>
          </w:tcPr>
          <w:p w14:paraId="4989583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 M &amp; F but don’t stratify data by results</w:t>
            </w:r>
          </w:p>
        </w:tc>
        <w:tc>
          <w:tcPr>
            <w:tcW w:w="2790" w:type="dxa"/>
          </w:tcPr>
          <w:p w14:paraId="350AF4A7" w14:textId="0E02D86A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3JvZmFubzwvQXV0aG9yPjxZZWFyPjE5OTg8L1llYXI+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3JvZmFubzwvQXV0aG9yPjxZZWFyPjE5OTg8L1llYXI+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7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2420E5EF" w14:textId="77777777" w:rsidTr="005A56EA">
        <w:tc>
          <w:tcPr>
            <w:tcW w:w="4638" w:type="dxa"/>
          </w:tcPr>
          <w:p w14:paraId="5C1A40D7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Antioxidant enzyme activities in lens, liver and kidney of calorie restricted Emory mice </w:t>
            </w:r>
          </w:p>
        </w:tc>
        <w:tc>
          <w:tcPr>
            <w:tcW w:w="2737" w:type="dxa"/>
          </w:tcPr>
          <w:p w14:paraId="763665F3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 M &amp; F but don’t stratify data by results</w:t>
            </w:r>
          </w:p>
        </w:tc>
        <w:tc>
          <w:tcPr>
            <w:tcW w:w="2790" w:type="dxa"/>
          </w:tcPr>
          <w:p w14:paraId="1FF20E72" w14:textId="51CD499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Gong&lt;/Author&gt;&lt;Year&gt;1997&lt;/Year&gt;&lt;RecNum&gt;166&lt;/RecNum&gt;&lt;DisplayText&gt;(228)&lt;/DisplayText&gt;&lt;record&gt;&lt;rec-number&gt;166&lt;/rec-number&gt;&lt;foreign-keys&gt;&lt;key app="EN" db-id="t5a0225z8pp0feewp2expp2utwdfxrz9z0dz" timestamp="0"&gt;166&lt;/key&gt;&lt;/foreign-keys&gt;&lt;ref-type name="Journal Article"&gt;17&lt;/ref-type&gt;&lt;contributors&gt;&lt;authors&gt;&lt;author&gt;Gong, X.&lt;/author&gt;&lt;author&gt;Shang, F.&lt;/author&gt;&lt;author&gt;Obin, M.&lt;/author&gt;&lt;author&gt;Palmer, H.&lt;/author&gt;&lt;author&gt;Scrofano, M. M.&lt;/author&gt;&lt;author&gt;Jahngen-Hodge, J.&lt;/author&gt;&lt;author&gt;Smith, D. E.&lt;/author&gt;&lt;author&gt;Taylor, A.&lt;/author&gt;&lt;/authors&gt;&lt;/contributors&gt;&lt;auth-address&gt;Laboratory for Nutrition and Vision Research, Tufts University, Boston, MA 02111, USA.&lt;/auth-address&gt;&lt;titles&gt;&lt;title&gt;Antioxidant enzyme activities in lens, liver and kidney of calorie restricted Emory mice&lt;/title&gt;&lt;secondary-title&gt;Mech Ageing Dev&lt;/secondary-title&gt;&lt;alt-title&gt;Mechanisms of ageing and development&lt;/alt-title&gt;&lt;/titles&gt;&lt;pages&gt;181-92&lt;/pages&gt;&lt;volume&gt;99&lt;/volume&gt;&lt;number&gt;3&lt;/number&gt;&lt;edition&gt;1998/03/04&lt;/edition&gt;&lt;keywords&gt;&lt;keyword&gt;Age Factors&lt;/keyword&gt;&lt;keyword&gt;Animals&lt;/keyword&gt;&lt;keyword&gt;Antioxidants/*metabolism&lt;/keyword&gt;&lt;keyword&gt;Diet&lt;/keyword&gt;&lt;keyword&gt;Energy Intake/*physiology&lt;/keyword&gt;&lt;keyword&gt;Enzymes/*metabolism&lt;/keyword&gt;&lt;keyword&gt;Female&lt;/keyword&gt;&lt;keyword&gt;Kidney/*enzymology&lt;/keyword&gt;&lt;keyword&gt;Lens, Crystalline/*enzymology&lt;/keyword&gt;&lt;keyword&gt;Liver/*enzymology&lt;/keyword&gt;&lt;keyword&gt;Male&lt;/keyword&gt;&lt;keyword&gt;Mice&lt;/keyword&gt;&lt;keyword&gt;Sex Factors&lt;/keyword&gt;&lt;/keywords&gt;&lt;dates&gt;&lt;year&gt;1997&lt;/year&gt;&lt;pub-dates&gt;&lt;date&gt;Dec 30&lt;/date&gt;&lt;/pub-dates&gt;&lt;/dates&gt;&lt;isbn&gt;0047-6374 (Print)&amp;#xD;0047-6374&lt;/isbn&gt;&lt;accession-num&gt;9483491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8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76671785" w14:textId="77777777" w:rsidTr="005A56EA">
        <w:tc>
          <w:tcPr>
            <w:tcW w:w="4638" w:type="dxa"/>
          </w:tcPr>
          <w:p w14:paraId="1D21D659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Age-related association of tail tendon break time with tissue pentosidine in DBA/2 vs C57BL/6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: the effect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3628C39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 not have sex-matched DR group</w:t>
            </w:r>
          </w:p>
        </w:tc>
        <w:tc>
          <w:tcPr>
            <w:tcW w:w="2790" w:type="dxa"/>
          </w:tcPr>
          <w:p w14:paraId="54E5291D" w14:textId="4564DA9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ell&lt;/Author&gt;&lt;Year&gt;1997&lt;/Year&gt;&lt;RecNum&gt;167&lt;/RecNum&gt;&lt;DisplayText&gt;(229)&lt;/DisplayText&gt;&lt;record&gt;&lt;rec-number&gt;167&lt;/rec-number&gt;&lt;foreign-keys&gt;&lt;key app="EN" db-id="t5a0225z8pp0feewp2expp2utwdfxrz9z0dz" timestamp="0"&gt;167&lt;/key&gt;&lt;/foreign-keys&gt;&lt;ref-type name="Journal Article"&gt;17&lt;/ref-type&gt;&lt;contributors&gt;&lt;authors&gt;&lt;author&gt;Sell, D. R.&lt;/author&gt;&lt;author&gt;Monnier, V. M.&lt;/author&gt;&lt;/authors&gt;&lt;/contributors&gt;&lt;auth-address&gt;Institute of Pathology, Case Western Reserve University, Cleveland, Ohio, USA. drs7@po.cwru.edu&lt;/auth-address&gt;&lt;titles&gt;&lt;title&gt;Age-related association of tail tendon break time with tissue pentosidine in DBA/2 vs C57BL/6 mice: the effect of dietary restriction&lt;/title&gt;&lt;secondary-title&gt;J Gerontol A Biol Sci Med Sci&lt;/secondary-title&gt;&lt;alt-title&gt;The journals of gerontology. Series A, Biological sciences and medical sciences&lt;/alt-title&gt;&lt;/titles&gt;&lt;pages&gt;B277-84&lt;/pages&gt;&lt;volume&gt;52&lt;/volume&gt;&lt;number&gt;5&lt;/number&gt;&lt;edition&gt;1997/10/06&lt;/edition&gt;&lt;keywords&gt;&lt;keyword&gt;Aging/*metabolism&lt;/keyword&gt;&lt;keyword&gt;Animals&lt;/keyword&gt;&lt;keyword&gt;Arginine/*analogs &amp;amp; derivatives/analysis&lt;/keyword&gt;&lt;keyword&gt;Collagen/*metabolism&lt;/keyword&gt;&lt;keyword&gt;*Diet&lt;/keyword&gt;&lt;keyword&gt;Female&lt;/keyword&gt;&lt;keyword&gt;Lysine/*analogs &amp;amp; derivatives/analysis&lt;/keyword&gt;&lt;keyword&gt;Male&lt;/keyword&gt;&lt;keyword&gt;Mice&lt;/keyword&gt;&lt;keyword&gt;Mice, Inbred C57BL&lt;/keyword&gt;&lt;keyword&gt;Mice, Inbred DBA&lt;/keyword&gt;&lt;keyword&gt;Protein Denaturation&lt;/keyword&gt;&lt;keyword&gt;Species Specificity&lt;/keyword&gt;&lt;keyword&gt;Tail&lt;/keyword&gt;&lt;keyword&gt;Tendons&lt;/keyword&gt;&lt;keyword&gt;Time Factors&lt;/keyword&gt;&lt;/keywords&gt;&lt;dates&gt;&lt;year&gt;1997&lt;/year&gt;&lt;pub-dates&gt;&lt;date&gt;Sep&lt;/date&gt;&lt;/pub-dates&gt;&lt;/dates&gt;&lt;isbn&gt;1079-5006 (Print)&amp;#xD;1079-5006&lt;/isbn&gt;&lt;accession-num&gt;9310078&lt;/accession-num&gt;&lt;urls&gt;&lt;/urls&gt;&lt;electronic-resource-num&gt;10.1093/gerona/52a.5.b27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29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6E2A92AE" w14:textId="77777777" w:rsidTr="005A56EA">
        <w:tc>
          <w:tcPr>
            <w:tcW w:w="4638" w:type="dxa"/>
          </w:tcPr>
          <w:p w14:paraId="6BFE4F49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ffect of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Dietary Restrictio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on Toxicology and Carcinogenesis Studies in F344/N Rats and B6C3F1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16349B08" w14:textId="3576C9C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t a research article, technical report</w:t>
            </w:r>
          </w:p>
        </w:tc>
        <w:tc>
          <w:tcPr>
            <w:tcW w:w="2790" w:type="dxa"/>
          </w:tcPr>
          <w:p w14:paraId="7B2C50F4" w14:textId="42C61EDE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Year&gt;1997&lt;/Year&gt;&lt;RecNum&gt;149&lt;/RecNum&gt;&lt;DisplayText&gt;(230)&lt;/DisplayText&gt;&lt;record&gt;&lt;rec-number&gt;149&lt;/rec-number&gt;&lt;foreign-keys&gt;&lt;key app="EN" db-id="t5a0225z8pp0feewp2expp2utwdfxrz9z0dz" timestamp="0"&gt;149&lt;/key&gt;&lt;/foreign-keys&gt;&lt;ref-type name="Journal Article"&gt;17&lt;/ref-type&gt;&lt;contributors&gt;&lt;/contributors&gt;&lt;titles&gt;&lt;title&gt;Effect of Dietary Restriction on Toxicology and Carcinogenesis Studies in F344/N Rats and B6C3F1 Mice&lt;/title&gt;&lt;secondary-title&gt;Natl Toxicol Program Tech Rep Ser&lt;/secondary-title&gt;&lt;alt-title&gt;National Toxicology Program technical report series&lt;/alt-title&gt;&lt;/titles&gt;&lt;pages&gt;1-414&lt;/pages&gt;&lt;volume&gt;460&lt;/volume&gt;&lt;edition&gt;2003/02/15&lt;/edition&gt;&lt;dates&gt;&lt;year&gt;1997&lt;/year&gt;&lt;pub-dates&gt;&lt;date&gt;Sep&lt;/date&gt;&lt;/pub-dates&gt;&lt;/dates&gt;&lt;isbn&gt;0888-8051 (Print)&amp;#xD;0888-8051&lt;/isbn&gt;&lt;accession-num&gt;12587016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0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0EFB7079" w14:textId="77777777" w:rsidTr="005A56EA">
        <w:tc>
          <w:tcPr>
            <w:tcW w:w="4638" w:type="dxa"/>
          </w:tcPr>
          <w:p w14:paraId="724A08BB" w14:textId="25F1AB2C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hronic treatment of Syrian hamsters with low dose selegiline increases life span in females but not males.</w:t>
            </w:r>
          </w:p>
        </w:tc>
        <w:tc>
          <w:tcPr>
            <w:tcW w:w="2737" w:type="dxa"/>
          </w:tcPr>
          <w:p w14:paraId="1D3DE0F3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t mice</w:t>
            </w:r>
          </w:p>
        </w:tc>
        <w:tc>
          <w:tcPr>
            <w:tcW w:w="2790" w:type="dxa"/>
          </w:tcPr>
          <w:p w14:paraId="69EB9D39" w14:textId="2FA09005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toll&lt;/Author&gt;&lt;Year&gt;1997&lt;/Year&gt;&lt;RecNum&gt;169&lt;/RecNum&gt;&lt;DisplayText&gt;(231)&lt;/DisplayText&gt;&lt;record&gt;&lt;rec-number&gt;169&lt;/rec-number&gt;&lt;foreign-keys&gt;&lt;key app="EN" db-id="t5a0225z8pp0feewp2expp2utwdfxrz9z0dz" timestamp="0"&gt;169&lt;/key&gt;&lt;/foreign-keys&gt;&lt;ref-type name="Journal Article"&gt;17&lt;/ref-type&gt;&lt;contributors&gt;&lt;authors&gt;&lt;author&gt;Stoll, S.&lt;/author&gt;&lt;author&gt;Hafner, U.&lt;/author&gt;&lt;author&gt;Kranzlin, B.&lt;/author&gt;&lt;author&gt;Muller, W. E.&lt;/author&gt;&lt;/authors&gt;&lt;/contributors&gt;&lt;auth-address&gt;Central Institute of Mental Health, Department of Psychopharmacology, Mannheim, Germany.&lt;/auth-address&gt;&lt;titles&gt;&lt;title&gt;Chronic treatment of Syrian hamsters with low-dose selegiline increases life span in females but not males&lt;/title&gt;&lt;secondary-title&gt;Neurobiol Aging&lt;/secondary-title&gt;&lt;alt-title&gt;Neurobiology of aging&lt;/alt-title&gt;&lt;/titles&gt;&lt;pages&gt;205-11&lt;/pages&gt;&lt;volume&gt;18&lt;/volume&gt;&lt;number&gt;2&lt;/number&gt;&lt;edition&gt;1997/03/01&lt;/edition&gt;&lt;keywords&gt;&lt;keyword&gt;Animals&lt;/keyword&gt;&lt;keyword&gt;Body Weight/drug effects&lt;/keyword&gt;&lt;keyword&gt;Brain/drug effects/enzymology&lt;/keyword&gt;&lt;keyword&gt;Cricetinae&lt;/keyword&gt;&lt;keyword&gt;Female&lt;/keyword&gt;&lt;keyword&gt;Kinetics&lt;/keyword&gt;&lt;keyword&gt;*Life Expectancy&lt;/keyword&gt;&lt;keyword&gt;Male&lt;/keyword&gt;&lt;keyword&gt;Mesocricetus&lt;/keyword&gt;&lt;keyword&gt;Monoamine Oxidase/metabolism&lt;/keyword&gt;&lt;keyword&gt;Monoamine Oxidase Inhibitors/*pharmacology&lt;/keyword&gt;&lt;keyword&gt;Selegiline/*pharmacology&lt;/keyword&gt;&lt;keyword&gt;Sex Characteristics&lt;/keyword&gt;&lt;keyword&gt;Survival&lt;/keyword&gt;&lt;/keywords&gt;&lt;dates&gt;&lt;year&gt;1997&lt;/year&gt;&lt;pub-dates&gt;&lt;date&gt;Mar-Apr&lt;/date&gt;&lt;/pub-dates&gt;&lt;/dates&gt;&lt;isbn&gt;0197-4580 (Print)&amp;#xD;0197-4580&lt;/isbn&gt;&lt;accession-num&gt;9258898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1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1EACE176" w14:textId="77777777" w:rsidTr="005A56EA">
        <w:tc>
          <w:tcPr>
            <w:tcW w:w="4638" w:type="dxa"/>
          </w:tcPr>
          <w:p w14:paraId="5F16807C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The Physiologic, Neurologic, and Behavioral Effects of Caloric Restriction Related to Aging, Disease, and Environmental Factors </w:t>
            </w:r>
          </w:p>
        </w:tc>
        <w:tc>
          <w:tcPr>
            <w:tcW w:w="2737" w:type="dxa"/>
          </w:tcPr>
          <w:p w14:paraId="7D4C0D87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 measurements on both M &amp; F on CR but don’t report female data because they are “similar”</w:t>
            </w:r>
          </w:p>
        </w:tc>
        <w:tc>
          <w:tcPr>
            <w:tcW w:w="2790" w:type="dxa"/>
          </w:tcPr>
          <w:p w14:paraId="69AFF73D" w14:textId="62C6343B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Duffy&lt;/Author&gt;&lt;Year&gt;1997&lt;/Year&gt;&lt;RecNum&gt;170&lt;/RecNum&gt;&lt;DisplayText&gt;(232)&lt;/DisplayText&gt;&lt;record&gt;&lt;rec-number&gt;170&lt;/rec-number&gt;&lt;foreign-keys&gt;&lt;key app="EN" db-id="t5a0225z8pp0feewp2expp2utwdfxrz9z0dz" timestamp="0"&gt;170&lt;/key&gt;&lt;/foreign-keys&gt;&lt;ref-type name="Journal Article"&gt;17&lt;/ref-type&gt;&lt;contributors&gt;&lt;authors&gt;&lt;author&gt;Duffy, P. H.&lt;/author&gt;&lt;author&gt;Leakey, J. E.&lt;/author&gt;&lt;author&gt;Pipkin, J. L.&lt;/author&gt;&lt;author&gt;Turturro, A.&lt;/author&gt;&lt;author&gt;Hart, R. W.&lt;/author&gt;&lt;/authors&gt;&lt;/contributors&gt;&lt;auth-address&gt;Biometry and Risk Assessment, Genetic Toxicology, National Center for Toxicological Research, 3900 NCTR Road, Jefferson, Arkansas 72079, USA.&lt;/auth-address&gt;&lt;titles&gt;&lt;title&gt;The physiologic, neurologic, and behavioral effects of caloric restriction related to aging, disease, and environmental factors&lt;/title&gt;&lt;secondary-title&gt;Environ Res&lt;/secondary-title&gt;&lt;alt-title&gt;Environmental research&lt;/alt-title&gt;&lt;/titles&gt;&lt;pages&gt;242-8&lt;/pages&gt;&lt;volume&gt;73&lt;/volume&gt;&lt;number&gt;1-2&lt;/number&gt;&lt;edition&gt;1997/01/01&lt;/edition&gt;&lt;keywords&gt;&lt;keyword&gt;Aging/*physiology&lt;/keyword&gt;&lt;keyword&gt;Animals&lt;/keyword&gt;&lt;keyword&gt;Biomarkers&lt;/keyword&gt;&lt;keyword&gt;*Energy Intake&lt;/keyword&gt;&lt;keyword&gt;*Environment&lt;/keyword&gt;&lt;keyword&gt;Female&lt;/keyword&gt;&lt;keyword&gt;Male&lt;/keyword&gt;&lt;keyword&gt;Mice&lt;/keyword&gt;&lt;keyword&gt;Rats&lt;/keyword&gt;&lt;keyword&gt;Rats, Inbred F344&lt;/keyword&gt;&lt;/keywords&gt;&lt;dates&gt;&lt;year&gt;1997&lt;/year&gt;&lt;/dates&gt;&lt;isbn&gt;0013-9351 (Print)&amp;#xD;0013-9351&lt;/isbn&gt;&lt;accession-num&gt;9311553&lt;/accession-num&gt;&lt;urls&gt;&lt;/urls&gt;&lt;electronic-resource-num&gt;10.1006/enrs.1997.371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2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450CA2F5" w14:textId="77777777" w:rsidTr="005A56EA">
        <w:tc>
          <w:tcPr>
            <w:tcW w:w="4638" w:type="dxa"/>
          </w:tcPr>
          <w:p w14:paraId="695240D5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iet and calorie restriction</w:t>
            </w:r>
          </w:p>
        </w:tc>
        <w:tc>
          <w:tcPr>
            <w:tcW w:w="2737" w:type="dxa"/>
          </w:tcPr>
          <w:p w14:paraId="138E2AD6" w14:textId="2177E44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Reprint of previously published results</w:t>
            </w:r>
          </w:p>
        </w:tc>
        <w:tc>
          <w:tcPr>
            <w:tcW w:w="2790" w:type="dxa"/>
          </w:tcPr>
          <w:p w14:paraId="500E0618" w14:textId="58104103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prott&lt;/Author&gt;&lt;Year&gt;1997&lt;/Year&gt;&lt;RecNum&gt;171&lt;/RecNum&gt;&lt;DisplayText&gt;(233)&lt;/DisplayText&gt;&lt;record&gt;&lt;rec-number&gt;171&lt;/rec-number&gt;&lt;foreign-keys&gt;&lt;key app="EN" db-id="t5a0225z8pp0feewp2expp2utwdfxrz9z0dz" timestamp="0"&gt;171&lt;/key&gt;&lt;/foreign-keys&gt;&lt;ref-type name="Journal Article"&gt;17&lt;/ref-type&gt;&lt;contributors&gt;&lt;authors&gt;&lt;author&gt;Sprott, R. L.&lt;/author&gt;&lt;/authors&gt;&lt;/contributors&gt;&lt;auth-address&gt;Biology of Aging Program, National Institute on Aging, National Institutes of Health, Bethesda, Maryland 20892, USA.&lt;/auth-address&gt;&lt;titles&gt;&lt;title&gt;Diet and calorie restriction&lt;/title&gt;&lt;secondary-title&gt;Exp Gerontol&lt;/secondary-title&gt;&lt;alt-title&gt;Experimental gerontology&lt;/alt-title&gt;&lt;/titles&gt;&lt;pages&gt;205-14&lt;/pages&gt;&lt;volume&gt;32&lt;/volume&gt;&lt;number&gt;1-2&lt;/number&gt;&lt;edition&gt;1997/01/01&lt;/edition&gt;&lt;keywords&gt;&lt;keyword&gt;Animals&lt;/keyword&gt;&lt;keyword&gt;Body Weight/physiology&lt;/keyword&gt;&lt;keyword&gt;*Diet&lt;/keyword&gt;&lt;keyword&gt;*Energy Intake&lt;/keyword&gt;&lt;keyword&gt;Female&lt;/keyword&gt;&lt;keyword&gt;Longevity/*physiology&lt;/keyword&gt;&lt;keyword&gt;Male&lt;/keyword&gt;&lt;keyword&gt;Mice&lt;/keyword&gt;&lt;keyword&gt;Mice, Inbred Strains&lt;/keyword&gt;&lt;keyword&gt;Rats&lt;/keyword&gt;&lt;keyword&gt;Rats, Inbred Strains&lt;/keyword&gt;&lt;/keywords&gt;&lt;dates&gt;&lt;year&gt;1997&lt;/year&gt;&lt;pub-dates&gt;&lt;date&gt;Jan-Apr&lt;/date&gt;&lt;/pub-dates&gt;&lt;/dates&gt;&lt;isbn&gt;0531-5565 (Print)&amp;#xD;0531-5565&lt;/isbn&gt;&lt;accession-num&gt;9088917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3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29B7D841" w14:textId="77777777" w:rsidTr="005A56EA">
        <w:tc>
          <w:tcPr>
            <w:tcW w:w="4638" w:type="dxa"/>
          </w:tcPr>
          <w:p w14:paraId="10D45B7C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ndidate biomarkers of aging: age-sensitive indices of immune and muscle function covary in genetically heterogeneous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  <w:u w:val="single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  <w:u w:val="single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3DC66CA7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 measurements on both M &amp; F but don’t specify if data is M or F or both combined</w:t>
            </w:r>
          </w:p>
        </w:tc>
        <w:tc>
          <w:tcPr>
            <w:tcW w:w="2790" w:type="dxa"/>
          </w:tcPr>
          <w:p w14:paraId="00431CE3" w14:textId="6BF0E90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Miller&lt;/Author&gt;&lt;Year&gt;1997&lt;/Year&gt;&lt;RecNum&gt;172&lt;/RecNum&gt;&lt;DisplayText&gt;(234)&lt;/DisplayText&gt;&lt;record&gt;&lt;rec-number&gt;172&lt;/rec-number&gt;&lt;foreign-keys&gt;&lt;key app="EN" db-id="t5a0225z8pp0feewp2expp2utwdfxrz9z0dz" timestamp="0"&gt;172&lt;/key&gt;&lt;/foreign-keys&gt;&lt;ref-type name="Journal Article"&gt;17&lt;/ref-type&gt;&lt;contributors&gt;&lt;authors&gt;&lt;author&gt;Miller, R. A.&lt;/author&gt;&lt;author&gt;Bookstein, F.&lt;/author&gt;&lt;author&gt;Van der Meulen, J.&lt;/author&gt;&lt;author&gt;Engle, S.&lt;/author&gt;&lt;author&gt;Kim, J.&lt;/author&gt;&lt;author&gt;Mullins, L.&lt;/author&gt;&lt;author&gt;Faulkner, J.&lt;/author&gt;&lt;/authors&gt;&lt;/contributors&gt;&lt;auth-address&gt;Department of Pathology, University of Michigan School of Medicine, Ann Arbor, USA. millerr@umich.edu&lt;/auth-address&gt;&lt;titles&gt;&lt;title&gt;Candidate biomarkers of aging: age-sensitive indices of immune and muscle function covary in genetically heterogeneous mice&lt;/title&gt;&lt;secondary-title&gt;J Gerontol A Biol Sci Med Sci&lt;/secondary-title&gt;&lt;alt-title&gt;The journals of gerontology. Series A, Biological sciences and medical sciences&lt;/alt-title&gt;&lt;/titles&gt;&lt;pages&gt;B39-47&lt;/pages&gt;&lt;volume&gt;52&lt;/volume&gt;&lt;number&gt;1&lt;/number&gt;&lt;edition&gt;1997/01/01&lt;/edition&gt;&lt;keywords&gt;&lt;keyword&gt;Aging/*physiology&lt;/keyword&gt;&lt;keyword&gt;Animals&lt;/keyword&gt;&lt;keyword&gt;Biomarkers&lt;/keyword&gt;&lt;keyword&gt;Diet&lt;/keyword&gt;&lt;keyword&gt;Energy Intake&lt;/keyword&gt;&lt;keyword&gt;Female&lt;/keyword&gt;&lt;keyword&gt;Hybridization, Genetic&lt;/keyword&gt;&lt;keyword&gt;Immune System/physiology&lt;/keyword&gt;&lt;keyword&gt;Longitudinal Studies&lt;/keyword&gt;&lt;keyword&gt;Male&lt;/keyword&gt;&lt;keyword&gt;Mice&lt;/keyword&gt;&lt;keyword&gt;Mice, Inbred Strains/*genetics/*physiology&lt;/keyword&gt;&lt;keyword&gt;Muscles/*physiology&lt;/keyword&gt;&lt;keyword&gt;Sex Characteristics&lt;/keyword&gt;&lt;/keywords&gt;&lt;dates&gt;&lt;year&gt;1997&lt;/year&gt;&lt;pub-dates&gt;&lt;date&gt;Jan&lt;/date&gt;&lt;/pub-dates&gt;&lt;/dates&gt;&lt;isbn&gt;1079-5006 (Print)&amp;#xD;1079-5006&lt;/isbn&gt;&lt;accession-num&gt;9008656&lt;/accession-num&gt;&lt;urls&gt;&lt;/urls&gt;&lt;electronic-resource-num&gt;10.1093/gerona/52a.1.b39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4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65978AE5" w14:textId="77777777" w:rsidTr="005A56EA">
        <w:tc>
          <w:tcPr>
            <w:tcW w:w="4638" w:type="dxa"/>
          </w:tcPr>
          <w:p w14:paraId="0CEFFA67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A tumor preventive effect of dietary restriction is (antagonized by a high housing temperature through deprivation of torpor </w:t>
            </w:r>
          </w:p>
        </w:tc>
        <w:tc>
          <w:tcPr>
            <w:tcW w:w="2737" w:type="dxa"/>
          </w:tcPr>
          <w:p w14:paraId="6D65F989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 not specify sex of the mice</w:t>
            </w:r>
          </w:p>
        </w:tc>
        <w:tc>
          <w:tcPr>
            <w:tcW w:w="2790" w:type="dxa"/>
          </w:tcPr>
          <w:p w14:paraId="7C22FED7" w14:textId="5CFA792D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Koizumi&lt;/Author&gt;&lt;Year&gt;1996&lt;/Year&gt;&lt;RecNum&gt;173&lt;/RecNum&gt;&lt;DisplayText&gt;(235)&lt;/DisplayText&gt;&lt;record&gt;&lt;rec-number&gt;173&lt;/rec-number&gt;&lt;foreign-keys&gt;&lt;key app="EN" db-id="t5a0225z8pp0feewp2expp2utwdfxrz9z0dz" timestamp="0"&gt;173&lt;/key&gt;&lt;/foreign-keys&gt;&lt;ref-type name="Journal Article"&gt;17&lt;/ref-type&gt;&lt;contributors&gt;&lt;authors&gt;&lt;author&gt;Koizumi, A.&lt;/author&gt;&lt;author&gt;Wada, Y.&lt;/author&gt;&lt;author&gt;Tuskada, M.&lt;/author&gt;&lt;author&gt;Kayo, T.&lt;/author&gt;&lt;author&gt;Naruse, M.&lt;/author&gt;&lt;author&gt;Horiuchi, K.&lt;/author&gt;&lt;author&gt;Mogi, T.&lt;/author&gt;&lt;author&gt;Yoshioka, M.&lt;/author&gt;&lt;author&gt;Sasaki, M.&lt;/author&gt;&lt;author&gt;Miyamaura, Y.&lt;/author&gt;&lt;author&gt;Abe, T.&lt;/author&gt;&lt;author&gt;Ohtomo, K.&lt;/author&gt;&lt;author&gt;Walford, R. L.&lt;/author&gt;&lt;/authors&gt;&lt;/contributors&gt;&lt;auth-address&gt;Department of Hygiene, Akita University School of Medicine, Japan. koizumi@med.akita-u.ac.jp&lt;/auth-address&gt;&lt;titles&gt;&lt;title&gt;A tumor preventive effect of dietary restriction is antagonized by a high housing temperature through deprivation of torpor&lt;/title&gt;&lt;secondary-title&gt;Mech Ageing Dev&lt;/secondary-title&gt;&lt;alt-title&gt;Mechanisms of ageing and development&lt;/alt-title&gt;&lt;/titles&gt;&lt;pages&gt;67-82&lt;/pages&gt;&lt;volume&gt;92&lt;/volume&gt;&lt;number&gt;1&lt;/number&gt;&lt;edition&gt;1996/11/29&lt;/edition&gt;&lt;keywords&gt;&lt;keyword&gt;Aging/*physiology&lt;/keyword&gt;&lt;keyword&gt;Animals&lt;/keyword&gt;&lt;keyword&gt;Body Weight/*physiology&lt;/keyword&gt;&lt;keyword&gt;Female&lt;/keyword&gt;&lt;keyword&gt;Food Deprivation/*physiology&lt;/keyword&gt;&lt;keyword&gt;Lymphoma/*prevention &amp;amp; control&lt;/keyword&gt;&lt;keyword&gt;Male&lt;/keyword&gt;&lt;keyword&gt;Mice&lt;/keyword&gt;&lt;keyword&gt;*Temperature&lt;/keyword&gt;&lt;/keywords&gt;&lt;dates&gt;&lt;year&gt;1996&lt;/year&gt;&lt;pub-dates&gt;&lt;date&gt;Nov 29&lt;/date&gt;&lt;/pub-dates&gt;&lt;/dates&gt;&lt;isbn&gt;0047-6374 (Print)&amp;#xD;0047-6374&lt;/isbn&gt;&lt;accession-num&gt;9032756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5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3B0DF364" w14:textId="77777777" w:rsidTr="005A56EA">
        <w:tc>
          <w:tcPr>
            <w:tcW w:w="4638" w:type="dxa"/>
          </w:tcPr>
          <w:p w14:paraId="01B858B9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title-tex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Genetics of age-related hearing loss in mice. II. Strain differences and effects of caloric restriction on cochlear pathology and evoked response thresholds</w:t>
            </w:r>
          </w:p>
        </w:tc>
        <w:tc>
          <w:tcPr>
            <w:tcW w:w="2737" w:type="dxa"/>
          </w:tcPr>
          <w:p w14:paraId="18306968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Measure both but do not stratify results because M&amp;F are not different</w:t>
            </w:r>
          </w:p>
        </w:tc>
        <w:tc>
          <w:tcPr>
            <w:tcW w:w="2790" w:type="dxa"/>
          </w:tcPr>
          <w:p w14:paraId="1448771B" w14:textId="6DE49B3C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Willott&lt;/Author&gt;&lt;Year&gt;1995&lt;/Year&gt;&lt;RecNum&gt;175&lt;/RecNum&gt;&lt;DisplayText&gt;(236)&lt;/DisplayText&gt;&lt;record&gt;&lt;rec-number&gt;175&lt;/rec-number&gt;&lt;foreign-keys&gt;&lt;key app="EN" db-id="t5a0225z8pp0feewp2expp2utwdfxrz9z0dz" timestamp="0"&gt;175&lt;/key&gt;&lt;/foreign-keys&gt;&lt;ref-type name="Journal Article"&gt;17&lt;/ref-type&gt;&lt;contributors&gt;&lt;authors&gt;&lt;author&gt;Willott, J. F.&lt;/author&gt;&lt;author&gt;Erway, L. C.&lt;/author&gt;&lt;author&gt;Archer, J. R.&lt;/author&gt;&lt;author&gt;Harrison, D. E.&lt;/author&gt;&lt;/authors&gt;&lt;/contributors&gt;&lt;auth-address&gt;Department of Psychology, Northern Illinois University, DeKalb 60115-2892, USA.&lt;/auth-address&gt;&lt;titles&gt;&lt;title&gt;Genetics of age-related hearing loss in mice. II. Strain differences and effects of caloric restriction on cochlear pathology and evoked response thresholds&lt;/title&gt;&lt;secondary-title&gt;Hear Res&lt;/secondary-title&gt;&lt;alt-title&gt;Hearing research&lt;/alt-title&gt;&lt;/titles&gt;&lt;pages&gt;143-55&lt;/pages&gt;&lt;volume&gt;88&lt;/volume&gt;&lt;number&gt;1-2&lt;/number&gt;&lt;edition&gt;1995/08/01&lt;/edition&gt;&lt;keywords&gt;&lt;keyword&gt;Analysis of Variance&lt;/keyword&gt;&lt;keyword&gt;Animals&lt;/keyword&gt;&lt;keyword&gt;Auditory Threshold/*physiology&lt;/keyword&gt;&lt;keyword&gt;Cochlea/*pathology&lt;/keyword&gt;&lt;keyword&gt;*Energy Intake&lt;/keyword&gt;&lt;keyword&gt;Evoked Potentials, Auditory, Brain Stem/*physiology&lt;/keyword&gt;&lt;keyword&gt;Female&lt;/keyword&gt;&lt;keyword&gt;Genotype&lt;/keyword&gt;&lt;keyword&gt;Male&lt;/keyword&gt;&lt;keyword&gt;Mice&lt;/keyword&gt;&lt;keyword&gt;Mice, Inbred BALB C&lt;/keyword&gt;&lt;keyword&gt;Mice, Inbred C57BL&lt;/keyword&gt;&lt;keyword&gt;Mice, Inbred CBA&lt;/keyword&gt;&lt;keyword&gt;Mice, Inbred DBA&lt;/keyword&gt;&lt;keyword&gt;Mice, Inbred Strains/*genetics/physiology&lt;/keyword&gt;&lt;keyword&gt;Presbycusis/*genetics/physiopathology&lt;/keyword&gt;&lt;keyword&gt;Reproducibility of Results&lt;/keyword&gt;&lt;keyword&gt;Species Specificity&lt;/keyword&gt;&lt;keyword&gt;Spiral Ganglion/cytology/pathology&lt;/keyword&gt;&lt;/keywords&gt;&lt;dates&gt;&lt;year&gt;1995&lt;/year&gt;&lt;pub-dates&gt;&lt;date&gt;Aug&lt;/date&gt;&lt;/pub-dates&gt;&lt;/dates&gt;&lt;isbn&gt;0378-5955 (Print)&amp;#xD;0378-5955&lt;/isbn&gt;&lt;accession-num&gt;8575990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6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5A439D59" w14:textId="77777777" w:rsidTr="005A56EA">
        <w:tc>
          <w:tcPr>
            <w:tcW w:w="4638" w:type="dxa"/>
          </w:tcPr>
          <w:p w14:paraId="213F2017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Caloric restriction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: conservation of cellular replicative capacity in vitro accompanies life-span extension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0DBEE741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Only include males</w:t>
            </w:r>
          </w:p>
        </w:tc>
        <w:tc>
          <w:tcPr>
            <w:tcW w:w="2790" w:type="dxa"/>
          </w:tcPr>
          <w:p w14:paraId="6FBA545E" w14:textId="5BFC6B2E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aGVsZG9uPC9BdXRob3I+PFllYXI+MTk5NTwvWWVhcj48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aGVsZG9uPC9BdXRob3I+PFllYXI+MTk5NTwvWWVhcj48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42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79533EE0" w14:textId="77777777" w:rsidTr="005A56EA">
        <w:tc>
          <w:tcPr>
            <w:tcW w:w="4638" w:type="dxa"/>
          </w:tcPr>
          <w:p w14:paraId="6EF83B44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The effect of L-amino acid oxidase on activity of melphalan against an intracranial xenograft.</w:t>
            </w:r>
          </w:p>
        </w:tc>
        <w:tc>
          <w:tcPr>
            <w:tcW w:w="2737" w:type="dxa"/>
          </w:tcPr>
          <w:p w14:paraId="44069B09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State male or females are used in the experiment in the methods but don’t specify which sex is for which experiment</w:t>
            </w:r>
          </w:p>
        </w:tc>
        <w:tc>
          <w:tcPr>
            <w:tcW w:w="2790" w:type="dxa"/>
          </w:tcPr>
          <w:p w14:paraId="4C768182" w14:textId="08D7C67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Rich&lt;/Author&gt;&lt;Year&gt;1995&lt;/Year&gt;&lt;RecNum&gt;178&lt;/RecNum&gt;&lt;DisplayText&gt;(237)&lt;/DisplayText&gt;&lt;record&gt;&lt;rec-number&gt;178&lt;/rec-number&gt;&lt;foreign-keys&gt;&lt;key app="EN" db-id="t5a0225z8pp0feewp2expp2utwdfxrz9z0dz" timestamp="0"&gt;178&lt;/key&gt;&lt;/foreign-keys&gt;&lt;ref-type name="Journal Article"&gt;17&lt;/ref-type&gt;&lt;contributors&gt;&lt;authors&gt;&lt;author&gt;Rich, J. N.&lt;/author&gt;&lt;author&gt;Elion, G. B.&lt;/author&gt;&lt;author&gt;Wellner, D.&lt;/author&gt;&lt;author&gt;Colvin, O. M.&lt;/author&gt;&lt;author&gt;Groothuis, D. R.&lt;/author&gt;&lt;author&gt;Hilton, J. H.&lt;/author&gt;&lt;author&gt;Schlageter, K. E.&lt;/author&gt;&lt;author&gt;Bigner, D. D.&lt;/author&gt;&lt;author&gt;Griffith, O. W.&lt;/author&gt;&lt;author&gt;Friedman, H. S.&lt;/author&gt;&lt;/authors&gt;&lt;/contributors&gt;&lt;auth-address&gt;Department of Medicine, Johns Hopkins Hospital, Baltimore, MD 21205, USA.&lt;/auth-address&gt;&lt;titles&gt;&lt;title&gt;The effect of L-amino acid oxidase on activity of melphalan against an intracranial xenograft&lt;/title&gt;&lt;secondary-title&gt;Cancer Chemother Pharmacol&lt;/secondary-title&gt;&lt;alt-title&gt;Cancer chemotherapy and pharmacology&lt;/alt-title&gt;&lt;/titles&gt;&lt;pages&gt;379-84&lt;/pages&gt;&lt;volume&gt;36&lt;/volume&gt;&lt;number&gt;5&lt;/number&gt;&lt;edition&gt;1995/01/01&lt;/edition&gt;&lt;keywords&gt;&lt;keyword&gt;Amino Acid Oxidoreductases/*pharmacology/therapeutic use&lt;/keyword&gt;&lt;keyword&gt;Animals&lt;/keyword&gt;&lt;keyword&gt;Brain Neoplasms/drug therapy/*metabolism&lt;/keyword&gt;&lt;keyword&gt;Chromatography, High Pressure Liquid&lt;/keyword&gt;&lt;keyword&gt;Drug Synergism&lt;/keyword&gt;&lt;keyword&gt;Female&lt;/keyword&gt;&lt;keyword&gt;Glioma/drug therapy/*metabolism&lt;/keyword&gt;&lt;keyword&gt;L-Amino Acid Oxidase&lt;/keyword&gt;&lt;keyword&gt;Male&lt;/keyword&gt;&lt;keyword&gt;Melphalan/*pharmacokinetics/therapeutic use&lt;/keyword&gt;&lt;keyword&gt;Mice&lt;/keyword&gt;&lt;keyword&gt;Mice, Nude&lt;/keyword&gt;&lt;keyword&gt;Survival Analysis&lt;/keyword&gt;&lt;keyword&gt;Transplantation, Heterologous&lt;/keyword&gt;&lt;keyword&gt;Tumor Cells, Cultured&lt;/keyword&gt;&lt;/keywords&gt;&lt;dates&gt;&lt;year&gt;1995&lt;/year&gt;&lt;/dates&gt;&lt;isbn&gt;0344-5704 (Print)&amp;#xD;0344-5704&lt;/isbn&gt;&lt;accession-num&gt;7634379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37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64BB4B90" w14:textId="77777777" w:rsidTr="005A56EA">
        <w:tc>
          <w:tcPr>
            <w:tcW w:w="4638" w:type="dxa"/>
          </w:tcPr>
          <w:p w14:paraId="09A011B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Aging and restriction of dietary calories increases insulin receptor mRNA, and aging increases glucocorticoid receptor mRNA in the liver of female C3B10RF1 mice</w:t>
            </w:r>
          </w:p>
        </w:tc>
        <w:tc>
          <w:tcPr>
            <w:tcW w:w="2737" w:type="dxa"/>
          </w:tcPr>
          <w:p w14:paraId="5CD52499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uses females</w:t>
            </w:r>
          </w:p>
        </w:tc>
        <w:tc>
          <w:tcPr>
            <w:tcW w:w="2790" w:type="dxa"/>
          </w:tcPr>
          <w:p w14:paraId="77E9F079" w14:textId="20A42426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pindler&lt;/Author&gt;&lt;Year&gt;1991&lt;/Year&gt;&lt;RecNum&gt;180&lt;/RecNum&gt;&lt;DisplayText&gt;(238)&lt;/DisplayText&gt;&lt;record&gt;&lt;rec-number&gt;180&lt;/rec-number&gt;&lt;foreign-keys&gt;&lt;key app="EN" db-id="t5a0225z8pp0feewp2expp2utwdfxrz9z0dz" timestamp="0"&gt;180&lt;/key&gt;&lt;/foreign-keys&gt;&lt;ref-type name="Journal Article"&gt;17&lt;/ref-type&gt;&lt;contributors&gt;&lt;authors&gt;&lt;author&gt;Spindler, S. R.&lt;/author&gt;&lt;author&gt;Grizzle, J. M.&lt;/author&gt;&lt;author&gt;Walford, R. L.&lt;/author&gt;&lt;author&gt;Mote, P. L.&lt;/author&gt;&lt;/authors&gt;&lt;/contributors&gt;&lt;auth-address&gt;Department of Biochemistry, University of California, Riverside.&lt;/auth-address&gt;&lt;titles&gt;&lt;title&gt;Aging and restriction of dietary calories increases insulin receptor mRNA, and aging increases glucocorticoid receptor mRNA in the liver of female C3B10RF1 mice&lt;/title&gt;&lt;secondary-title&gt;J Gerontol&lt;/secondary-title&gt;&lt;alt-title&gt;Journal of gerontology&lt;/alt-title&gt;&lt;/titles&gt;&lt;pages&gt;B233-7&lt;/pages&gt;&lt;volume&gt;46&lt;/volume&gt;&lt;number&gt;6&lt;/number&gt;&lt;edition&gt;1991/11/01&lt;/edition&gt;&lt;keywords&gt;&lt;keyword&gt;Aging/*metabolism&lt;/keyword&gt;&lt;keyword&gt;Animals&lt;/keyword&gt;&lt;keyword&gt;Blood Glucose/analysis&lt;/keyword&gt;&lt;keyword&gt;Blotting, Northern&lt;/keyword&gt;&lt;keyword&gt;DNA Probes&lt;/keyword&gt;&lt;keyword&gt;Diet&lt;/keyword&gt;&lt;keyword&gt;*Energy Intake&lt;/keyword&gt;&lt;keyword&gt;Female&lt;/keyword&gt;&lt;keyword&gt;Immunoblotting&lt;/keyword&gt;&lt;keyword&gt;Insulin-Like Growth Factor I/analysis&lt;/keyword&gt;&lt;keyword&gt;Liver/chemistry/*metabolism&lt;/keyword&gt;&lt;keyword&gt;Longevity&lt;/keyword&gt;&lt;keyword&gt;Mice&lt;/keyword&gt;&lt;keyword&gt;Mice, Inbred Strains&lt;/keyword&gt;&lt;keyword&gt;RNA, Messenger/*analysis/genetics&lt;/keyword&gt;&lt;keyword&gt;RNA, Ribosomal/analysis/genetics&lt;/keyword&gt;&lt;keyword&gt;Receptor, Insulin/*genetics&lt;/keyword&gt;&lt;keyword&gt;Receptors, Glucocorticoid/*genetics&lt;/keyword&gt;&lt;keyword&gt;Transcription Factors/analysis&lt;/keyword&gt;&lt;/keywords&gt;&lt;dates&gt;&lt;year&gt;1991&lt;/year&gt;&lt;pub-dates&gt;&lt;date&gt;Nov&lt;/date&gt;&lt;/pub-dates&gt;&lt;/dates&gt;&lt;isbn&gt;0022-1422 (Print)&amp;#xD;0022-1422&lt;/isbn&gt;&lt;accession-num&gt;1940074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3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28F3374A" w14:textId="77777777" w:rsidTr="005A56EA">
        <w:tc>
          <w:tcPr>
            <w:tcW w:w="4638" w:type="dxa"/>
          </w:tcPr>
          <w:p w14:paraId="004ECC07" w14:textId="77777777" w:rsidR="002723A3" w:rsidRPr="00D72EE4" w:rsidRDefault="002723A3" w:rsidP="003129E3">
            <w:pPr>
              <w:pStyle w:val="Heading2"/>
              <w:spacing w:before="100" w:beforeAutospacing="1" w:after="100" w:afterAutospacing="1" w:line="480" w:lineRule="auto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  <w:t>Longevity</w:t>
            </w:r>
            <w:r w:rsidRPr="00D72EE4">
              <w:rPr>
                <w:rFonts w:ascii="Cambria Math" w:hAnsi="Cambria Math" w:cs="Cambria Math"/>
                <w:b w:val="0"/>
                <w:bCs w:val="0"/>
                <w:color w:val="auto"/>
                <w:sz w:val="22"/>
                <w:szCs w:val="22"/>
              </w:rPr>
              <w:t>‐</w:t>
            </w:r>
            <w:r w:rsidRPr="00D72EE4"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  <w:t>Assurance Mechanisms and Caloric Restriction</w:t>
            </w:r>
          </w:p>
        </w:tc>
        <w:tc>
          <w:tcPr>
            <w:tcW w:w="2737" w:type="dxa"/>
          </w:tcPr>
          <w:p w14:paraId="69F5CD8E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Assume that they use both as they mention females in the discussion, but it seems that the data is combined for M&amp;F</w:t>
            </w:r>
          </w:p>
        </w:tc>
        <w:tc>
          <w:tcPr>
            <w:tcW w:w="2790" w:type="dxa"/>
          </w:tcPr>
          <w:p w14:paraId="15DBB674" w14:textId="36AE59C1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Turturro&lt;/Author&gt;&lt;Year&gt;1991&lt;/Year&gt;&lt;RecNum&gt;181&lt;/RecNum&gt;&lt;DisplayText&gt;(239)&lt;/DisplayText&gt;&lt;record&gt;&lt;rec-number&gt;181&lt;/rec-number&gt;&lt;foreign-keys&gt;&lt;key app="EN" db-id="t5a0225z8pp0feewp2expp2utwdfxrz9z0dz" timestamp="0"&gt;181&lt;/key&gt;&lt;/foreign-keys&gt;&lt;ref-type name="Journal Article"&gt;17&lt;/ref-type&gt;&lt;contributors&gt;&lt;authors&gt;&lt;author&gt;Turturro, A.&lt;/author&gt;&lt;author&gt;Hart, R. W.&lt;/author&gt;&lt;/authors&gt;&lt;/contributors&gt;&lt;auth-address&gt;National Center for Toxicological Research, United States Public Health Service, Jefferson, Arkansas 72079.&lt;/auth-address&gt;&lt;titles&gt;&lt;title&gt;Longevity-assurance mechanisms and caloric restriction&lt;/title&gt;&lt;secondary-title&gt;Ann N Y Acad Sci&lt;/secondary-title&gt;&lt;alt-title&gt;Annals of the New York Academy of Sciences&lt;/alt-title&gt;&lt;/titles&gt;&lt;pages&gt;363-72&lt;/pages&gt;&lt;volume&gt;621&lt;/volume&gt;&lt;edition&gt;1991/01/01&lt;/edition&gt;&lt;keywords&gt;&lt;keyword&gt;Animals&lt;/keyword&gt;&lt;keyword&gt;Body Temperature&lt;/keyword&gt;&lt;keyword&gt;Body Weight&lt;/keyword&gt;&lt;keyword&gt;Brain/anatomy &amp;amp; histology/growth &amp;amp; development&lt;/keyword&gt;&lt;keyword&gt;DNA Repair&lt;/keyword&gt;&lt;keyword&gt;*Diet, Reducing&lt;/keyword&gt;&lt;keyword&gt;*Energy Intake&lt;/keyword&gt;&lt;keyword&gt;Energy Metabolism&lt;/keyword&gt;&lt;keyword&gt;Estrus&lt;/keyword&gt;&lt;keyword&gt;Female&lt;/keyword&gt;&lt;keyword&gt;Longevity/*physiology&lt;/keyword&gt;&lt;keyword&gt;Male&lt;/keyword&gt;&lt;keyword&gt;Mice&lt;/keyword&gt;&lt;keyword&gt;Mice, Inbred Strains&lt;/keyword&gt;&lt;keyword&gt;Organ Size&lt;/keyword&gt;&lt;keyword&gt;Rats&lt;/keyword&gt;&lt;keyword&gt;Rats, Inbred Strains&lt;/keyword&gt;&lt;/keywords&gt;&lt;dates&gt;&lt;year&gt;1991&lt;/year&gt;&lt;/dates&gt;&lt;isbn&gt;0077-8923 (Print)&amp;#xD;0077-8923&lt;/isbn&gt;&lt;accession-num&gt;1859096&lt;/accession-num&gt;&lt;urls&gt;&lt;/urls&gt;&lt;electronic-resource-num&gt;10.1111/j.1749-6632.1991.tb16992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3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02F3DC5" w14:textId="77777777" w:rsidTr="005A56EA">
        <w:tc>
          <w:tcPr>
            <w:tcW w:w="4638" w:type="dxa"/>
          </w:tcPr>
          <w:p w14:paraId="159CDFBC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Decrease by chronic energy intake restriction of cellular proliferation in the intestinal epithelium and lymphoid organs in autoimmunity-prone mice </w:t>
            </w:r>
          </w:p>
        </w:tc>
        <w:tc>
          <w:tcPr>
            <w:tcW w:w="2737" w:type="dxa"/>
          </w:tcPr>
          <w:p w14:paraId="3E3FFE92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 both sexes but do not have the appropriate control group; No DR intervention</w:t>
            </w:r>
          </w:p>
        </w:tc>
        <w:tc>
          <w:tcPr>
            <w:tcW w:w="2790" w:type="dxa"/>
          </w:tcPr>
          <w:p w14:paraId="3816079F" w14:textId="7050C29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PZ3VyYTwvQXV0aG9yPjxZZWFyPjE5ODk8L1llYXI+PFJl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PZ3VyYTwvQXV0aG9yPjxZZWFyPjE5ODk8L1llYXI+PFJl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</w:fldData>
              </w:fldCha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40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204746A1" w14:textId="77777777" w:rsidTr="005A56EA">
        <w:tc>
          <w:tcPr>
            <w:tcW w:w="4638" w:type="dxa"/>
          </w:tcPr>
          <w:p w14:paraId="6F6194B1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Style w:val="title-tex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The therapeutic effects of dietary fatty acid supplementation in the autoimmune disease of the MRL-mp-1pr/1pr mouse</w:t>
            </w:r>
          </w:p>
        </w:tc>
        <w:tc>
          <w:tcPr>
            <w:tcW w:w="2737" w:type="dxa"/>
          </w:tcPr>
          <w:p w14:paraId="0D923A3F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esn’t include a DR which is included in this review</w:t>
            </w:r>
          </w:p>
        </w:tc>
        <w:tc>
          <w:tcPr>
            <w:tcW w:w="2790" w:type="dxa"/>
          </w:tcPr>
          <w:p w14:paraId="3DD144C0" w14:textId="4C51E43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Watson&lt;/Author&gt;&lt;Year&gt;1988&lt;/Year&gt;&lt;RecNum&gt;185&lt;/RecNum&gt;&lt;DisplayText&gt;(241)&lt;/DisplayText&gt;&lt;record&gt;&lt;rec-number&gt;185&lt;/rec-number&gt;&lt;foreign-keys&gt;&lt;key app="EN" db-id="t5a0225z8pp0feewp2expp2utwdfxrz9z0dz" timestamp="0"&gt;185&lt;/key&gt;&lt;/foreign-keys&gt;&lt;ref-type name="Journal Article"&gt;17&lt;/ref-type&gt;&lt;contributors&gt;&lt;authors&gt;&lt;author&gt;Watson, J.&lt;/author&gt;&lt;author&gt;Godfrey, D.&lt;/author&gt;&lt;author&gt;Stimson, W. H.&lt;/author&gt;&lt;author&gt;Belch, J. J.&lt;/author&gt;&lt;author&gt;Sturrock, R. D.&lt;/author&gt;&lt;/authors&gt;&lt;/contributors&gt;&lt;auth-address&gt;Department of Bioscience and Biotechnology, University of Strathclyde, Glasgow, U.K.&lt;/auth-address&gt;&lt;titles&gt;&lt;title&gt;The therapeutic effects of dietary fatty acid supplementation in the autoimmune disease of the MRL-mp-lpr/lpr mouse&lt;/title&gt;&lt;secondary-title&gt;Int J Immunopharmacol&lt;/secondary-title&gt;&lt;alt-title&gt;International journal of immunopharmacology&lt;/alt-title&gt;&lt;/titles&gt;&lt;pages&gt;467-71&lt;/pages&gt;&lt;volume&gt;10&lt;/volume&gt;&lt;number&gt;4&lt;/number&gt;&lt;edition&gt;1988/01/01&lt;/edition&gt;&lt;keywords&gt;&lt;keyword&gt;Animals&lt;/keyword&gt;&lt;keyword&gt;Autoimmune Diseases/*diet therapy&lt;/keyword&gt;&lt;keyword&gt;DNA/immunology&lt;/keyword&gt;&lt;keyword&gt;Dietary Fats, Unsaturated/*therapeutic use&lt;/keyword&gt;&lt;keyword&gt;Energy Intake&lt;/keyword&gt;&lt;keyword&gt;Fatty Acids/*therapeutic use&lt;/keyword&gt;&lt;keyword&gt;Female&lt;/keyword&gt;&lt;keyword&gt;Fish Oils/therapeutic use&lt;/keyword&gt;&lt;keyword&gt;Lupus Erythematosus, Systemic/*diet therapy&lt;/keyword&gt;&lt;keyword&gt;Male&lt;/keyword&gt;&lt;keyword&gt;Mice&lt;/keyword&gt;&lt;keyword&gt;Sex Factors&lt;/keyword&gt;&lt;/keywords&gt;&lt;dates&gt;&lt;year&gt;1988&lt;/year&gt;&lt;/dates&gt;&lt;isbn&gt;0192-0561 (Print)&amp;#xD;0192-0561&lt;/isbn&gt;&lt;accession-num&gt;3170058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41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18DFC324" w14:textId="77777777" w:rsidTr="005A56EA">
        <w:tc>
          <w:tcPr>
            <w:tcW w:w="4638" w:type="dxa"/>
          </w:tcPr>
          <w:p w14:paraId="696D4FE6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alorie restriction: effect on growth of human tumors heterotransplanted in nude mice.</w:t>
            </w:r>
          </w:p>
        </w:tc>
        <w:tc>
          <w:tcPr>
            <w:tcW w:w="2737" w:type="dxa"/>
          </w:tcPr>
          <w:p w14:paraId="219F1A5A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clude both sexes but say there is no sex difference, so they combine M&amp;F</w:t>
            </w:r>
          </w:p>
        </w:tc>
        <w:tc>
          <w:tcPr>
            <w:tcW w:w="2790" w:type="dxa"/>
          </w:tcPr>
          <w:p w14:paraId="6FC2A278" w14:textId="5757510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iovanella&lt;/Author&gt;&lt;Year&gt;1982&lt;/Year&gt;&lt;RecNum&gt;188&lt;/RecNum&gt;&lt;DisplayText&gt;(242)&lt;/DisplayText&gt;&lt;record&gt;&lt;rec-number&gt;188&lt;/rec-number&gt;&lt;foreign-keys&gt;&lt;key app="EN" db-id="t5a0225z8pp0feewp2expp2utwdfxrz9z0dz" timestamp="0"&gt;188&lt;/key&gt;&lt;/foreign-keys&gt;&lt;ref-type name="Journal Article"&gt;17&lt;/ref-type&gt;&lt;contributors&gt;&lt;authors&gt;&lt;author&gt;Giovanella, B. C.&lt;/author&gt;&lt;author&gt;Shepard, R. C.&lt;/author&gt;&lt;author&gt;Stehlin, J. S.&lt;/author&gt;&lt;author&gt;Venditti, J. M.&lt;/author&gt;&lt;author&gt;Abbott, B. J.&lt;/author&gt;&lt;/authors&gt;&lt;/contributors&gt;&lt;titles&gt;&lt;title&gt;Calorie restriction: effect on growth of human tumors heterotransplanted in nude mice&lt;/title&gt;&lt;secondary-title&gt;J Natl Cancer Inst&lt;/secondary-title&gt;&lt;alt-title&gt;Journal of the National Cancer Institute&lt;/alt-title&gt;&lt;/titles&gt;&lt;pages&gt;249-57&lt;/pages&gt;&lt;volume&gt;68&lt;/volume&gt;&lt;number&gt;2&lt;/number&gt;&lt;edition&gt;1982/02/01&lt;/edition&gt;&lt;keywords&gt;&lt;keyword&gt;Adenocarcinoma, Mucinous/diet therapy&lt;/keyword&gt;&lt;keyword&gt;Adult&lt;/keyword&gt;&lt;keyword&gt;Animals&lt;/keyword&gt;&lt;keyword&gt;Body Weight&lt;/keyword&gt;&lt;keyword&gt;Breast Neoplasms/diet therapy&lt;/keyword&gt;&lt;keyword&gt;Carcinoma, Intraductal, Noninfiltrating/diet therapy&lt;/keyword&gt;&lt;keyword&gt;Carcinoma, Squamous Cell/diet therapy&lt;/keyword&gt;&lt;keyword&gt;Colonic Neoplasms/diet therapy&lt;/keyword&gt;&lt;keyword&gt;Energy Intake&lt;/keyword&gt;&lt;keyword&gt;Female&lt;/keyword&gt;&lt;keyword&gt;Humans&lt;/keyword&gt;&lt;keyword&gt;Lung Neoplasms/diet therapy&lt;/keyword&gt;&lt;keyword&gt;Male&lt;/keyword&gt;&lt;keyword&gt;Mice&lt;/keyword&gt;&lt;keyword&gt;Mice, Nude&lt;/keyword&gt;&lt;keyword&gt;Middle Aged&lt;/keyword&gt;&lt;keyword&gt;Neoplasm Transplantation&lt;/keyword&gt;&lt;keyword&gt;Neoplasms, Experimental/*diet therapy&lt;/keyword&gt;&lt;keyword&gt;Transplantation, Heterologous&lt;/keyword&gt;&lt;/keywords&gt;&lt;dates&gt;&lt;year&gt;1982&lt;/year&gt;&lt;pub-dates&gt;&lt;date&gt;Feb&lt;/date&gt;&lt;/pub-dates&gt;&lt;/dates&gt;&lt;isbn&gt;0027-8874 (Print)&amp;#xD;0027-8874&lt;/isbn&gt;&lt;accession-num&gt;6278189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1BE13C5" w14:textId="77777777" w:rsidTr="005A56EA">
        <w:tc>
          <w:tcPr>
            <w:tcW w:w="4638" w:type="dxa"/>
          </w:tcPr>
          <w:p w14:paraId="5B4E0522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Effects of reduced food intake on reproduction in</w:t>
            </w:r>
            <w:r w:rsidRPr="00D72EE4">
              <w:rPr>
                <w:rStyle w:val="apple-converted-space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 </w:t>
            </w:r>
            <w:r w:rsidRPr="00D72EE4">
              <w:rPr>
                <w:rStyle w:val="highlight"/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mice</w:t>
            </w:r>
            <w:r w:rsidRPr="00D72EE4"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  <w:t>.</w:t>
            </w:r>
          </w:p>
        </w:tc>
        <w:tc>
          <w:tcPr>
            <w:tcW w:w="2737" w:type="dxa"/>
          </w:tcPr>
          <w:p w14:paraId="5B27C703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Can’t really compare because they look at the effect of DR on reproduction</w:t>
            </w:r>
          </w:p>
        </w:tc>
        <w:tc>
          <w:tcPr>
            <w:tcW w:w="2790" w:type="dxa"/>
          </w:tcPr>
          <w:p w14:paraId="200A99E1" w14:textId="46D16D1D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Zamiri&lt;/Author&gt;&lt;Year&gt;1978&lt;/Year&gt;&lt;RecNum&gt;189&lt;/RecNum&gt;&lt;DisplayText&gt;(243)&lt;/DisplayText&gt;&lt;record&gt;&lt;rec-number&gt;189&lt;/rec-number&gt;&lt;foreign-keys&gt;&lt;key app="EN" db-id="t5a0225z8pp0feewp2expp2utwdfxrz9z0dz" timestamp="0"&gt;189&lt;/key&gt;&lt;/foreign-keys&gt;&lt;ref-type name="Journal Article"&gt;17&lt;/ref-type&gt;&lt;contributors&gt;&lt;authors&gt;&lt;author&gt;Zamiri, M. J.&lt;/author&gt;&lt;/authors&gt;&lt;/contributors&gt;&lt;titles&gt;&lt;title&gt;Effects of reduced food intake on reproduction in mice&lt;/title&gt;&lt;secondary-title&gt;Aust J Biol Sci&lt;/secondary-title&gt;&lt;alt-title&gt;Australian journal of biological sciences&lt;/alt-title&gt;&lt;/titles&gt;&lt;pages&gt;629-39&lt;/pages&gt;&lt;volume&gt;31&lt;/volume&gt;&lt;number&gt;6&lt;/number&gt;&lt;edition&gt;1978/12/01&lt;/edition&gt;&lt;keywords&gt;&lt;keyword&gt;Animals&lt;/keyword&gt;&lt;keyword&gt;Birth Weight&lt;/keyword&gt;&lt;keyword&gt;Embryo Implantation&lt;/keyword&gt;&lt;keyword&gt;Estrus&lt;/keyword&gt;&lt;keyword&gt;Female&lt;/keyword&gt;&lt;keyword&gt;Fetal Death/etiology&lt;/keyword&gt;&lt;keyword&gt;*Food Deprivation&lt;/keyword&gt;&lt;keyword&gt;Litter Size&lt;/keyword&gt;&lt;keyword&gt;Male&lt;/keyword&gt;&lt;keyword&gt;Mice&lt;/keyword&gt;&lt;keyword&gt;Ovulation&lt;/keyword&gt;&lt;keyword&gt;Pregnancy&lt;/keyword&gt;&lt;keyword&gt;*Reproduction&lt;/keyword&gt;&lt;keyword&gt;Sex Ratio&lt;/keyword&gt;&lt;/keywords&gt;&lt;dates&gt;&lt;year&gt;1978&lt;/year&gt;&lt;pub-dates&gt;&lt;date&gt;Dec&lt;/date&gt;&lt;/pub-dates&gt;&lt;/dates&gt;&lt;isbn&gt;0004-9417 (Print)&amp;#xD;0004-9417&lt;/isbn&gt;&lt;accession-num&gt;754684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(243)</w:t>
            </w: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723A3" w:rsidRPr="00D72EE4" w14:paraId="5AE42FFB" w14:textId="77777777" w:rsidTr="005A56EA">
        <w:tc>
          <w:tcPr>
            <w:tcW w:w="4638" w:type="dxa"/>
          </w:tcPr>
          <w:p w14:paraId="04094DE7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Influence of dietary restriction on immunologic function and renal disease in (NZB X NZW)F1 mice </w:t>
            </w:r>
          </w:p>
        </w:tc>
        <w:tc>
          <w:tcPr>
            <w:tcW w:w="2737" w:type="dxa"/>
          </w:tcPr>
          <w:p w14:paraId="73FE4885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 both, but don’t stratify results by sex</w:t>
            </w:r>
          </w:p>
        </w:tc>
        <w:tc>
          <w:tcPr>
            <w:tcW w:w="2790" w:type="dxa"/>
          </w:tcPr>
          <w:p w14:paraId="7D30F998" w14:textId="613A77A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ernandes&lt;/Author&gt;&lt;Year&gt;1978&lt;/Year&gt;&lt;RecNum&gt;190&lt;/RecNum&gt;&lt;DisplayText&gt;(244)&lt;/DisplayText&gt;&lt;record&gt;&lt;rec-number&gt;190&lt;/rec-number&gt;&lt;foreign-keys&gt;&lt;key app="EN" db-id="t5a0225z8pp0feewp2expp2utwdfxrz9z0dz" timestamp="0"&gt;190&lt;/key&gt;&lt;/foreign-keys&gt;&lt;ref-type name="Journal Article"&gt;17&lt;/ref-type&gt;&lt;contributors&gt;&lt;authors&gt;&lt;author&gt;Fernandes, G.&lt;/author&gt;&lt;author&gt;Friend, P.&lt;/author&gt;&lt;author&gt;Yunis, E. J.&lt;/author&gt;&lt;author&gt;Good, R. A.&lt;/author&gt;&lt;/authors&gt;&lt;/contributors&gt;&lt;titles&gt;&lt;title&gt;Influence of dietary restriction on immunologic function and renal disease in (NZB x NZW) F1 mice&lt;/title&gt;&lt;secondary-title&gt;Proc Natl Acad Sci U S A&lt;/secondary-title&gt;&lt;alt-title&gt;Proceedings of the National Academy of Sciences of the United States of America&lt;/alt-title&gt;&lt;/titles&gt;&lt;pages&gt;1500-4&lt;/pages&gt;&lt;volume&gt;75&lt;/volume&gt;&lt;number&gt;3&lt;/number&gt;&lt;edition&gt;1978/03/01&lt;/edition&gt;&lt;keywords&gt;&lt;keyword&gt;Animals&lt;/keyword&gt;&lt;keyword&gt;Antibodies, Antinuclear&lt;/keyword&gt;&lt;keyword&gt;Antibody Formation&lt;/keyword&gt;&lt;keyword&gt;Autoimmune Diseases/immunology/*prevention &amp;amp; control&lt;/keyword&gt;&lt;keyword&gt;*Diet&lt;/keyword&gt;&lt;keyword&gt;*Energy Intake&lt;/keyword&gt;&lt;keyword&gt;Glomerulonephritis/pathology/*prevention &amp;amp; control&lt;/keyword&gt;&lt;keyword&gt;Heterozygote&lt;/keyword&gt;&lt;keyword&gt;Immunity, Cellular&lt;/keyword&gt;&lt;keyword&gt;Immunosuppression&lt;/keyword&gt;&lt;keyword&gt;Longevity&lt;/keyword&gt;&lt;keyword&gt;Mice&lt;/keyword&gt;&lt;keyword&gt;Mice, Inbred NZB/*immunology&lt;/keyword&gt;&lt;/keywords&gt;&lt;dates&gt;&lt;year&gt;1978&lt;/year&gt;&lt;pub-dates&gt;&lt;date&gt;Mar&lt;/date&gt;&lt;/pub-dates&gt;&lt;/dates&gt;&lt;isbn&gt;0027-8424 (Print)&amp;#xD;0027-8424&lt;/isbn&gt;&lt;accession-num&gt;306627&lt;/accession-num&gt;&lt;urls&gt;&lt;/urls&gt;&lt;custom2&gt;PMC411500&lt;/custom2&gt;&lt;electronic-resource-num&gt;10.1073/pnas.75.3.150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379BFD2" w14:textId="77777777" w:rsidTr="005A56EA">
        <w:tc>
          <w:tcPr>
            <w:tcW w:w="4638" w:type="dxa"/>
          </w:tcPr>
          <w:p w14:paraId="7F11A272" w14:textId="77777777" w:rsidR="002723A3" w:rsidRPr="00D72EE4" w:rsidRDefault="002723A3" w:rsidP="003129E3">
            <w:pPr>
              <w:pStyle w:val="Default"/>
              <w:spacing w:before="100" w:beforeAutospacing="1" w:after="100" w:afterAutospacing="1" w:line="480" w:lineRule="auto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auto"/>
                <w:sz w:val="22"/>
                <w:szCs w:val="22"/>
              </w:rPr>
              <w:t>Immune Function and Survival in a Long-Lived Mouse Strain Subjected to Undernutrition</w:t>
            </w:r>
          </w:p>
        </w:tc>
        <w:tc>
          <w:tcPr>
            <w:tcW w:w="2737" w:type="dxa"/>
          </w:tcPr>
          <w:p w14:paraId="6291EFB1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Only used females in the study</w:t>
            </w:r>
          </w:p>
        </w:tc>
        <w:tc>
          <w:tcPr>
            <w:tcW w:w="2790" w:type="dxa"/>
          </w:tcPr>
          <w:p w14:paraId="13A531F2" w14:textId="3C8028F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erbase-DeLima&lt;/Author&gt;&lt;Year&gt;1975&lt;/Year&gt;&lt;RecNum&gt;193&lt;/RecNum&gt;&lt;DisplayText&gt;(245)&lt;/DisplayText&gt;&lt;record&gt;&lt;rec-number&gt;193&lt;/rec-number&gt;&lt;foreign-keys&gt;&lt;key app="EN" db-id="t5a0225z8pp0feewp2expp2utwdfxrz9z0dz" timestamp="0"&gt;193&lt;/key&gt;&lt;/foreign-keys&gt;&lt;ref-type name="Journal Article"&gt;17&lt;/ref-type&gt;&lt;contributors&gt;&lt;authors&gt;&lt;author&gt;Gerbase-DeLima, M.&lt;/author&gt;&lt;author&gt;Liu, R. K.&lt;/author&gt;&lt;author&gt;Cheney, K. E.&lt;/author&gt;&lt;author&gt;Mickey, R.&lt;/author&gt;&lt;author&gt;Walford, R. L.&lt;/author&gt;&lt;/authors&gt;&lt;/contributors&gt;&lt;titles&gt;&lt;title&gt;Immune function and survival in a long-lived mouse strain subjected to undernutrition&lt;/title&gt;&lt;secondary-title&gt;Gerontologia&lt;/secondary-title&gt;&lt;alt-title&gt;Gerontologia&lt;/alt-title&gt;&lt;/titles&gt;&lt;pages&gt;184-202&lt;/pages&gt;&lt;volume&gt;21&lt;/volume&gt;&lt;number&gt;4&lt;/number&gt;&lt;edition&gt;1975/01/01&lt;/edition&gt;&lt;keywords&gt;&lt;keyword&gt;Animals&lt;/keyword&gt;&lt;keyword&gt;Body Weight&lt;/keyword&gt;&lt;keyword&gt;Concanavalin A/pharmacology&lt;/keyword&gt;&lt;keyword&gt;Diet&lt;/keyword&gt;&lt;keyword&gt;Dietary Proteins&lt;/keyword&gt;&lt;keyword&gt;Female&lt;/keyword&gt;&lt;keyword&gt;Hemolytic Plaque Technique&lt;/keyword&gt;&lt;keyword&gt;*Immunity&lt;/keyword&gt;&lt;keyword&gt;Lectins/pharmacology&lt;/keyword&gt;&lt;keyword&gt;Life Expectancy&lt;/keyword&gt;&lt;keyword&gt;Lipopolysaccharides/pharmacology&lt;/keyword&gt;&lt;keyword&gt;Male&lt;/keyword&gt;&lt;keyword&gt;Mice&lt;/keyword&gt;&lt;keyword&gt;Mice, Inbred A&lt;/keyword&gt;&lt;keyword&gt;Mice, Inbred C57BL&lt;/keyword&gt;&lt;keyword&gt;Mitogens&lt;/keyword&gt;&lt;keyword&gt;Nutrition Disorders/*immunology/mortality&lt;/keyword&gt;&lt;keyword&gt;Nutritional Requirements&lt;/keyword&gt;&lt;keyword&gt;Organ Size&lt;/keyword&gt;&lt;keyword&gt;Skin Transplantation&lt;/keyword&gt;&lt;keyword&gt;Spleen/cytology/immunology&lt;/keyword&gt;&lt;keyword&gt;T-Lymphocytes/immunology&lt;/keyword&gt;&lt;keyword&gt;Thymectomy&lt;/keyword&gt;&lt;keyword&gt;Transplantation, Homologous&lt;/keyword&gt;&lt;/keywords&gt;&lt;dates&gt;&lt;year&gt;1975&lt;/year&gt;&lt;/dates&gt;&lt;isbn&gt;0016-898X (Print)&amp;#xD;0016-898x&lt;/isbn&gt;&lt;accession-num&gt;1102395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EEE8ED5" w14:textId="77777777" w:rsidTr="005A56EA">
        <w:tc>
          <w:tcPr>
            <w:tcW w:w="4638" w:type="dxa"/>
          </w:tcPr>
          <w:p w14:paraId="30C0A9E4" w14:textId="77777777" w:rsidR="002723A3" w:rsidRPr="00D72EE4" w:rsidRDefault="002723A3" w:rsidP="003129E3">
            <w:pPr>
              <w:autoSpaceDE w:val="0"/>
              <w:autoSpaceDN w:val="0"/>
              <w:adjustRightInd w:val="0"/>
              <w:spacing w:before="100" w:beforeAutospacing="1" w:after="100" w:afterAutospacing="1" w:line="480" w:lineRule="auto"/>
              <w:rPr>
                <w:rFonts w:ascii="Arial" w:eastAsiaTheme="minorHAnsi" w:hAnsi="Arial" w:cs="Arial"/>
                <w:color w:val="131413"/>
                <w:sz w:val="22"/>
                <w:szCs w:val="22"/>
              </w:rPr>
            </w:pPr>
            <w:r w:rsidRPr="00D72EE4">
              <w:rPr>
                <w:rFonts w:ascii="Arial" w:eastAsiaTheme="minorHAnsi" w:hAnsi="Arial" w:cs="Arial"/>
                <w:color w:val="131413"/>
                <w:sz w:val="22"/>
                <w:szCs w:val="22"/>
              </w:rPr>
              <w:t>Genetic analysis of a murine QTL for diet restriction on chromosome 15</w:t>
            </w:r>
          </w:p>
        </w:tc>
        <w:tc>
          <w:tcPr>
            <w:tcW w:w="2737" w:type="dxa"/>
          </w:tcPr>
          <w:p w14:paraId="6A42580F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 ad libitum control group for the DR group (compare between strains DR not across AL vs DR)</w:t>
            </w:r>
          </w:p>
        </w:tc>
        <w:tc>
          <w:tcPr>
            <w:tcW w:w="2790" w:type="dxa"/>
          </w:tcPr>
          <w:p w14:paraId="0E391530" w14:textId="1A6B8B9F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Newell&lt;/Author&gt;&lt;Year&gt;2015&lt;/Year&gt;&lt;RecNum&gt;49&lt;/RecNum&gt;&lt;DisplayText&gt;(246)&lt;/DisplayText&gt;&lt;record&gt;&lt;rec-number&gt;49&lt;/rec-number&gt;&lt;foreign-keys&gt;&lt;key app="EN" db-id="t5a0225z8pp0feewp2expp2utwdfxrz9z0dz" timestamp="0"&gt;49&lt;/key&gt;&lt;/foreign-keys&gt;&lt;ref-type name="Journal Article"&gt;17&lt;/ref-type&gt;&lt;contributors&gt;&lt;authors&gt;&lt;author&gt;Newell, B. L.&lt;/author&gt;&lt;author&gt;Kechris, K.&lt;/author&gt;&lt;author&gt;McQueen, M. B.&lt;/author&gt;&lt;author&gt;Johnson, T. E.&lt;/author&gt;&lt;/authors&gt;&lt;/contributors&gt;&lt;auth-address&gt;Institute for Behavioral Genetics, University of Colorado, 1480 30th St., Boulder, CO, 80303, USA, Breanne.Newell@colorado.edu.&lt;/auth-address&gt;&lt;titles&gt;&lt;title&gt;Genetic analysis of a murine QTL for diet restriction on chromosome 15&lt;/title&gt;&lt;secondary-title&gt;Age (Dordr)&lt;/secondary-title&gt;&lt;alt-title&gt;Age (Dordrecht, Netherlands)&lt;/alt-title&gt;&lt;/titles&gt;&lt;pages&gt;9740&lt;/pages&gt;&lt;volume&gt;37&lt;/volume&gt;&lt;number&gt;1&lt;/number&gt;&lt;edition&gt;2015/02/06&lt;/edition&gt;&lt;keywords&gt;&lt;keyword&gt;Animals&lt;/keyword&gt;&lt;keyword&gt;Body Weight/*genetics&lt;/keyword&gt;&lt;keyword&gt;*Caloric Restriction&lt;/keyword&gt;&lt;keyword&gt;Chromosome Mapping&lt;/keyword&gt;&lt;keyword&gt;Energy Metabolism/*genetics&lt;/keyword&gt;&lt;keyword&gt;Female&lt;/keyword&gt;&lt;keyword&gt;Hair/*growth &amp;amp; development&lt;/keyword&gt;&lt;keyword&gt;Male&lt;/keyword&gt;&lt;keyword&gt;Mice&lt;/keyword&gt;&lt;keyword&gt;Mice, Congenic&lt;/keyword&gt;&lt;keyword&gt;Quantitative Trait Loci/*genetics&lt;/keyword&gt;&lt;/keywords&gt;&lt;dates&gt;&lt;year&gt;2015&lt;/year&gt;&lt;pub-dates&gt;&lt;date&gt;Feb&lt;/date&gt;&lt;/pub-dates&gt;&lt;/dates&gt;&lt;isbn&gt;0161-9152&lt;/isbn&gt;&lt;accession-num&gt;25651884&lt;/accession-num&gt;&lt;urls&gt;&lt;/urls&gt;&lt;custom2&gt;PMC4317404&lt;/custom2&gt;&lt;electronic-resource-num&gt;10.1007/s11357-014-9740-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2FF4E5A6" w14:textId="77777777" w:rsidTr="005A56EA">
        <w:tc>
          <w:tcPr>
            <w:tcW w:w="4638" w:type="dxa"/>
          </w:tcPr>
          <w:p w14:paraId="60EA444A" w14:textId="77777777" w:rsidR="002723A3" w:rsidRPr="00D72EE4" w:rsidRDefault="002723A3" w:rsidP="003129E3">
            <w:pPr>
              <w:autoSpaceDE w:val="0"/>
              <w:autoSpaceDN w:val="0"/>
              <w:adjustRightInd w:val="0"/>
              <w:spacing w:before="100" w:beforeAutospacing="1" w:after="100" w:afterAutospacing="1" w:line="480" w:lineRule="auto"/>
              <w:rPr>
                <w:rFonts w:ascii="Arial" w:eastAsiaTheme="minorHAnsi" w:hAnsi="Arial" w:cs="Arial"/>
                <w:sz w:val="22"/>
                <w:szCs w:val="22"/>
              </w:rPr>
            </w:pPr>
            <w:r w:rsidRPr="00D72EE4">
              <w:rPr>
                <w:rFonts w:ascii="Arial" w:eastAsiaTheme="minorHAnsi" w:hAnsi="Arial" w:cs="Arial"/>
                <w:sz w:val="22"/>
                <w:szCs w:val="22"/>
              </w:rPr>
              <w:t>Using DNA Methylation Profiling to Evaluate Biological Age and Longevity Interventions</w:t>
            </w:r>
          </w:p>
        </w:tc>
        <w:tc>
          <w:tcPr>
            <w:tcW w:w="2737" w:type="dxa"/>
          </w:tcPr>
          <w:p w14:paraId="164AAC98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Includes both sexes and multiple strains but does not stratify by sex</w:t>
            </w:r>
          </w:p>
        </w:tc>
        <w:tc>
          <w:tcPr>
            <w:tcW w:w="2790" w:type="dxa"/>
          </w:tcPr>
          <w:p w14:paraId="49CBF14D" w14:textId="7352D04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Petkovich&lt;/Author&gt;&lt;Year&gt;2017&lt;/Year&gt;&lt;RecNum&gt;23&lt;/RecNum&gt;&lt;DisplayText&gt;(247)&lt;/DisplayText&gt;&lt;record&gt;&lt;rec-number&gt;23&lt;/rec-number&gt;&lt;foreign-keys&gt;&lt;key app="EN" db-id="t5a0225z8pp0feewp2expp2utwdfxrz9z0dz" timestamp="0"&gt;23&lt;/key&gt;&lt;/foreign-keys&gt;&lt;ref-type name="Journal Article"&gt;17&lt;/ref-type&gt;&lt;contributors&gt;&lt;authors&gt;&lt;author&gt;Petkovich, D. A.&lt;/author&gt;&lt;author&gt;Podolskiy, D. I.&lt;/author&gt;&lt;author&gt;Lobanov, A. V.&lt;/author&gt;&lt;author&gt;Lee, S. G.&lt;/author&gt;&lt;author&gt;Miller, R. A.&lt;/author&gt;&lt;author&gt;Gladyshev, V. N.&lt;/author&gt;&lt;/authors&gt;&lt;/contributors&gt;&lt;auth-address&gt;Division of Genetics, Department of Medicine, Brigham and Women&amp;apos;s Hospital and Harvard Medical School, Boston, MA 02115, USA.&amp;#xD;Department of Pathology and Geriatrics Center, University of Michigan, Ann Arbor, MI 48109, USA.&amp;#xD;Division of Genetics, Department of Medicine, Brigham and Women&amp;apos;s Hospital and Harvard Medical School, Boston, MA 02115, USA. Electronic address: vgladyshev@rics.bwh.harvard.edu.&lt;/auth-address&gt;&lt;titles&gt;&lt;title&gt;Using DNA Methylation Profiling to Evaluate Biological Age and Longevity Interventions&lt;/title&gt;&lt;secondary-title&gt;Cell Metab&lt;/secondary-title&gt;&lt;alt-title&gt;Cell metabolism&lt;/alt-title&gt;&lt;/titles&gt;&lt;pages&gt;954-960.e6&lt;/pages&gt;&lt;volume&gt;25&lt;/volume&gt;&lt;number&gt;4&lt;/number&gt;&lt;edition&gt;2017/04/06&lt;/edition&gt;&lt;keywords&gt;&lt;keyword&gt;Animals&lt;/keyword&gt;&lt;keyword&gt;Biological Clocks/genetics&lt;/keyword&gt;&lt;keyword&gt;DNA Methylation/*genetics&lt;/keyword&gt;&lt;keyword&gt;Female&lt;/keyword&gt;&lt;keyword&gt;Longevity/*genetics&lt;/keyword&gt;&lt;keyword&gt;Male&lt;/keyword&gt;&lt;keyword&gt;Mice, Inbred C57BL&lt;/keyword&gt;&lt;/keywords&gt;&lt;dates&gt;&lt;year&gt;2017&lt;/year&gt;&lt;pub-dates&gt;&lt;date&gt;Apr 4&lt;/date&gt;&lt;/pub-dates&gt;&lt;/dates&gt;&lt;isbn&gt;1550-4131&lt;/isbn&gt;&lt;accession-num&gt;28380383&lt;/accession-num&gt;&lt;urls&gt;&lt;/urls&gt;&lt;custom2&gt;PMC5578459&lt;/custom2&gt;&lt;custom6&gt;NIHMS863021&lt;/custom6&gt;&lt;electronic-resource-num&gt;10.1016/j.cmet.2017.03.01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A933E87" w14:textId="77777777" w:rsidTr="005A56EA">
        <w:tc>
          <w:tcPr>
            <w:tcW w:w="4638" w:type="dxa"/>
          </w:tcPr>
          <w:p w14:paraId="611AE081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eastAsiaTheme="minorHAnsi" w:hAnsi="Arial" w:cs="Arial"/>
                <w:sz w:val="22"/>
                <w:szCs w:val="22"/>
              </w:rPr>
              <w:t>Influence on longevity of blueberry, cinnamon, green and black tea, pomegranate, sesame, curcumin, morin, pycnogenol, quercetin, and taxifolin fed iso-calorically to long-lived, F1 hybrid mice</w:t>
            </w:r>
          </w:p>
        </w:tc>
        <w:tc>
          <w:tcPr>
            <w:tcW w:w="2737" w:type="dxa"/>
          </w:tcPr>
          <w:p w14:paraId="5F238E7A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esn’t specify the sex used</w:t>
            </w:r>
          </w:p>
        </w:tc>
        <w:tc>
          <w:tcPr>
            <w:tcW w:w="2790" w:type="dxa"/>
          </w:tcPr>
          <w:p w14:paraId="721DC173" w14:textId="7F62477D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cGluZGxlcjwvQXV0aG9yPjxZZWFyPjIwMTM8L1llYXI+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cGluZGxlcjwvQXV0aG9yPjxZZWFyPjIwMTM8L1llYXI+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165E186" w14:textId="77777777" w:rsidTr="005A56EA">
        <w:tc>
          <w:tcPr>
            <w:tcW w:w="4638" w:type="dxa"/>
          </w:tcPr>
          <w:p w14:paraId="7DD2B4A7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Interventions: Live long and prosper</w:t>
            </w:r>
          </w:p>
        </w:tc>
        <w:tc>
          <w:tcPr>
            <w:tcW w:w="2737" w:type="dxa"/>
          </w:tcPr>
          <w:p w14:paraId="1769755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ommentary </w:t>
            </w:r>
          </w:p>
        </w:tc>
        <w:tc>
          <w:tcPr>
            <w:tcW w:w="2790" w:type="dxa"/>
          </w:tcPr>
          <w:p w14:paraId="43C82CA7" w14:textId="09B8B24B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b3VyemFjPC9BdXRob3I+PFllYXI+MjAxMjwvWWVhcj48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b3VyemFjPC9BdXRob3I+PFllYXI+MjAxMjwvWWVhcj48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4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BD74A63" w14:textId="77777777" w:rsidTr="005A56EA">
        <w:tc>
          <w:tcPr>
            <w:tcW w:w="4638" w:type="dxa"/>
          </w:tcPr>
          <w:p w14:paraId="6C89D03B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Style w:val="title-text"/>
                <w:rFonts w:ascii="Arial" w:hAnsi="Arial" w:cs="Arial"/>
                <w:b w:val="0"/>
                <w:bCs w:val="0"/>
                <w:sz w:val="22"/>
                <w:szCs w:val="22"/>
              </w:rPr>
              <w:t>Age-related gliosis in the white matter of mice</w:t>
            </w:r>
          </w:p>
        </w:tc>
        <w:tc>
          <w:tcPr>
            <w:tcW w:w="2737" w:type="dxa"/>
          </w:tcPr>
          <w:p w14:paraId="7E065FB1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n’t have the appropriate male comparison group</w:t>
            </w:r>
          </w:p>
        </w:tc>
        <w:tc>
          <w:tcPr>
            <w:tcW w:w="2790" w:type="dxa"/>
          </w:tcPr>
          <w:p w14:paraId="5591F7AB" w14:textId="73CB6D6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ronson&lt;/Author&gt;&lt;Year&gt;1993&lt;/Year&gt;&lt;RecNum&gt;179&lt;/RecNum&gt;&lt;DisplayText&gt;(250)&lt;/DisplayText&gt;&lt;record&gt;&lt;rec-number&gt;179&lt;/rec-number&gt;&lt;foreign-keys&gt;&lt;key app="EN" db-id="t5a0225z8pp0feewp2expp2utwdfxrz9z0dz" timestamp="0"&gt;179&lt;/key&gt;&lt;/foreign-keys&gt;&lt;ref-type name="Journal Article"&gt;17&lt;/ref-type&gt;&lt;contributors&gt;&lt;authors&gt;&lt;author&gt;Bronson, R. T.&lt;/author&gt;&lt;author&gt;Lipman, R. D.&lt;/author&gt;&lt;author&gt;Harrison, D. E.&lt;/author&gt;&lt;/authors&gt;&lt;/contributors&gt;&lt;auth-address&gt;Department of Pathology, Tufts University School of Medicine, Boston, MA.&lt;/auth-address&gt;&lt;titles&gt;&lt;title&gt;Age-related gliosis in the white matter of mice&lt;/title&gt;&lt;secondary-title&gt;Brain Res&lt;/secondary-title&gt;&lt;alt-title&gt;Brain research&lt;/alt-title&gt;&lt;/titles&gt;&lt;pages&gt;124-8&lt;/pages&gt;&lt;volume&gt;609&lt;/volume&gt;&lt;number&gt;1-2&lt;/number&gt;&lt;edition&gt;1993/04/23&lt;/edition&gt;&lt;keywords&gt;&lt;keyword&gt;Aging/*pathology&lt;/keyword&gt;&lt;keyword&gt;Animals&lt;/keyword&gt;&lt;keyword&gt;Astrocytes/physiology&lt;/keyword&gt;&lt;keyword&gt;Brain/*pathology&lt;/keyword&gt;&lt;keyword&gt;Brain Chemistry/physiology&lt;/keyword&gt;&lt;keyword&gt;Diet&lt;/keyword&gt;&lt;keyword&gt;Energy Intake&lt;/keyword&gt;&lt;keyword&gt;Female&lt;/keyword&gt;&lt;keyword&gt;Glial Fibrillary Acidic Protein/immunology/metabolism&lt;/keyword&gt;&lt;keyword&gt;Gliosis/*pathology&lt;/keyword&gt;&lt;keyword&gt;Histocytochemistry&lt;/keyword&gt;&lt;keyword&gt;Immunoenzyme Techniques&lt;/keyword&gt;&lt;keyword&gt;Male&lt;/keyword&gt;&lt;keyword&gt;Mice&lt;/keyword&gt;&lt;keyword&gt;Mice, Inbred Strains&lt;/keyword&gt;&lt;/keywords&gt;&lt;dates&gt;&lt;year&gt;1993&lt;/year&gt;&lt;pub-dates&gt;&lt;date&gt;Apr 23&lt;/date&gt;&lt;/pub-dates&gt;&lt;/dates&gt;&lt;isbn&gt;0006-8993 (Print)&amp;#xD;0006-8993&lt;/isbn&gt;&lt;accession-num&gt;8508295&lt;/accession-num&gt;&lt;urls&gt;&lt;/urls&gt;&lt;electronic-resource-num&gt;10.1016/0006-8993(93)90864-j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2C900F0" w14:textId="77777777" w:rsidTr="005A56EA">
        <w:tc>
          <w:tcPr>
            <w:tcW w:w="4638" w:type="dxa"/>
          </w:tcPr>
          <w:p w14:paraId="6D4DAE0D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noProof/>
                <w:sz w:val="22"/>
                <w:szCs w:val="22"/>
              </w:rPr>
              <w:t>Hepatic gene body hypermethylation is a shared epigenetic signature of murine longevity</w:t>
            </w:r>
          </w:p>
        </w:tc>
        <w:tc>
          <w:tcPr>
            <w:tcW w:w="2737" w:type="dxa"/>
          </w:tcPr>
          <w:p w14:paraId="581B0CC0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n’t have the appropriate male comparison group</w:t>
            </w:r>
          </w:p>
        </w:tc>
        <w:tc>
          <w:tcPr>
            <w:tcW w:w="2790" w:type="dxa"/>
          </w:tcPr>
          <w:p w14:paraId="20C50E79" w14:textId="017C949E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YWhuPC9BdXRob3I+PFllYXI+MjAxODwvWWVhcj48UmVj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YWhuPC9BdXRob3I+PFllYXI+MjAxODwvWWVhcj48UmVj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8C7A038" w14:textId="77777777" w:rsidTr="005A56EA">
        <w:tc>
          <w:tcPr>
            <w:tcW w:w="4638" w:type="dxa"/>
          </w:tcPr>
          <w:p w14:paraId="3435CDE1" w14:textId="77777777" w:rsidR="002723A3" w:rsidRPr="00D72EE4" w:rsidRDefault="002723A3" w:rsidP="003129E3">
            <w:pPr>
              <w:pStyle w:val="EndNoteBibliography"/>
              <w:spacing w:before="100" w:beforeAutospacing="1" w:after="100" w:afterAutospacing="1" w:line="480" w:lineRule="auto"/>
              <w:rPr>
                <w:rFonts w:ascii="Arial" w:hAnsi="Arial" w:cs="Arial"/>
                <w:noProof/>
                <w:sz w:val="22"/>
                <w:szCs w:val="22"/>
              </w:rPr>
            </w:pPr>
            <w:r w:rsidRPr="00D72EE4">
              <w:rPr>
                <w:rFonts w:ascii="Arial" w:hAnsi="Arial" w:cs="Arial"/>
                <w:noProof/>
                <w:sz w:val="22"/>
                <w:szCs w:val="22"/>
              </w:rPr>
              <w:t>Transient caloric restriction in early adulthood hastens disease endpoint in male, but not female, Cu/Zn-SOD mutant G93A mice</w:t>
            </w:r>
          </w:p>
        </w:tc>
        <w:tc>
          <w:tcPr>
            <w:tcW w:w="2737" w:type="dxa"/>
          </w:tcPr>
          <w:p w14:paraId="0F2810A6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esn’t have a WT comparison group, only compares AL and WT mutant mice</w:t>
            </w:r>
          </w:p>
        </w:tc>
        <w:tc>
          <w:tcPr>
            <w:tcW w:w="2790" w:type="dxa"/>
          </w:tcPr>
          <w:p w14:paraId="0F1376F7" w14:textId="1645DBC9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amadeh&lt;/Author&gt;&lt;Year&gt;2006&lt;/Year&gt;&lt;RecNum&gt;136&lt;/RecNum&gt;&lt;DisplayText&gt;(252)&lt;/DisplayText&gt;&lt;record&gt;&lt;rec-number&gt;136&lt;/rec-number&gt;&lt;foreign-keys&gt;&lt;key app="EN" db-id="t5a0225z8pp0feewp2expp2utwdfxrz9z0dz" timestamp="0"&gt;136&lt;/key&gt;&lt;/foreign-keys&gt;&lt;ref-type name="Journal Article"&gt;17&lt;/ref-type&gt;&lt;contributors&gt;&lt;authors&gt;&lt;author&gt;Hamadeh, M. J.&lt;/author&gt;&lt;author&gt;Tarnopolsky, M. A.&lt;/author&gt;&lt;/authors&gt;&lt;/contributors&gt;&lt;auth-address&gt;Department of Pediatrics, Rm. 2H26, McMaster University Medical Center, 1200 Main St. West, Hamilton, Ontario L8N 3Z5, Canada.&lt;/auth-address&gt;&lt;titles&gt;&lt;title&gt;Transient caloric restriction in early adulthood hastens disease endpoint in male, but not female, Cu/Zn-SOD mutant G93A mice&lt;/title&gt;&lt;secondary-title&gt;Muscle Nerve&lt;/secondary-title&gt;&lt;alt-title&gt;Muscle &amp;amp; nerve&lt;/alt-title&gt;&lt;/titles&gt;&lt;pages&gt;709-19&lt;/pages&gt;&lt;volume&gt;34&lt;/volume&gt;&lt;number&gt;6&lt;/number&gt;&lt;edition&gt;2006/08/31&lt;/edition&gt;&lt;keywords&gt;&lt;keyword&gt;Amyotrophic Lateral Sclerosis/*diet therapy/enzymology/etiology&lt;/keyword&gt;&lt;keyword&gt;Animals&lt;/keyword&gt;&lt;keyword&gt;Body Weight&lt;/keyword&gt;&lt;keyword&gt;Caloric Restriction/*adverse effects&lt;/keyword&gt;&lt;keyword&gt;Disease Models, Animal&lt;/keyword&gt;&lt;keyword&gt;Disease Progression&lt;/keyword&gt;&lt;keyword&gt;Eating&lt;/keyword&gt;&lt;keyword&gt;Female&lt;/keyword&gt;&lt;keyword&gt;Male&lt;/keyword&gt;&lt;keyword&gt;Mice&lt;/keyword&gt;&lt;keyword&gt;Mice, Inbred Strains&lt;/keyword&gt;&lt;keyword&gt;Motor Activity&lt;/keyword&gt;&lt;keyword&gt;Motor Neurons/physiology&lt;/keyword&gt;&lt;keyword&gt;Mutation&lt;/keyword&gt;&lt;keyword&gt;Physical Endurance&lt;/keyword&gt;&lt;keyword&gt;Sex Factors&lt;/keyword&gt;&lt;keyword&gt;Superoxide Dismutase/*genetics&lt;/keyword&gt;&lt;/keywords&gt;&lt;dates&gt;&lt;year&gt;2006&lt;/year&gt;&lt;pub-dates&gt;&lt;date&gt;Dec&lt;/date&gt;&lt;/pub-dates&gt;&lt;/dates&gt;&lt;isbn&gt;0148-639X (Print)&amp;#xD;0148-639x&lt;/isbn&gt;&lt;accession-num&gt;16941656&lt;/accession-num&gt;&lt;urls&gt;&lt;/urls&gt;&lt;electronic-resource-num&gt;10.1002/mus.2063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E0F8719" w14:textId="77777777" w:rsidTr="005A56EA">
        <w:tc>
          <w:tcPr>
            <w:tcW w:w="4638" w:type="dxa"/>
          </w:tcPr>
          <w:p w14:paraId="1D5A70EB" w14:textId="77777777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Reduced Levels of Thyroid Hormones, Insulin, and Glucose, and Lower Body Core Temperature in the Growth Hormone Receptor/Binding Protein Knockout Mouse </w:t>
            </w:r>
          </w:p>
        </w:tc>
        <w:tc>
          <w:tcPr>
            <w:tcW w:w="2737" w:type="dxa"/>
          </w:tcPr>
          <w:p w14:paraId="31AAA27E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7A287B4F" w14:textId="6947ABD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auck&lt;/Author&gt;&lt;Year&gt;2001&lt;/Year&gt;&lt;RecNum&gt;159&lt;/RecNum&gt;&lt;DisplayText&gt;(253)&lt;/DisplayText&gt;&lt;record&gt;&lt;rec-number&gt;159&lt;/rec-number&gt;&lt;foreign-keys&gt;&lt;key app="EN" db-id="t5a0225z8pp0feewp2expp2utwdfxrz9z0dz" timestamp="0"&gt;159&lt;/key&gt;&lt;/foreign-keys&gt;&lt;ref-type name="Journal Article"&gt;17&lt;/ref-type&gt;&lt;contributors&gt;&lt;authors&gt;&lt;author&gt;Hauck, S. J.&lt;/author&gt;&lt;author&gt;Hunter, W. S.&lt;/author&gt;&lt;author&gt;Danilovich, N.&lt;/author&gt;&lt;author&gt;Kopchick, J. J.&lt;/author&gt;&lt;author&gt;Bartke, A.&lt;/author&gt;&lt;/authors&gt;&lt;/contributors&gt;&lt;auth-address&gt;Department of Physiology, Southern Illinois University School of Medicine, Carbondale, Illinois 62901-6512, USA. shauck@siumed.edu&lt;/auth-address&gt;&lt;titles&gt;&lt;title&gt;Reduced levels of thyroid hormones, insulin, and glucose, and lower body core temperature in the growth hormone receptor/binding protein knockout mouse&lt;/title&gt;&lt;secondary-title&gt;Exp Biol Med (Maywood)&lt;/secondary-title&gt;&lt;alt-title&gt;Experimental biology and medicine (Maywood, N.J.)&lt;/alt-title&gt;&lt;/titles&gt;&lt;pages&gt;552-8&lt;/pages&gt;&lt;volume&gt;226&lt;/volume&gt;&lt;number&gt;6&lt;/number&gt;&lt;edition&gt;2001/06/09&lt;/edition&gt;&lt;keywords&gt;&lt;keyword&gt;Animals&lt;/keyword&gt;&lt;keyword&gt;Blood Glucose/*metabolism&lt;/keyword&gt;&lt;keyword&gt;Body Temperature&lt;/keyword&gt;&lt;keyword&gt;Carrier Proteins/genetics/*physiology&lt;/keyword&gt;&lt;keyword&gt;Corticosterone/blood&lt;/keyword&gt;&lt;keyword&gt;Female&lt;/keyword&gt;&lt;keyword&gt;Insulin/*blood&lt;/keyword&gt;&lt;keyword&gt;Male&lt;/keyword&gt;&lt;keyword&gt;Mice&lt;/keyword&gt;&lt;keyword&gt;Mice, Inbred C3H&lt;/keyword&gt;&lt;keyword&gt;Mice, Inbred C57BL&lt;/keyword&gt;&lt;keyword&gt;Mice, Knockout&lt;/keyword&gt;&lt;keyword&gt;Receptors, Somatotropin/genetics/*physiology&lt;/keyword&gt;&lt;keyword&gt;Thyroxine/*blood&lt;/keyword&gt;&lt;keyword&gt;Triiodothyronine/*blood&lt;/keyword&gt;&lt;/keywords&gt;&lt;dates&gt;&lt;year&gt;2001&lt;/year&gt;&lt;pub-dates&gt;&lt;date&gt;Jun&lt;/date&gt;&lt;/pub-dates&gt;&lt;/dates&gt;&lt;isbn&gt;1535-3702 (Print)&amp;#xD;1535-3699&lt;/isbn&gt;&lt;accession-num&gt;11395925&lt;/accession-num&gt;&lt;urls&gt;&lt;/urls&gt;&lt;electronic-resource-num&gt;10.1177/15353702012260060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DE0C148" w14:textId="77777777" w:rsidTr="005A56EA">
        <w:tc>
          <w:tcPr>
            <w:tcW w:w="4638" w:type="dxa"/>
          </w:tcPr>
          <w:p w14:paraId="34BEBE99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Modulating the therapeutic response of tumours to dietary serine and glycine starvation </w:t>
            </w:r>
          </w:p>
        </w:tc>
        <w:tc>
          <w:tcPr>
            <w:tcW w:w="2737" w:type="dxa"/>
          </w:tcPr>
          <w:p w14:paraId="14A2B872" w14:textId="5AD9E335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oesn’t specify which sex is used in which expeirment, serine-glycine restricted diet</w:t>
            </w:r>
          </w:p>
        </w:tc>
        <w:tc>
          <w:tcPr>
            <w:tcW w:w="2790" w:type="dxa"/>
          </w:tcPr>
          <w:p w14:paraId="418A9E1E" w14:textId="00C25A3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ivi&lt;/Author&gt;&lt;Year&gt;2013&lt;/Year&gt;&lt;RecNum&gt;77&lt;/RecNum&gt;&lt;DisplayText&gt;(157)&lt;/DisplayText&gt;&lt;record&gt;&lt;rec-number&gt;77&lt;/rec-number&gt;&lt;foreign-keys&gt;&lt;key app="EN" db-id="t5a0225z8pp0feewp2expp2utwdfxrz9z0dz" timestamp="0"&gt;77&lt;/key&gt;&lt;/foreign-keys&gt;&lt;ref-type name="Journal Article"&gt;17&lt;/ref-type&gt;&lt;contributors&gt;&lt;authors&gt;&lt;author&gt;Livi, C. B.&lt;/author&gt;&lt;author&gt;Hardman, R. L.&lt;/author&gt;&lt;author&gt;Christy, B. A.&lt;/author&gt;&lt;author&gt;Dodds, S. G.&lt;/author&gt;&lt;author&gt;Jones, D.&lt;/author&gt;&lt;author&gt;Williams, C.&lt;/author&gt;&lt;author&gt;Strong, R.&lt;/author&gt;&lt;author&gt;Bokov, A.&lt;/author&gt;&lt;author&gt;Javors, M. A.&lt;/author&gt;&lt;author&gt;Ikeno, Y.&lt;/author&gt;&lt;author&gt;Hubbard, G.&lt;/author&gt;&lt;author&gt;Hasty, P.&lt;/author&gt;&lt;author&gt;Sharp, Z. D.&lt;/author&gt;&lt;/authors&gt;&lt;/contributors&gt;&lt;auth-address&gt;Department of Molecular Medicine and Institute of Biotechnology, University of Texas Health Science Center, San Antonio, TX 78229, USA.&lt;/auth-address&gt;&lt;titles&gt;&lt;title&gt;Rapamycin extends life span of Rb1+/- mice by inhibiting neuroendocrine tumors&lt;/title&gt;&lt;secondary-title&gt;Aging (Albany NY)&lt;/secondary-title&gt;&lt;alt-title&gt;Aging&lt;/alt-title&gt;&lt;/titles&gt;&lt;pages&gt;100-10&lt;/pages&gt;&lt;volume&gt;5&lt;/volume&gt;&lt;number&gt;2&lt;/number&gt;&lt;edition&gt;2013/03/05&lt;/edition&gt;&lt;keywords&gt;&lt;keyword&gt;Animals&lt;/keyword&gt;&lt;keyword&gt;Diet&lt;/keyword&gt;&lt;keyword&gt;Female&lt;/keyword&gt;&lt;keyword&gt;Longevity/*drug effects&lt;/keyword&gt;&lt;keyword&gt;Male&lt;/keyword&gt;&lt;keyword&gt;Mice&lt;/keyword&gt;&lt;keyword&gt;Neuroendocrine Tumors/*drug therapy&lt;/keyword&gt;&lt;keyword&gt;Retinoblastoma Protein/*genetics&lt;/keyword&gt;&lt;keyword&gt;Sirolimus/*administration &amp;amp; dosage&lt;/keyword&gt;&lt;/keywords&gt;&lt;dates&gt;&lt;year&gt;2013&lt;/year&gt;&lt;pub-dates&gt;&lt;date&gt;Feb&lt;/date&gt;&lt;/pub-dates&gt;&lt;/dates&gt;&lt;isbn&gt;1945-4589&lt;/isbn&gt;&lt;accession-num&gt;23454836&lt;/accession-num&gt;&lt;urls&gt;&lt;/urls&gt;&lt;custom2&gt;PMC3616197&lt;/custom2&gt;&lt;electronic-resource-num&gt;10.18632/aging.10053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15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210AAC8C" w14:textId="77777777" w:rsidTr="005A56EA">
        <w:tc>
          <w:tcPr>
            <w:tcW w:w="4638" w:type="dxa"/>
          </w:tcPr>
          <w:p w14:paraId="3263E5F0" w14:textId="77777777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aloric restriction: conservation of cellular replicative capacity in vitro accompanies life-span extension in mice</w:t>
            </w:r>
          </w:p>
        </w:tc>
        <w:tc>
          <w:tcPr>
            <w:tcW w:w="2737" w:type="dxa"/>
          </w:tcPr>
          <w:p w14:paraId="3D78E88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Different strains were used to compare male (B6D2F1) and female (B6C3F1) responses to DR</w:t>
            </w:r>
          </w:p>
        </w:tc>
        <w:tc>
          <w:tcPr>
            <w:tcW w:w="2790" w:type="dxa"/>
          </w:tcPr>
          <w:p w14:paraId="627E442F" w14:textId="3AB19986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Pendergrass&lt;/Author&gt;&lt;Year&gt;1995&lt;/Year&gt;&lt;RecNum&gt;177&lt;/RecNum&gt;&lt;DisplayText&gt;(254)&lt;/DisplayText&gt;&lt;record&gt;&lt;rec-number&gt;177&lt;/rec-number&gt;&lt;foreign-keys&gt;&lt;key app="EN" db-id="t5a0225z8pp0feewp2expp2utwdfxrz9z0dz" timestamp="0"&gt;177&lt;/key&gt;&lt;/foreign-keys&gt;&lt;ref-type name="Journal Article"&gt;17&lt;/ref-type&gt;&lt;contributors&gt;&lt;authors&gt;&lt;author&gt;Pendergrass, W. R.&lt;/author&gt;&lt;author&gt;Li, Y.&lt;/author&gt;&lt;author&gt;Jiang, D.&lt;/author&gt;&lt;author&gt;Fei, R. G.&lt;/author&gt;&lt;author&gt;Wolf, N. S.&lt;/author&gt;&lt;/authors&gt;&lt;/contributors&gt;&lt;auth-address&gt;Department of Pathology, University of Washington, Seattle 98195, USA.&lt;/auth-address&gt;&lt;titles&gt;&lt;title&gt;Caloric restriction: conservation of cellular replicative capacity in vitro accompanies life-span extension in mice&lt;/title&gt;&lt;secondary-title&gt;Exp Cell Res&lt;/secondary-title&gt;&lt;alt-title&gt;Experimental cell research&lt;/alt-title&gt;&lt;/titles&gt;&lt;pages&gt;309-16&lt;/pages&gt;&lt;volume&gt;217&lt;/volume&gt;&lt;number&gt;2&lt;/number&gt;&lt;edition&gt;1995/04/01&lt;/edition&gt;&lt;keywords&gt;&lt;keyword&gt;Animals&lt;/keyword&gt;&lt;keyword&gt;Cell Division/*physiology&lt;/keyword&gt;&lt;keyword&gt;*Energy Intake&lt;/keyword&gt;&lt;keyword&gt;Female&lt;/keyword&gt;&lt;keyword&gt;Food Deprivation&lt;/keyword&gt;&lt;keyword&gt;Longevity/*physiology&lt;/keyword&gt;&lt;keyword&gt;Male&lt;/keyword&gt;&lt;keyword&gt;Mice&lt;/keyword&gt;&lt;keyword&gt;Mice, Inbred C3H&lt;/keyword&gt;&lt;keyword&gt;Mice, Inbred C57BL&lt;/keyword&gt;&lt;keyword&gt;Mice, Inbred DBA&lt;/keyword&gt;&lt;/keywords&gt;&lt;dates&gt;&lt;year&gt;1995&lt;/year&gt;&lt;pub-dates&gt;&lt;date&gt;Apr&lt;/date&gt;&lt;/pub-dates&gt;&lt;/dates&gt;&lt;isbn&gt;0014-4827 (Print)&amp;#xD;0014-4827&lt;/isbn&gt;&lt;accession-num&gt;7698230&lt;/accession-num&gt;&lt;urls&gt;&lt;/urls&gt;&lt;electronic-resource-num&gt;10.1006/excr.1995.109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285DB66A" w14:textId="77777777" w:rsidTr="005A56EA">
        <w:tc>
          <w:tcPr>
            <w:tcW w:w="4638" w:type="dxa"/>
          </w:tcPr>
          <w:p w14:paraId="318A38CC" w14:textId="77777777" w:rsidR="002723A3" w:rsidRPr="00D72EE4" w:rsidRDefault="002723A3" w:rsidP="003129E3">
            <w:pPr>
              <w:pStyle w:val="EndNoteBibliography"/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noProof/>
                <w:sz w:val="22"/>
                <w:szCs w:val="22"/>
              </w:rPr>
              <w:t>Ageing research: Blood to blood</w:t>
            </w:r>
          </w:p>
        </w:tc>
        <w:tc>
          <w:tcPr>
            <w:tcW w:w="2737" w:type="dxa"/>
          </w:tcPr>
          <w:p w14:paraId="1EB1BDF5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ommentary</w:t>
            </w:r>
          </w:p>
        </w:tc>
        <w:tc>
          <w:tcPr>
            <w:tcW w:w="2790" w:type="dxa"/>
          </w:tcPr>
          <w:p w14:paraId="23D11D4C" w14:textId="1AF7DD8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cudellari&lt;/Author&gt;&lt;Year&gt;2015&lt;/Year&gt;&lt;RecNum&gt;50&lt;/RecNum&gt;&lt;DisplayText&gt;(255)&lt;/DisplayText&gt;&lt;record&gt;&lt;rec-number&gt;50&lt;/rec-number&gt;&lt;foreign-keys&gt;&lt;key app="EN" db-id="t5a0225z8pp0feewp2expp2utwdfxrz9z0dz" timestamp="0"&gt;50&lt;/key&gt;&lt;/foreign-keys&gt;&lt;ref-type name="Journal Article"&gt;17&lt;/ref-type&gt;&lt;contributors&gt;&lt;authors&gt;&lt;author&gt;Scudellari, M.&lt;/author&gt;&lt;/authors&gt;&lt;/contributors&gt;&lt;titles&gt;&lt;title&gt;Ageing research: Blood to blood&lt;/title&gt;&lt;secondary-title&gt;Nature&lt;/secondary-title&gt;&lt;alt-title&gt;Nature&lt;/alt-title&gt;&lt;/titles&gt;&lt;pages&gt;426-9&lt;/pages&gt;&lt;volume&gt;517&lt;/volume&gt;&lt;number&gt;7535&lt;/number&gt;&lt;edition&gt;2015/01/23&lt;/edition&gt;&lt;keywords&gt;&lt;keyword&gt;Aging/*blood&lt;/keyword&gt;&lt;keyword&gt;Alzheimer Disease/blood/therapy&lt;/keyword&gt;&lt;keyword&gt;Animals&lt;/keyword&gt;&lt;keyword&gt;Blood Component Removal&lt;/keyword&gt;&lt;keyword&gt;Blood Transfusion&lt;/keyword&gt;&lt;keyword&gt;Bone Morphogenetic Proteins/pharmacology&lt;/keyword&gt;&lt;keyword&gt;Caloric Restriction&lt;/keyword&gt;&lt;keyword&gt;Clinical Trials as Topic&lt;/keyword&gt;&lt;keyword&gt;Female&lt;/keyword&gt;&lt;keyword&gt;Geriatrics/*methods&lt;/keyword&gt;&lt;keyword&gt;Growth Differentiation Factors/pharmacology&lt;/keyword&gt;&lt;keyword&gt;Humans&lt;/keyword&gt;&lt;keyword&gt;Longevity/drug effects&lt;/keyword&gt;&lt;keyword&gt;Male&lt;/keyword&gt;&lt;keyword&gt;Memory/drug effects&lt;/keyword&gt;&lt;keyword&gt;Mice&lt;/keyword&gt;&lt;keyword&gt;Myoblasts, Skeletal/cytology/drug effects&lt;/keyword&gt;&lt;keyword&gt;Neuronal Plasticity/drug effects&lt;/keyword&gt;&lt;keyword&gt;Neurons/cytology/drug effects&lt;/keyword&gt;&lt;keyword&gt;Oxytocin/metabolism/pharmacology&lt;/keyword&gt;&lt;keyword&gt;Plasma/chemistry/physiology&lt;/keyword&gt;&lt;keyword&gt;Rats&lt;/keyword&gt;&lt;keyword&gt;Rejuvenation/*physiology&lt;/keyword&gt;&lt;keyword&gt;Sirolimus/adverse effects/pharmacology&lt;/keyword&gt;&lt;/keywords&gt;&lt;dates&gt;&lt;year&gt;2015&lt;/year&gt;&lt;pub-dates&gt;&lt;date&gt;Jan 22&lt;/date&gt;&lt;/pub-dates&gt;&lt;/dates&gt;&lt;isbn&gt;0028-0836&lt;/isbn&gt;&lt;accession-num&gt;25612035&lt;/accession-num&gt;&lt;urls&gt;&lt;/urls&gt;&lt;electronic-resource-num&gt;10.1038/517426a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DC88202" w14:textId="77777777" w:rsidTr="005A56EA">
        <w:tc>
          <w:tcPr>
            <w:tcW w:w="4638" w:type="dxa"/>
          </w:tcPr>
          <w:p w14:paraId="2997337E" w14:textId="77777777" w:rsidR="002723A3" w:rsidRPr="00D72EE4" w:rsidRDefault="002723A3" w:rsidP="003129E3">
            <w:pPr>
              <w:pStyle w:val="EndNoteBibliography"/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noProof/>
                <w:sz w:val="22"/>
                <w:szCs w:val="22"/>
              </w:rPr>
              <w:t>Effects of Chronic and Intermittent Calorie Restriction on Adropin Levels in Breast Cancer</w:t>
            </w:r>
          </w:p>
        </w:tc>
        <w:tc>
          <w:tcPr>
            <w:tcW w:w="2737" w:type="dxa"/>
          </w:tcPr>
          <w:p w14:paraId="289F386D" w14:textId="7777777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color w:val="000000" w:themeColor="text1"/>
                <w:sz w:val="22"/>
                <w:szCs w:val="22"/>
              </w:rPr>
              <w:t>Only females</w:t>
            </w:r>
          </w:p>
        </w:tc>
        <w:tc>
          <w:tcPr>
            <w:tcW w:w="2790" w:type="dxa"/>
          </w:tcPr>
          <w:p w14:paraId="7F44644B" w14:textId="5E349B13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dW5hPC9BdXRob3I+PFllYXI+MjAxNzwvWWVhcj48UmVj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dW5hPC9BdXRob3I+PFllYXI+MjAxNzwvWWVhcj48UmVj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F9DBEAA" w14:textId="77777777" w:rsidTr="005A56EA">
        <w:tc>
          <w:tcPr>
            <w:tcW w:w="4638" w:type="dxa"/>
          </w:tcPr>
          <w:p w14:paraId="1030952B" w14:textId="2AE6A7E5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Effects of rikkunshito supplementation on resistance to oxidative stress and lifespan in mice</w:t>
            </w:r>
          </w:p>
        </w:tc>
        <w:tc>
          <w:tcPr>
            <w:tcW w:w="2737" w:type="dxa"/>
          </w:tcPr>
          <w:p w14:paraId="32D751A3" w14:textId="3663B39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ut no CR or DR diet</w:t>
            </w:r>
          </w:p>
        </w:tc>
        <w:tc>
          <w:tcPr>
            <w:tcW w:w="2790" w:type="dxa"/>
          </w:tcPr>
          <w:p w14:paraId="0963AAD7" w14:textId="0BADD9EF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5nPC9BdXRob3I+PFllYXI+MjAyMDwvWWVhcj48UmVj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5nPC9BdXRob3I+PFllYXI+MjAyMDwvWWVhcj48UmVj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7113747" w14:textId="77777777" w:rsidTr="005A56EA">
        <w:tc>
          <w:tcPr>
            <w:tcW w:w="4638" w:type="dxa"/>
          </w:tcPr>
          <w:p w14:paraId="11382862" w14:textId="4E34AF3F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Murine maternal dietary restriction affects neural Humanin expression and cellular profile </w:t>
            </w:r>
          </w:p>
        </w:tc>
        <w:tc>
          <w:tcPr>
            <w:tcW w:w="2737" w:type="dxa"/>
          </w:tcPr>
          <w:p w14:paraId="327203F4" w14:textId="217FDB35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HS outcome</w:t>
            </w:r>
          </w:p>
        </w:tc>
        <w:tc>
          <w:tcPr>
            <w:tcW w:w="2790" w:type="dxa"/>
          </w:tcPr>
          <w:p w14:paraId="5B0E8500" w14:textId="60A29C9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YWxkYXVmPC9BdXRob3I+PFllYXI+MjAyMDwvWWVhcj48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YWxkYXVmPC9BdXRob3I+PFllYXI+MjAyMDwvWWVhcj48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840707A" w14:textId="77777777" w:rsidTr="005A56EA">
        <w:tc>
          <w:tcPr>
            <w:tcW w:w="4638" w:type="dxa"/>
          </w:tcPr>
          <w:p w14:paraId="4A82764F" w14:textId="1A4310E6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Effect of dietary fat and sucrose consumption on cardiac fibrosis in mice and rhesus monkeys</w:t>
            </w:r>
          </w:p>
        </w:tc>
        <w:tc>
          <w:tcPr>
            <w:tcW w:w="2737" w:type="dxa"/>
          </w:tcPr>
          <w:p w14:paraId="0A019489" w14:textId="107F8BC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males</w:t>
            </w:r>
          </w:p>
        </w:tc>
        <w:tc>
          <w:tcPr>
            <w:tcW w:w="2790" w:type="dxa"/>
          </w:tcPr>
          <w:p w14:paraId="79AC0B75" w14:textId="01582DD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YXRhcmFqYW48L0F1dGhvcj48WWVhcj4yMDE5PC9ZZWFy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YXRhcmFqYW48L0F1dGhvcj48WWVhcj4yMDE5PC9ZZWFy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5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69447047" w14:textId="77777777" w:rsidTr="005A56EA">
        <w:tc>
          <w:tcPr>
            <w:tcW w:w="4638" w:type="dxa"/>
          </w:tcPr>
          <w:p w14:paraId="3B27E498" w14:textId="734FE135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Identification and Application of Gene Expression Signatures Associated with Lifespan Extension </w:t>
            </w:r>
          </w:p>
        </w:tc>
        <w:tc>
          <w:tcPr>
            <w:tcW w:w="2737" w:type="dxa"/>
          </w:tcPr>
          <w:p w14:paraId="047960C2" w14:textId="6BA5BAAB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eanalysis of published data</w:t>
            </w:r>
          </w:p>
        </w:tc>
        <w:tc>
          <w:tcPr>
            <w:tcW w:w="2790" w:type="dxa"/>
          </w:tcPr>
          <w:p w14:paraId="3F81952B" w14:textId="3FED548F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eXNoa292c2tpeTwvQXV0aG9yPjxZZWFyPjIwMTk8L1ll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eXNoa292c2tpeTwvQXV0aG9yPjxZZWFyPjIwMTk8L1ll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49F485B" w14:textId="77777777" w:rsidTr="005A56EA">
        <w:tc>
          <w:tcPr>
            <w:tcW w:w="4638" w:type="dxa"/>
          </w:tcPr>
          <w:p w14:paraId="019455F3" w14:textId="55E5B36B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ross-species functional modules link proteostasis to human normal aging</w:t>
            </w:r>
          </w:p>
        </w:tc>
        <w:tc>
          <w:tcPr>
            <w:tcW w:w="2737" w:type="dxa"/>
          </w:tcPr>
          <w:p w14:paraId="32B1EBF2" w14:textId="28B05C3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eanalysis of published data</w:t>
            </w:r>
          </w:p>
        </w:tc>
        <w:tc>
          <w:tcPr>
            <w:tcW w:w="2790" w:type="dxa"/>
          </w:tcPr>
          <w:p w14:paraId="6EB5843F" w14:textId="6894391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b21samVub3ZpYzwvQXV0aG9yPjxZZWFyPjIwMTk8L1ll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b21samVub3ZpYzwvQXV0aG9yPjxZZWFyPjIwMTk8L1ll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72359D90" w14:textId="77777777" w:rsidTr="005A56EA">
        <w:tc>
          <w:tcPr>
            <w:tcW w:w="4638" w:type="dxa"/>
          </w:tcPr>
          <w:p w14:paraId="2DA796AA" w14:textId="0100781F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Anti-aging interventions affect lifespan variability in sex, strain, diet and drug dependent fashion</w:t>
            </w:r>
          </w:p>
        </w:tc>
        <w:tc>
          <w:tcPr>
            <w:tcW w:w="2737" w:type="dxa"/>
          </w:tcPr>
          <w:p w14:paraId="114BB5CD" w14:textId="04499DF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eanalysis of published data</w:t>
            </w:r>
          </w:p>
        </w:tc>
        <w:tc>
          <w:tcPr>
            <w:tcW w:w="2790" w:type="dxa"/>
          </w:tcPr>
          <w:p w14:paraId="208A3C3C" w14:textId="39ECE123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YXJ0a2U8L0F1dGhvcj48WWVhcj4yMDE5PC9ZZWFyPjxS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YXJ0a2U8L0F1dGhvcj48WWVhcj4yMDE5PC9ZZWFyPjxS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637C0C6" w14:textId="77777777" w:rsidTr="005A56EA">
        <w:tc>
          <w:tcPr>
            <w:tcW w:w="4638" w:type="dxa"/>
          </w:tcPr>
          <w:p w14:paraId="0DEAA05E" w14:textId="5C1899F2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Changes in the gut microbiome and fermentation products concurrent with enhanced longevity in acarbose-treated mice</w:t>
            </w:r>
          </w:p>
        </w:tc>
        <w:tc>
          <w:tcPr>
            <w:tcW w:w="2737" w:type="dxa"/>
          </w:tcPr>
          <w:p w14:paraId="7D16DDC8" w14:textId="36D6C436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iet intervention, only acarbose</w:t>
            </w:r>
          </w:p>
        </w:tc>
        <w:tc>
          <w:tcPr>
            <w:tcW w:w="2790" w:type="dxa"/>
          </w:tcPr>
          <w:p w14:paraId="7147453A" w14:textId="1BA5B51A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Wl0aDwvQXV0aG9yPjxZZWFyPjIwMTk8L1llYXI+PFJl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Wl0aDwvQXV0aG9yPjxZZWFyPjIwMTk8L1llYXI+PFJl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0971254F" w14:textId="77777777" w:rsidTr="005A56EA">
        <w:tc>
          <w:tcPr>
            <w:tcW w:w="4638" w:type="dxa"/>
          </w:tcPr>
          <w:p w14:paraId="51DDD50C" w14:textId="0ECED0C0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Transcription Factor EB Activation Rescues Advanced αB-Crystallin Mutation-Induced Cardiomyopathy by Normalizing Desmin Localization </w:t>
            </w:r>
          </w:p>
        </w:tc>
        <w:tc>
          <w:tcPr>
            <w:tcW w:w="2737" w:type="dxa"/>
          </w:tcPr>
          <w:p w14:paraId="464320F9" w14:textId="282F3115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 or HS outcome</w:t>
            </w:r>
          </w:p>
        </w:tc>
        <w:tc>
          <w:tcPr>
            <w:tcW w:w="2790" w:type="dxa"/>
          </w:tcPr>
          <w:p w14:paraId="1854D4B7" w14:textId="344A4F06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TwvQXV0aG9yPjxZZWFyPjIwMTk8L1llYXI+PFJlY051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TwvQXV0aG9yPjxZZWFyPjIwMTk8L1llYXI+PFJlY051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4399615C" w14:textId="77777777" w:rsidTr="005A56EA">
        <w:tc>
          <w:tcPr>
            <w:tcW w:w="4638" w:type="dxa"/>
          </w:tcPr>
          <w:p w14:paraId="54B0FD59" w14:textId="428A2EB3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Therapeutic benefit of combining calorie-restricted ketogenic diet and glutamine targeting in late-stage experimental glioblastoma </w:t>
            </w:r>
          </w:p>
        </w:tc>
        <w:tc>
          <w:tcPr>
            <w:tcW w:w="2737" w:type="dxa"/>
          </w:tcPr>
          <w:p w14:paraId="24F41B45" w14:textId="3C4E6FB1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one of the DR regimens included in this review</w:t>
            </w:r>
          </w:p>
        </w:tc>
        <w:tc>
          <w:tcPr>
            <w:tcW w:w="2790" w:type="dxa"/>
          </w:tcPr>
          <w:p w14:paraId="43C6FB09" w14:textId="3F1ECE4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dWtoZXJqZWU8L0F1dGhvcj48WWVhcj4yMDE5PC9ZZWFy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dWtoZXJqZWU8L0F1dGhvcj48WWVhcj4yMDE5PC9ZZWFy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64121BD" w14:textId="77777777" w:rsidTr="005A56EA">
        <w:tc>
          <w:tcPr>
            <w:tcW w:w="4638" w:type="dxa"/>
          </w:tcPr>
          <w:p w14:paraId="6E38DF22" w14:textId="26762F2C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Calorie restriction protects neural stem cells from age-related deficits in the subventricular zone </w:t>
            </w:r>
          </w:p>
        </w:tc>
        <w:tc>
          <w:tcPr>
            <w:tcW w:w="2737" w:type="dxa"/>
          </w:tcPr>
          <w:p w14:paraId="16D51DF4" w14:textId="3B92BEFB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HS or LS outcome; no sex differences observed according to them, both sexes combined</w:t>
            </w:r>
          </w:p>
        </w:tc>
        <w:tc>
          <w:tcPr>
            <w:tcW w:w="2790" w:type="dxa"/>
          </w:tcPr>
          <w:p w14:paraId="08EAE433" w14:textId="5C7EFED0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pple&lt;/Author&gt;&lt;Year&gt;2019&lt;/Year&gt;&lt;RecNum&gt;12&lt;/RecNum&gt;&lt;DisplayText&gt;(266)&lt;/DisplayText&gt;&lt;record&gt;&lt;rec-number&gt;12&lt;/rec-number&gt;&lt;foreign-keys&gt;&lt;key app="EN" db-id="2evdzvdrhp2w0ve99wuvxaz1v02fasffpt0p" timestamp="1606489899"&gt;12&lt;/key&gt;&lt;/foreign-keys&gt;&lt;ref-type name="Journal Article"&gt;17&lt;/ref-type&gt;&lt;contributors&gt;&lt;authors&gt;&lt;author&gt;Apple, D. M.&lt;/author&gt;&lt;author&gt;Mahesula, S.&lt;/author&gt;&lt;author&gt;Fonseca, R. S.&lt;/author&gt;&lt;author&gt;Zhu, C.&lt;/author&gt;&lt;author&gt;Kokovay, E.&lt;/author&gt;&lt;/authors&gt;&lt;/contributors&gt;&lt;auth-address&gt;Department of Cell Systems and Anatomy, University of Texas Health Science Center at San Antonio, San Antonio, TX 78229, USA.&amp;#xD;The Barshop Institute on Longevity and Aging Studies, University of Texas Health Science Center at San Antonio, San Antonio, TX 78229, USA.&lt;/auth-address&gt;&lt;titles&gt;&lt;title&gt;Calorie restriction protects neural stem cells from age-related deficits in the subventricular zone&lt;/title&gt;&lt;secondary-title&gt;Aging (Albany NY)&lt;/secondary-title&gt;&lt;/titles&gt;&lt;periodical&gt;&lt;full-title&gt;Aging (Albany NY)&lt;/full-title&gt;&lt;/periodical&gt;&lt;pages&gt;115-126&lt;/pages&gt;&lt;volume&gt;11&lt;/volume&gt;&lt;number&gt;1&lt;/number&gt;&lt;edition&gt;2019/01/10&lt;/edition&gt;&lt;keywords&gt;&lt;keyword&gt;*Aging&lt;/keyword&gt;&lt;keyword&gt;Animals&lt;/keyword&gt;&lt;keyword&gt;*Caloric Restriction&lt;/keyword&gt;&lt;keyword&gt;Cellular Senescence/*physiology&lt;/keyword&gt;&lt;keyword&gt;Female&lt;/keyword&gt;&lt;keyword&gt;Lateral Ventricles/*cytology&lt;/keyword&gt;&lt;keyword&gt;Male&lt;/keyword&gt;&lt;keyword&gt;Mice&lt;/keyword&gt;&lt;keyword&gt;Neural Stem Cells/*physiology&lt;/keyword&gt;&lt;keyword&gt;*calorie restriction&lt;/keyword&gt;&lt;keyword&gt;*inflammation&lt;/keyword&gt;&lt;keyword&gt;*neural stem cell&lt;/keyword&gt;&lt;keyword&gt;*neurogenesis&lt;/keyword&gt;&lt;keyword&gt;*olfactory memory&lt;/keyword&gt;&lt;keyword&gt;*subventricular zone&lt;/keyword&gt;&lt;/keywords&gt;&lt;dates&gt;&lt;year&gt;2019&lt;/year&gt;&lt;pub-dates&gt;&lt;date&gt;Jan 8&lt;/date&gt;&lt;/pub-dates&gt;&lt;/dates&gt;&lt;isbn&gt;1945-4589&lt;/isbn&gt;&lt;accession-num&gt;30622221&lt;/accession-num&gt;&lt;urls&gt;&lt;/urls&gt;&lt;custom2&gt;PMC6339798&lt;/custom2&gt;&lt;electronic-resource-num&gt;10.18632/aging.10173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0CA60F7" w14:textId="77777777" w:rsidTr="005A56EA">
        <w:tc>
          <w:tcPr>
            <w:tcW w:w="4638" w:type="dxa"/>
          </w:tcPr>
          <w:p w14:paraId="7BB825C0" w14:textId="33D0065F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  <w:lang w:val="en"/>
              </w:rPr>
              <w:t>Methods to Study the Role of Methionine-Restricted Diet and Methioninase in Cancer Growth Control</w:t>
            </w:r>
          </w:p>
        </w:tc>
        <w:tc>
          <w:tcPr>
            <w:tcW w:w="2737" w:type="dxa"/>
          </w:tcPr>
          <w:p w14:paraId="628D2BA3" w14:textId="13795E9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 vitro work only/methods paper</w:t>
            </w:r>
          </w:p>
        </w:tc>
        <w:tc>
          <w:tcPr>
            <w:tcW w:w="2790" w:type="dxa"/>
          </w:tcPr>
          <w:p w14:paraId="5CCFF3D7" w14:textId="576093E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haturvedi&lt;/Author&gt;&lt;Year&gt;2019&lt;/Year&gt;&lt;RecNum&gt;13&lt;/RecNum&gt;&lt;DisplayText&gt;(267)&lt;/DisplayText&gt;&lt;record&gt;&lt;rec-number&gt;13&lt;/rec-number&gt;&lt;foreign-keys&gt;&lt;key app="EN" db-id="2evdzvdrhp2w0ve99wuvxaz1v02fasffpt0p" timestamp="1606489899"&gt;13&lt;/key&gt;&lt;/foreign-keys&gt;&lt;ref-type name="Journal Article"&gt;17&lt;/ref-type&gt;&lt;contributors&gt;&lt;authors&gt;&lt;author&gt;Chaturvedi, S.&lt;/author&gt;&lt;author&gt;Bertino, J. R.&lt;/author&gt;&lt;/authors&gt;&lt;/contributors&gt;&lt;auth-address&gt;Rutgers Cancer Institute of New Jersey, New Brunswick, NJ, USA.&amp;#xD;Rutgers Cancer Institute of New Jersey, New Brunswick, NJ, USA. bertinoj@cinj.rutgers.edu.&lt;/auth-address&gt;&lt;titles&gt;&lt;title&gt;Methods to Study the Role of Methionine-Restricted Diet and Methioninase in Cancer Growth Control&lt;/title&gt;&lt;secondary-title&gt;Methods Mol Biol&lt;/secondary-title&gt;&lt;/titles&gt;&lt;periodical&gt;&lt;full-title&gt;Methods Mol Biol&lt;/full-title&gt;&lt;/periodical&gt;&lt;pages&gt;1-12&lt;/pages&gt;&lt;volume&gt;1866&lt;/volume&gt;&lt;edition&gt;2019/02/07&lt;/edition&gt;&lt;keywords&gt;&lt;keyword&gt;Animals&lt;/keyword&gt;&lt;keyword&gt;Biochemistry/*methods&lt;/keyword&gt;&lt;keyword&gt;Carbon-Sulfur Lyases/*metabolism&lt;/keyword&gt;&lt;keyword&gt;Cell Adhesion&lt;/keyword&gt;&lt;keyword&gt;Cell Line, Tumor&lt;/keyword&gt;&lt;keyword&gt;Cell Proliferation&lt;/keyword&gt;&lt;keyword&gt;Diet&lt;/keyword&gt;&lt;keyword&gt;Female&lt;/keyword&gt;&lt;keyword&gt;Male&lt;/keyword&gt;&lt;keyword&gt;Methionine/*deficiency&lt;/keyword&gt;&lt;keyword&gt;Mice, Nude&lt;/keyword&gt;&lt;keyword&gt;Mice, SCID&lt;/keyword&gt;&lt;keyword&gt;Neoplasms/*enzymology/metabolism/*pathology&lt;/keyword&gt;&lt;keyword&gt;Xenograft Model Antitumor Assays&lt;/keyword&gt;&lt;keyword&gt;*Adherent cells&lt;/keyword&gt;&lt;keyword&gt;*Homocysteine&lt;/keyword&gt;&lt;keyword&gt;*Methioninase&lt;/keyword&gt;&lt;keyword&gt;*Methionine&lt;/keyword&gt;&lt;keyword&gt;*Suspension cultures&lt;/keyword&gt;&lt;/keywords&gt;&lt;dates&gt;&lt;year&gt;2019&lt;/year&gt;&lt;/dates&gt;&lt;isbn&gt;1064-3745&lt;/isbn&gt;&lt;accession-num&gt;30725403&lt;/accession-num&gt;&lt;urls&gt;&lt;/urls&gt;&lt;electronic-resource-num&gt;10.1007/978-1-4939-8796-2_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2F955AE1" w14:textId="77777777" w:rsidTr="005A56EA">
        <w:tc>
          <w:tcPr>
            <w:tcW w:w="4638" w:type="dxa"/>
          </w:tcPr>
          <w:p w14:paraId="4B3BFC08" w14:textId="307F4C04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Long-term Dietary Macronutrients and Hepatic Gene Expression in Aging Mice</w:t>
            </w:r>
          </w:p>
        </w:tc>
        <w:tc>
          <w:tcPr>
            <w:tcW w:w="2737" w:type="dxa"/>
          </w:tcPr>
          <w:p w14:paraId="5740A87B" w14:textId="2BC5ABE7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Both sexes included but they pool males and females</w:t>
            </w:r>
          </w:p>
        </w:tc>
        <w:tc>
          <w:tcPr>
            <w:tcW w:w="2790" w:type="dxa"/>
          </w:tcPr>
          <w:p w14:paraId="668C4DE6" w14:textId="311D2DC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2thcm48L0F1dGhvcj48WWVhcj4yMDE4PC9ZZWFyPjxS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2thcm48L0F1dGhvcj48WWVhcj4yMDE4PC9ZZWFyPjxS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37DC356" w14:textId="77777777" w:rsidTr="005A56EA">
        <w:tc>
          <w:tcPr>
            <w:tcW w:w="4638" w:type="dxa"/>
          </w:tcPr>
          <w:p w14:paraId="0FCC39EA" w14:textId="0B33BDFC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Weight Cycling Increases Longevity Compared with Sustained Obesity in Mice </w:t>
            </w:r>
          </w:p>
        </w:tc>
        <w:tc>
          <w:tcPr>
            <w:tcW w:w="2737" w:type="dxa"/>
          </w:tcPr>
          <w:p w14:paraId="28D6871F" w14:textId="5B0C2BC9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one of the DR regimens included in this review</w:t>
            </w:r>
          </w:p>
        </w:tc>
        <w:tc>
          <w:tcPr>
            <w:tcW w:w="2790" w:type="dxa"/>
          </w:tcPr>
          <w:p w14:paraId="490A842E" w14:textId="07FCFD62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Wl0aDwvQXV0aG9yPjxZZWFyPjIwMTg8L1llYXI+PFJl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Wl0aDwvQXV0aG9yPjxZZWFyPjIwMTg8L1llYXI+PFJl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6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59A92156" w14:textId="77777777" w:rsidTr="005A56EA">
        <w:tc>
          <w:tcPr>
            <w:tcW w:w="4638" w:type="dxa"/>
          </w:tcPr>
          <w:p w14:paraId="7ABB7FEC" w14:textId="69A7106B" w:rsidR="002723A3" w:rsidRPr="00D72EE4" w:rsidRDefault="002723A3" w:rsidP="003129E3">
            <w:pPr>
              <w:pStyle w:val="NormalWeb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 xml:space="preserve">A multi-tissue full lifespan epigenetic clock for mice </w:t>
            </w:r>
          </w:p>
        </w:tc>
        <w:tc>
          <w:tcPr>
            <w:tcW w:w="2737" w:type="dxa"/>
          </w:tcPr>
          <w:p w14:paraId="06277E18" w14:textId="492DBBB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 or HS outcome</w:t>
            </w:r>
          </w:p>
        </w:tc>
        <w:tc>
          <w:tcPr>
            <w:tcW w:w="2790" w:type="dxa"/>
          </w:tcPr>
          <w:p w14:paraId="341D0DDA" w14:textId="49F3FC9C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aG9tcHNvbjwvQXV0aG9yPjxZZWFyPjIwMTg8L1llYXI+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aG9tcHNvbjwvQXV0aG9yPjxZZWFyPjIwMTg8L1llYXI+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1E735CB9" w14:textId="77777777" w:rsidTr="005A56EA">
        <w:tc>
          <w:tcPr>
            <w:tcW w:w="4638" w:type="dxa"/>
          </w:tcPr>
          <w:p w14:paraId="4870C279" w14:textId="664F647C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Sarcosine Is Uniquely Modulated by Aging and Dietary Restriction in Rodents and Humans </w:t>
            </w:r>
          </w:p>
        </w:tc>
        <w:tc>
          <w:tcPr>
            <w:tcW w:w="2737" w:type="dxa"/>
          </w:tcPr>
          <w:p w14:paraId="28E17AD1" w14:textId="1C71DEA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t mice</w:t>
            </w:r>
          </w:p>
        </w:tc>
        <w:tc>
          <w:tcPr>
            <w:tcW w:w="2790" w:type="dxa"/>
          </w:tcPr>
          <w:p w14:paraId="6D317C1D" w14:textId="098DB08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x0ZXJzPC9BdXRob3I+PFllYXI+MjAxODwvWWVhcj48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x0ZXJzPC9BdXRob3I+PFllYXI+MjAxODwvWWVhcj48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2B834AAA" w14:textId="77777777" w:rsidTr="005A56EA">
        <w:tc>
          <w:tcPr>
            <w:tcW w:w="4638" w:type="dxa"/>
          </w:tcPr>
          <w:p w14:paraId="7EE30CFC" w14:textId="348ED35D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Deletion of </w:t>
            </w:r>
            <w:r w:rsidRPr="00D72EE4">
              <w:rPr>
                <w:rStyle w:val="Emphasis"/>
                <w:rFonts w:ascii="Arial" w:hAnsi="Arial" w:cs="Arial"/>
                <w:b w:val="0"/>
                <w:bCs w:val="0"/>
                <w:sz w:val="22"/>
                <w:szCs w:val="22"/>
              </w:rPr>
              <w:t>Nrip1</w:t>
            </w: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 Extends Female Mice Longevity, Increases Autophagy, and Delays Cell Senescence</w:t>
            </w:r>
          </w:p>
        </w:tc>
        <w:tc>
          <w:tcPr>
            <w:tcW w:w="2737" w:type="dxa"/>
          </w:tcPr>
          <w:p w14:paraId="67761E2C" w14:textId="61C9B38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iet intervention</w:t>
            </w:r>
          </w:p>
        </w:tc>
        <w:tc>
          <w:tcPr>
            <w:tcW w:w="2790" w:type="dxa"/>
          </w:tcPr>
          <w:p w14:paraId="39707D4A" w14:textId="7FF6A46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5nPC9BdXRob3I+PFllYXI+MjAxODwvWWVhcj48UmVj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YW5nPC9BdXRob3I+PFllYXI+MjAxODwvWWVhcj48UmVj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3700E4A4" w14:textId="77777777" w:rsidTr="005A56EA">
        <w:tc>
          <w:tcPr>
            <w:tcW w:w="4638" w:type="dxa"/>
          </w:tcPr>
          <w:p w14:paraId="66D419DF" w14:textId="73B9A8D4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The lifelong impact of fetal growth restriction on cardiac development </w:t>
            </w:r>
          </w:p>
        </w:tc>
        <w:tc>
          <w:tcPr>
            <w:tcW w:w="2737" w:type="dxa"/>
          </w:tcPr>
          <w:p w14:paraId="71F1701A" w14:textId="02F2CD88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HS or LS outcome</w:t>
            </w:r>
          </w:p>
        </w:tc>
        <w:tc>
          <w:tcPr>
            <w:tcW w:w="2790" w:type="dxa"/>
          </w:tcPr>
          <w:p w14:paraId="56668B75" w14:textId="24A604AC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NvdW15PC9BdXRob3I+PFllYXI+MjAxODwvWWVhcj48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NvdW15PC9BdXRob3I+PFllYXI+MjAxODwvWWVhcj48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723A3" w:rsidRPr="00D72EE4" w14:paraId="1D5BB3C8" w14:textId="77777777" w:rsidTr="005A56EA">
        <w:tc>
          <w:tcPr>
            <w:tcW w:w="4638" w:type="dxa"/>
          </w:tcPr>
          <w:p w14:paraId="385038F3" w14:textId="0F9C2164" w:rsidR="002723A3" w:rsidRPr="00D72EE4" w:rsidRDefault="002723A3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Kidney dysfunction in the low-birth weight murine adult: implications of oxidative stress</w:t>
            </w:r>
          </w:p>
        </w:tc>
        <w:tc>
          <w:tcPr>
            <w:tcW w:w="2737" w:type="dxa"/>
          </w:tcPr>
          <w:p w14:paraId="78A5A627" w14:textId="21F632C4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iet intervention</w:t>
            </w:r>
          </w:p>
        </w:tc>
        <w:tc>
          <w:tcPr>
            <w:tcW w:w="2790" w:type="dxa"/>
          </w:tcPr>
          <w:p w14:paraId="05E42B3F" w14:textId="72B3EB59" w:rsidR="002723A3" w:rsidRPr="00D72EE4" w:rsidRDefault="002723A3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YmR1bG1haGRpPC9BdXRob3I+PFllYXI+MjAxODwvWWVh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YmR1bG1haGRpPC9BdXRob3I+PFllYXI+MjAxODwvWWVh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56F71BF2" w14:textId="77777777" w:rsidTr="005A56EA">
        <w:tc>
          <w:tcPr>
            <w:tcW w:w="4638" w:type="dxa"/>
          </w:tcPr>
          <w:p w14:paraId="5DA62956" w14:textId="5A265539" w:rsidR="005C0457" w:rsidRPr="00D72EE4" w:rsidRDefault="005C045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  <w:lang w:val="en-GB"/>
              </w:rPr>
              <w:t>Caloric restriction in humans reveals immunometabolic regulators of health span</w:t>
            </w:r>
          </w:p>
        </w:tc>
        <w:tc>
          <w:tcPr>
            <w:tcW w:w="2737" w:type="dxa"/>
          </w:tcPr>
          <w:p w14:paraId="4A8CB171" w14:textId="2D1FD29C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Sex of the animal is not specified</w:t>
            </w:r>
          </w:p>
        </w:tc>
        <w:tc>
          <w:tcPr>
            <w:tcW w:w="2790" w:type="dxa"/>
          </w:tcPr>
          <w:p w14:paraId="128016CB" w14:textId="0B4CF65B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cGFkYXJvPC9BdXRob3I+PFllYXI+MjAyMjwvWWVhcj48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cGFkYXJvPC9BdXRob3I+PFllYXI+MjAyMjwvWWVhcj48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37C6CBF6" w14:textId="77777777" w:rsidTr="005A56EA">
        <w:tc>
          <w:tcPr>
            <w:tcW w:w="4638" w:type="dxa"/>
          </w:tcPr>
          <w:p w14:paraId="60F80793" w14:textId="131C7884" w:rsidR="005C0457" w:rsidRPr="00D72EE4" w:rsidRDefault="005C045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uscle-directed AAV gene therapy rescues the maple syrup urine disease phenotype in a mouse model</w:t>
            </w:r>
          </w:p>
        </w:tc>
        <w:tc>
          <w:tcPr>
            <w:tcW w:w="2737" w:type="dxa"/>
          </w:tcPr>
          <w:p w14:paraId="26478B7D" w14:textId="34A510F5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ietary intervention</w:t>
            </w:r>
          </w:p>
        </w:tc>
        <w:tc>
          <w:tcPr>
            <w:tcW w:w="2790" w:type="dxa"/>
          </w:tcPr>
          <w:p w14:paraId="21BF0245" w14:textId="5495C018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reig&lt;/Author&gt;&lt;Year&gt;2021&lt;/Year&gt;&lt;RecNum&gt;776&lt;/RecNum&gt;&lt;DisplayText&gt;(276)&lt;/DisplayText&gt;&lt;record&gt;&lt;rec-number&gt;776&lt;/rec-number&gt;&lt;foreign-keys&gt;&lt;key app="EN" db-id="50f590sfp9xeflexs5cx0dtidspw9w22w0r5" timestamp="1646403480"&gt;776&lt;/key&gt;&lt;/foreign-keys&gt;&lt;ref-type name="Journal Article"&gt;17&lt;/ref-type&gt;&lt;contributors&gt;&lt;authors&gt;&lt;author&gt;Greig, Jenny A.&lt;/author&gt;&lt;author&gt;Jennis, Matthew&lt;/author&gt;&lt;author&gt;Dandekar, Aditya&lt;/author&gt;&lt;author&gt;Chorazeczewski, Joanna K.&lt;/author&gt;&lt;author&gt;Smith, Melanie K.&lt;/author&gt;&lt;author&gt;Ashley, Scott N.&lt;/author&gt;&lt;author&gt;Yan, Hanying&lt;/author&gt;&lt;author&gt;Wilson, James M.&lt;/author&gt;&lt;/authors&gt;&lt;/contributors&gt;&lt;titles&gt;&lt;title&gt;Muscle-directed AAV gene therapy rescues the maple syrup urine disease phenotype in a mouse model&lt;/title&gt;&lt;secondary-title&gt;Molecular Genetics and Metabolism&lt;/secondary-title&gt;&lt;/titles&gt;&lt;periodical&gt;&lt;full-title&gt;Molecular Genetics and Metabolism&lt;/full-title&gt;&lt;/periodical&gt;&lt;pages&gt;139-146&lt;/pages&gt;&lt;volume&gt;134&lt;/volume&gt;&lt;number&gt;1&lt;/number&gt;&lt;keywords&gt;&lt;keyword&gt;Maple syrup urine disease&lt;/keyword&gt;&lt;keyword&gt;Gene therapy&lt;/keyword&gt;&lt;keyword&gt;Animal model&lt;/keyword&gt;&lt;keyword&gt;Intramuscular&lt;/keyword&gt;&lt;keyword&gt;Branched-chain amino acids&lt;/keyword&gt;&lt;keyword&gt;High protein diet&lt;/keyword&gt;&lt;/keywords&gt;&lt;dates&gt;&lt;year&gt;2021&lt;/year&gt;&lt;pub-dates&gt;&lt;date&gt;2021/09/01/&lt;/date&gt;&lt;/pub-dates&gt;&lt;/dates&gt;&lt;isbn&gt;1096-7192&lt;/isbn&gt;&lt;urls&gt;&lt;related-urls&gt;&lt;url&gt;https://www.sciencedirect.com/science/article/pii/S1096719221007678&lt;/url&gt;&lt;/related-urls&gt;&lt;/urls&gt;&lt;electronic-resource-num&gt;https://doi.org/10.1016/j.ymgme.2021.08.003&lt;/electronic-resource-num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11C1FAB6" w14:textId="77777777" w:rsidTr="005A56EA">
        <w:tc>
          <w:tcPr>
            <w:tcW w:w="4638" w:type="dxa"/>
          </w:tcPr>
          <w:p w14:paraId="608B6D5D" w14:textId="09473A3E" w:rsidR="005C0457" w:rsidRPr="00D72EE4" w:rsidRDefault="005C0457" w:rsidP="003129E3">
            <w:pPr>
              <w:pStyle w:val="Heading1"/>
              <w:tabs>
                <w:tab w:val="left" w:pos="1545"/>
              </w:tabs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ombined intermittent fasting and ERK inhibition enhance the anti-tumor effects of chemotherapy via the GSK3β-SIRT7 axis</w:t>
            </w:r>
          </w:p>
        </w:tc>
        <w:tc>
          <w:tcPr>
            <w:tcW w:w="2737" w:type="dxa"/>
          </w:tcPr>
          <w:p w14:paraId="5FEF702F" w14:textId="14F06E71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female mice used</w:t>
            </w:r>
          </w:p>
        </w:tc>
        <w:tc>
          <w:tcPr>
            <w:tcW w:w="2790" w:type="dxa"/>
          </w:tcPr>
          <w:p w14:paraId="7FAFAE63" w14:textId="2A6042E3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W5nPC9BdXRob3I+PFllYXI+MjAyMTwvWWVhcj48UmVj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W5nPC9BdXRob3I+PFllYXI+MjAyMTwvWWVhcj48UmVj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53BA263B" w14:textId="77777777" w:rsidTr="005A56EA">
        <w:tc>
          <w:tcPr>
            <w:tcW w:w="4638" w:type="dxa"/>
          </w:tcPr>
          <w:p w14:paraId="59BBDD93" w14:textId="75382636" w:rsidR="005C0457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ffects of acyl-coenzyme A binding protein (ACBP)/diazepam-binding inhibitor (DBI) on body mass index</w:t>
            </w:r>
          </w:p>
        </w:tc>
        <w:tc>
          <w:tcPr>
            <w:tcW w:w="2737" w:type="dxa"/>
          </w:tcPr>
          <w:p w14:paraId="173038DB" w14:textId="55981AB6" w:rsidR="005C0457" w:rsidRPr="00D72EE4" w:rsidRDefault="005C045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 and female mice combined for analyses</w:t>
            </w:r>
          </w:p>
        </w:tc>
        <w:tc>
          <w:tcPr>
            <w:tcW w:w="2790" w:type="dxa"/>
          </w:tcPr>
          <w:p w14:paraId="3001E4FA" w14:textId="13421751" w:rsidR="005C0457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Kb3NlcGg8L0F1dGhvcj48WWVhcj4yMDIxPC9ZZWFyPjxS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Kb3NlcGg8L0F1dGhvcj48WWVhcj4yMDIxPC9ZZWFyPjxS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2CDDE66C" w14:textId="77777777" w:rsidTr="005A56EA">
        <w:tc>
          <w:tcPr>
            <w:tcW w:w="4638" w:type="dxa"/>
          </w:tcPr>
          <w:p w14:paraId="2759965A" w14:textId="4C36F0A3" w:rsidR="005C0457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odulation of Endocannabinoids by Caloric Restriction Is Conserved in Mice but Is Not Required for Protection from Acute Kidney Injury</w:t>
            </w:r>
          </w:p>
        </w:tc>
        <w:tc>
          <w:tcPr>
            <w:tcW w:w="2737" w:type="dxa"/>
          </w:tcPr>
          <w:p w14:paraId="32E9CA45" w14:textId="7695BF33" w:rsidR="005C0457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use male mice</w:t>
            </w:r>
          </w:p>
        </w:tc>
        <w:tc>
          <w:tcPr>
            <w:tcW w:w="2790" w:type="dxa"/>
          </w:tcPr>
          <w:p w14:paraId="4E018F29" w14:textId="29B5909A" w:rsidR="005C0457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b3llci1BbGxvPC9BdXRob3I+PFllYXI+MjAyMTwvWWVh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b3llci1BbGxvPC9BdXRob3I+PFllYXI+MjAyMTwvWWVh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7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5D37EB1A" w14:textId="77777777" w:rsidTr="005A56EA">
        <w:tc>
          <w:tcPr>
            <w:tcW w:w="4638" w:type="dxa"/>
          </w:tcPr>
          <w:p w14:paraId="6C044BF8" w14:textId="38D2EB06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keletal muscle RBM3 expression is associated with extended lifespan in Ames Dwarf and calorie restricted mice</w:t>
            </w:r>
          </w:p>
        </w:tc>
        <w:tc>
          <w:tcPr>
            <w:tcW w:w="2737" w:type="dxa"/>
          </w:tcPr>
          <w:p w14:paraId="7BE34F84" w14:textId="01BEC9F3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healthspan measure</w:t>
            </w:r>
          </w:p>
        </w:tc>
        <w:tc>
          <w:tcPr>
            <w:tcW w:w="2790" w:type="dxa"/>
          </w:tcPr>
          <w:p w14:paraId="5A6E86D8" w14:textId="0B073921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ZXR0aW5nZXI8L0F1dGhvcj48WWVhcj4yMDIxPC9ZZWFy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ZXR0aW5nZXI8L0F1dGhvcj48WWVhcj4yMDIxPC9ZZWFy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3A36F5CF" w14:textId="77777777" w:rsidTr="005A56EA">
        <w:tc>
          <w:tcPr>
            <w:tcW w:w="4638" w:type="dxa"/>
          </w:tcPr>
          <w:p w14:paraId="45432E18" w14:textId="6603BC05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elenium supplementation inhibits IGF-1 signaling and confers methionine restriction-like healthspan benefits to mice</w:t>
            </w:r>
          </w:p>
        </w:tc>
        <w:tc>
          <w:tcPr>
            <w:tcW w:w="2737" w:type="dxa"/>
          </w:tcPr>
          <w:p w14:paraId="3D4C2CE7" w14:textId="5B707DBA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iet induced obesity outcomes</w:t>
            </w:r>
          </w:p>
        </w:tc>
        <w:tc>
          <w:tcPr>
            <w:tcW w:w="2790" w:type="dxa"/>
          </w:tcPr>
          <w:p w14:paraId="2E63801F" w14:textId="0CC55F27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bHVtbWVyPC9BdXRob3I+PFllYXI+MjAyMTwvWWVhcj48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bHVtbWVyPC9BdXRob3I+PFllYXI+MjAyMTwvWWVhcj48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7235B72B" w14:textId="77777777" w:rsidTr="005A56EA">
        <w:tc>
          <w:tcPr>
            <w:tcW w:w="4638" w:type="dxa"/>
          </w:tcPr>
          <w:p w14:paraId="6980EA27" w14:textId="477BA4E0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aternal protein restriction impairs nutrition and ovarian histomorphometry without changing p38MAPK and PI3K-AKT-mTOR signaling in adult rat ovaries</w:t>
            </w:r>
          </w:p>
        </w:tc>
        <w:tc>
          <w:tcPr>
            <w:tcW w:w="2737" w:type="dxa"/>
          </w:tcPr>
          <w:p w14:paraId="11A3BFD9" w14:textId="71DC4F1E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, only use females; no LS/HS outcomes</w:t>
            </w:r>
          </w:p>
        </w:tc>
        <w:tc>
          <w:tcPr>
            <w:tcW w:w="2790" w:type="dxa"/>
          </w:tcPr>
          <w:p w14:paraId="5203ADF7" w14:textId="5BCD6D92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w7RydGVzPC9BdXRob3I+PFllYXI+MjAyMTwvWWVhcj48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Dw7RydGVzPC9BdXRob3I+PFllYXI+MjAyMTwvWWVhcj48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5776A8A0" w14:textId="77777777" w:rsidTr="005A56EA">
        <w:tc>
          <w:tcPr>
            <w:tcW w:w="4638" w:type="dxa"/>
          </w:tcPr>
          <w:p w14:paraId="11C0CFAE" w14:textId="40A1473B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alorie restriction during gestation affects ovarian reserve in offspring in the mouse</w:t>
            </w:r>
          </w:p>
        </w:tc>
        <w:tc>
          <w:tcPr>
            <w:tcW w:w="2737" w:type="dxa"/>
          </w:tcPr>
          <w:p w14:paraId="2CEBFEC9" w14:textId="42218A67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use females, no LS/HS outcomes</w:t>
            </w:r>
          </w:p>
        </w:tc>
        <w:tc>
          <w:tcPr>
            <w:tcW w:w="2790" w:type="dxa"/>
          </w:tcPr>
          <w:p w14:paraId="749A1DD0" w14:textId="67107813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YW5pbmk8L0F1dGhvcj48WWVhcj4yMDIwPC9ZZWFyPjxS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YW5pbmk8L0F1dGhvcj48WWVhcj4yMDIwPC9ZZWFyPjxS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76FCC523" w14:textId="77777777" w:rsidTr="005A56EA">
        <w:tc>
          <w:tcPr>
            <w:tcW w:w="4638" w:type="dxa"/>
          </w:tcPr>
          <w:p w14:paraId="7E2FE9E6" w14:textId="42F85207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alorie Restriction Increases the Number of Competing Stem Cells and Decreases Mutation Retention in the Intestine</w:t>
            </w:r>
          </w:p>
        </w:tc>
        <w:tc>
          <w:tcPr>
            <w:tcW w:w="2737" w:type="dxa"/>
          </w:tcPr>
          <w:p w14:paraId="0F2D0C5A" w14:textId="7325B65D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, males and females combined for analyses</w:t>
            </w:r>
          </w:p>
        </w:tc>
        <w:tc>
          <w:tcPr>
            <w:tcW w:w="2790" w:type="dxa"/>
          </w:tcPr>
          <w:p w14:paraId="15530259" w14:textId="62E84AAB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cnVlbnM8L0F1dGhvcj48WWVhcj4yMDIwPC9ZZWFyPjxS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cnVlbnM8L0F1dGhvcj48WWVhcj4yMDIwPC9ZZWFyPjxS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14:paraId="4E3F8C78" w14:textId="4B6FA67E" w:rsidR="00033445" w:rsidRPr="00D72EE4" w:rsidRDefault="00033445" w:rsidP="003129E3">
            <w:pPr>
              <w:spacing w:before="100" w:beforeAutospacing="1" w:after="100" w:afterAutospacing="1"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033445" w:rsidRPr="00D72EE4" w14:paraId="7AE87F41" w14:textId="77777777" w:rsidTr="005A56EA">
        <w:tc>
          <w:tcPr>
            <w:tcW w:w="4638" w:type="dxa"/>
          </w:tcPr>
          <w:p w14:paraId="5A23BEFB" w14:textId="32736BB5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Untangling Determinants of Enhanced Health and Lifespan through a Multi-omics Approach in Mice</w:t>
            </w:r>
          </w:p>
        </w:tc>
        <w:tc>
          <w:tcPr>
            <w:tcW w:w="2737" w:type="dxa"/>
          </w:tcPr>
          <w:p w14:paraId="28629959" w14:textId="723C2978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s only, no LS/HS outcomes</w:t>
            </w:r>
          </w:p>
        </w:tc>
        <w:tc>
          <w:tcPr>
            <w:tcW w:w="2790" w:type="dxa"/>
          </w:tcPr>
          <w:p w14:paraId="69A1AFF7" w14:textId="08C7D655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b248L0F1dGhvcj48WWVhcj4yMDIwPC9ZZWFyPjxSZWNO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b248L0F1dGhvcj48WWVhcj4yMDIwPC9ZZWFyPjxSZWNO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7F9CCF92" w14:textId="77777777" w:rsidTr="005A56EA">
        <w:tc>
          <w:tcPr>
            <w:tcW w:w="4638" w:type="dxa"/>
          </w:tcPr>
          <w:p w14:paraId="653B5668" w14:textId="180DF757" w:rsidR="00033445" w:rsidRPr="00D72EE4" w:rsidRDefault="00033445" w:rsidP="003129E3">
            <w:pPr>
              <w:pStyle w:val="Heading1"/>
              <w:tabs>
                <w:tab w:val="left" w:pos="3180"/>
              </w:tabs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Role of Ames Dwarfism and Calorie Restriction on Gut Microbiota</w:t>
            </w:r>
          </w:p>
        </w:tc>
        <w:tc>
          <w:tcPr>
            <w:tcW w:w="2737" w:type="dxa"/>
          </w:tcPr>
          <w:p w14:paraId="306ECD3E" w14:textId="4A2557D5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25C487DC" w14:textId="5098264B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aWVzZW5ib3JuPC9BdXRob3I+PFllYXI+MjAyMDwvWWVh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XaWVzZW5ib3JuPC9BdXRob3I+PFllYXI+MjAyMDwvWWVh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7C0FC1BB" w14:textId="77777777" w:rsidTr="005A56EA">
        <w:tc>
          <w:tcPr>
            <w:tcW w:w="4638" w:type="dxa"/>
          </w:tcPr>
          <w:p w14:paraId="3DD40D46" w14:textId="558BEAB4" w:rsidR="00033445" w:rsidRPr="00D72EE4" w:rsidRDefault="0003344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tiology of atherosclerosis informs choice of animal models and tissues for initial functional genomic studies of resveratrol</w:t>
            </w:r>
          </w:p>
        </w:tc>
        <w:tc>
          <w:tcPr>
            <w:tcW w:w="2737" w:type="dxa"/>
          </w:tcPr>
          <w:p w14:paraId="0B0E0C60" w14:textId="29DC10FE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eview, no LS/HS outcomes, no DR intervention</w:t>
            </w:r>
          </w:p>
        </w:tc>
        <w:tc>
          <w:tcPr>
            <w:tcW w:w="2790" w:type="dxa"/>
          </w:tcPr>
          <w:p w14:paraId="34FD7F77" w14:textId="4A24B968" w:rsidR="00033445" w:rsidRPr="00D72EE4" w:rsidRDefault="0003344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dW1pbmllY2tpPC9BdXRob3I+PFllYXI+MjAyMDwvWWVh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dW1pbmllY2tpPC9BdXRob3I+PFllYXI+MjAyMDwvWWVh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1D0CA6F4" w14:textId="77777777" w:rsidTr="005A56EA">
        <w:tc>
          <w:tcPr>
            <w:tcW w:w="4638" w:type="dxa"/>
          </w:tcPr>
          <w:p w14:paraId="03882A68" w14:textId="5F5A8FE4" w:rsidR="00033445" w:rsidRPr="00D72EE4" w:rsidRDefault="00D82252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Quantification of the pace of biological aging in humans through a blood test, the DunedinPoAm DNA methylation algorithm</w:t>
            </w:r>
          </w:p>
        </w:tc>
        <w:tc>
          <w:tcPr>
            <w:tcW w:w="2737" w:type="dxa"/>
          </w:tcPr>
          <w:p w14:paraId="19CF9AD8" w14:textId="74615922" w:rsidR="00033445" w:rsidRPr="00D72EE4" w:rsidRDefault="00D82252" w:rsidP="003129E3">
            <w:pPr>
              <w:tabs>
                <w:tab w:val="left" w:pos="1140"/>
              </w:tabs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Humans, no DR intervention</w:t>
            </w:r>
          </w:p>
        </w:tc>
        <w:tc>
          <w:tcPr>
            <w:tcW w:w="2790" w:type="dxa"/>
          </w:tcPr>
          <w:p w14:paraId="4C7419C0" w14:textId="00B68FA9" w:rsidR="00033445" w:rsidRPr="00D72EE4" w:rsidRDefault="00D82252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ZWxza3k8L0F1dGhvcj48WWVhcj4yMDIwPC9ZZWFyPjxS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CZWxza3k8L0F1dGhvcj48WWVhcj4yMDIwPC9ZZWFyPjxS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82252" w:rsidRPr="00D72EE4" w14:paraId="2ADB6056" w14:textId="77777777" w:rsidTr="005A56EA">
        <w:tc>
          <w:tcPr>
            <w:tcW w:w="4638" w:type="dxa"/>
          </w:tcPr>
          <w:p w14:paraId="33AC77D4" w14:textId="5C7A4A0F" w:rsidR="00D82252" w:rsidRPr="00D72EE4" w:rsidRDefault="00D82252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evelopmental programming: intrauterine caloric restriction promotes upregulation of mitochondrial sirtuin with mild effects on oxidative parameters in the ovaries and testes of offspring</w:t>
            </w:r>
          </w:p>
        </w:tc>
        <w:tc>
          <w:tcPr>
            <w:tcW w:w="2737" w:type="dxa"/>
          </w:tcPr>
          <w:p w14:paraId="7A7DBEE1" w14:textId="3F5383AD" w:rsidR="00D82252" w:rsidRPr="00D72EE4" w:rsidRDefault="00D82252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4510A6CA" w14:textId="72B78635" w:rsidR="00D82252" w:rsidRPr="00D72EE4" w:rsidRDefault="00D82252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YWwgTWFncm88L0F1dGhvcj48WWVhcj4yMDIwPC9ZZWFy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YWwgTWFncm88L0F1dGhvcj48WWVhcj4yMDIwPC9ZZWFy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33445" w:rsidRPr="00D72EE4" w14:paraId="0DF9B5C5" w14:textId="77777777" w:rsidTr="005A56EA">
        <w:tc>
          <w:tcPr>
            <w:tcW w:w="4638" w:type="dxa"/>
          </w:tcPr>
          <w:p w14:paraId="3D0B8BA0" w14:textId="5DCCF97E" w:rsidR="00033445" w:rsidRPr="00D72EE4" w:rsidRDefault="00D82252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Branched chain amino acids impact health and lifespan indirectly via amino acid balance and appetite control</w:t>
            </w:r>
          </w:p>
        </w:tc>
        <w:tc>
          <w:tcPr>
            <w:tcW w:w="2737" w:type="dxa"/>
          </w:tcPr>
          <w:p w14:paraId="7EF83E6E" w14:textId="1D275767" w:rsidR="00033445" w:rsidRPr="00D72EE4" w:rsidRDefault="00D82252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s and females combined together</w:t>
            </w:r>
          </w:p>
        </w:tc>
        <w:tc>
          <w:tcPr>
            <w:tcW w:w="2790" w:type="dxa"/>
          </w:tcPr>
          <w:p w14:paraId="148002D7" w14:textId="7CC8BD8C" w:rsidR="00033445" w:rsidRPr="00D72EE4" w:rsidRDefault="00D82252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begin">
                <w:fldData xml:space="preserve">PEVuZE5vdGU+PENpdGU+PEF1dGhvcj5Tb2xvbi1CaWV0PC9BdXRob3I+PFllYXI+MjAxOTwvWWVh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  <w:lang w:val="it-IT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begin">
                <w:fldData xml:space="preserve">PEVuZE5vdGU+PENpdGU+PEF1dGhvcj5Tb2xvbi1CaWV0PC9BdXRob3I+PFllYXI+MjAxOTwvWWVh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  <w:lang w:val="it-IT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  <w:lang w:val="it-IT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</w: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  <w:lang w:val="it-IT"/>
              </w:rPr>
              <w:t>(290)</w:t>
            </w: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end"/>
            </w:r>
          </w:p>
        </w:tc>
      </w:tr>
      <w:tr w:rsidR="00033445" w:rsidRPr="00D72EE4" w14:paraId="0799280D" w14:textId="77777777" w:rsidTr="005A56EA">
        <w:tc>
          <w:tcPr>
            <w:tcW w:w="4638" w:type="dxa"/>
          </w:tcPr>
          <w:p w14:paraId="3FBEFADE" w14:textId="7AB086A3" w:rsidR="00033445" w:rsidRPr="00D72EE4" w:rsidRDefault="00412E8F" w:rsidP="003129E3">
            <w:pPr>
              <w:pStyle w:val="Heading1"/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  <w:lang w:val="en-GB"/>
              </w:rPr>
              <w:t>Maternal feed restriction during pregnancy in Wistar rats: Evaluation of offspring using classical and immunoteratology protocols</w:t>
            </w:r>
          </w:p>
        </w:tc>
        <w:tc>
          <w:tcPr>
            <w:tcW w:w="2737" w:type="dxa"/>
          </w:tcPr>
          <w:p w14:paraId="1CAAE83F" w14:textId="07B1F403" w:rsidR="00033445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639C8B4E" w14:textId="0018CE90" w:rsidR="00033445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3RhcmRvPC9BdXRob3I+PFllYXI+MjAxNzwvWWVhcj48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3RhcmRvPC9BdXRob3I+PFllYXI+MjAxNzwvWWVhcj48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12E8F" w:rsidRPr="00D72EE4" w14:paraId="05F08377" w14:textId="77777777" w:rsidTr="005A56EA">
        <w:tc>
          <w:tcPr>
            <w:tcW w:w="4638" w:type="dxa"/>
          </w:tcPr>
          <w:p w14:paraId="19A21FBD" w14:textId="35B6284D" w:rsidR="00412E8F" w:rsidRPr="00D72EE4" w:rsidRDefault="00412E8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use of telomere length as a predictive biomarker for injury prognosis in juvenile rats following a concussion/mild traumatic brain injury</w:t>
            </w:r>
          </w:p>
        </w:tc>
        <w:tc>
          <w:tcPr>
            <w:tcW w:w="2737" w:type="dxa"/>
          </w:tcPr>
          <w:p w14:paraId="7BA86528" w14:textId="4AF9AA73" w:rsidR="00412E8F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063DA506" w14:textId="6DA216A6" w:rsidR="00412E8F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ZWhhcjwvQXV0aG9yPjxZZWFyPjIwMTY8L1llYXI+PFJl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ZWhhcjwvQXV0aG9yPjxZZWFyPjIwMTY8L1llYXI+PFJl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12E8F" w:rsidRPr="00D72EE4" w14:paraId="2E313661" w14:textId="77777777" w:rsidTr="005A56EA">
        <w:tc>
          <w:tcPr>
            <w:tcW w:w="4638" w:type="dxa"/>
          </w:tcPr>
          <w:p w14:paraId="76F02D1E" w14:textId="661AAD09" w:rsidR="00412E8F" w:rsidRPr="00D72EE4" w:rsidRDefault="00412E8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ffects of Metabolic Programming on Juvenile Play Behavior and Gene Expression in the Prefrontal Cortex of Rats</w:t>
            </w:r>
          </w:p>
        </w:tc>
        <w:tc>
          <w:tcPr>
            <w:tcW w:w="2737" w:type="dxa"/>
          </w:tcPr>
          <w:p w14:paraId="76FFBD46" w14:textId="670CCD59" w:rsidR="00412E8F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4C0D1D7E" w14:textId="018B8FC3" w:rsidR="00412E8F" w:rsidRPr="00D72EE4" w:rsidRDefault="00412E8F" w:rsidP="003129E3">
            <w:pPr>
              <w:tabs>
                <w:tab w:val="left" w:pos="1830"/>
              </w:tabs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ehar&lt;/Author&gt;&lt;Year&gt;2016&lt;/Year&gt;&lt;RecNum&gt;792&lt;/RecNum&gt;&lt;DisplayText&gt;(293)&lt;/DisplayText&gt;&lt;record&gt;&lt;rec-number&gt;792&lt;/rec-number&gt;&lt;foreign-keys&gt;&lt;key app="EN" db-id="50f590sfp9xeflexs5cx0dtidspw9w22w0r5" timestamp="1646405621"&gt;792&lt;/key&gt;&lt;/foreign-keys&gt;&lt;ref-type name="Journal Article"&gt;17&lt;/ref-type&gt;&lt;contributors&gt;&lt;authors&gt;&lt;author&gt;Hehar, H.&lt;/author&gt;&lt;author&gt;Ma, I.&lt;/author&gt;&lt;author&gt;Mychasiuk, R.&lt;/author&gt;&lt;/authors&gt;&lt;/contributors&gt;&lt;auth-address&gt;Alberta Children&amp;apos;s Hospital Research Institute, Faculty of Medicine, University of Calgary, Calgary, Alta., Canada.&lt;/auth-address&gt;&lt;titles&gt;&lt;title&gt;Effects of Metabolic Programming on Juvenile Play Behavior and Gene Expression in the Prefrontal Cortex of Rats&lt;/title&gt;&lt;secondary-title&gt;Dev Neurosci&lt;/secondary-title&gt;&lt;/titles&gt;&lt;periodical&gt;&lt;full-title&gt;Dev Neurosci&lt;/full-title&gt;&lt;/periodical&gt;&lt;pages&gt;96-104&lt;/pages&gt;&lt;volume&gt;38&lt;/volume&gt;&lt;number&gt;2&lt;/number&gt;&lt;edition&gt;2016/03/12&lt;/edition&gt;&lt;keywords&gt;&lt;keyword&gt;Aging&lt;/keyword&gt;&lt;keyword&gt;Animals&lt;/keyword&gt;&lt;keyword&gt;Behavior, Animal/*physiology&lt;/keyword&gt;&lt;keyword&gt;Energy Metabolism/physiology&lt;/keyword&gt;&lt;keyword&gt;Female&lt;/keyword&gt;&lt;keyword&gt;Gene Expression/*physiology&lt;/keyword&gt;&lt;keyword&gt;Male&lt;/keyword&gt;&lt;keyword&gt;Prefrontal Cortex/*metabolism&lt;/keyword&gt;&lt;keyword&gt;Rats, Sprague-Dawley&lt;/keyword&gt;&lt;keyword&gt;Reward&lt;/keyword&gt;&lt;keyword&gt;Signal Transduction/physiology&lt;/keyword&gt;&lt;keyword&gt;*Social Behavior&lt;/keyword&gt;&lt;/keywords&gt;&lt;dates&gt;&lt;year&gt;2016&lt;/year&gt;&lt;/dates&gt;&lt;isbn&gt;0378-5866&lt;/isbn&gt;&lt;accession-num&gt;26967530&lt;/accession-num&gt;&lt;urls&gt;&lt;/urls&gt;&lt;electronic-resource-num&gt;10.1159/00044401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5A6A4476" w14:textId="77777777" w:rsidTr="005A56EA">
        <w:tc>
          <w:tcPr>
            <w:tcW w:w="4638" w:type="dxa"/>
          </w:tcPr>
          <w:p w14:paraId="57DD7E7F" w14:textId="05777410" w:rsidR="005C0457" w:rsidRPr="00D72EE4" w:rsidRDefault="00412E8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hort-term low-protein diet during pregnancy alters islet area and protein content of phosphatidylinositol 3-kinase pathway in rats</w:t>
            </w:r>
          </w:p>
        </w:tc>
        <w:tc>
          <w:tcPr>
            <w:tcW w:w="2737" w:type="dxa"/>
          </w:tcPr>
          <w:p w14:paraId="674AAFFE" w14:textId="0AC3052B" w:rsidR="005C0457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; Rats</w:t>
            </w:r>
          </w:p>
        </w:tc>
        <w:tc>
          <w:tcPr>
            <w:tcW w:w="2790" w:type="dxa"/>
          </w:tcPr>
          <w:p w14:paraId="374E85A8" w14:textId="18DBD029" w:rsidR="005C0457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x2YXRpZXJyYTwvQXV0aG9yPjxZZWFyPjIwMTU8L1ll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YWx2YXRpZXJyYTwvQXV0aG9yPjxZZWFyPjIwMTU8L1ll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5C0457" w:rsidRPr="00D72EE4" w14:paraId="5926E02F" w14:textId="77777777" w:rsidTr="005A56EA">
        <w:tc>
          <w:tcPr>
            <w:tcW w:w="4638" w:type="dxa"/>
          </w:tcPr>
          <w:p w14:paraId="39D1592E" w14:textId="6387523A" w:rsidR="005C0457" w:rsidRPr="00D72EE4" w:rsidRDefault="00412E8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aternal caloric restriction prior to pregnancy increases the body weight of the second-generation male offspring and shortens their longevity in rats</w:t>
            </w:r>
          </w:p>
        </w:tc>
        <w:tc>
          <w:tcPr>
            <w:tcW w:w="2737" w:type="dxa"/>
          </w:tcPr>
          <w:p w14:paraId="2F570C49" w14:textId="49B177E9" w:rsidR="005C0457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; maternal food restriction prior to pregnancy</w:t>
            </w:r>
          </w:p>
        </w:tc>
        <w:tc>
          <w:tcPr>
            <w:tcW w:w="2790" w:type="dxa"/>
          </w:tcPr>
          <w:p w14:paraId="397F0671" w14:textId="3CE865E2" w:rsidR="005C0457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raminaite&lt;/Author&gt;&lt;Year&gt;2014&lt;/Year&gt;&lt;RecNum&gt;794&lt;/RecNum&gt;&lt;DisplayText&gt;(295)&lt;/DisplayText&gt;&lt;record&gt;&lt;rec-number&gt;794&lt;/rec-number&gt;&lt;foreign-keys&gt;&lt;key app="EN" db-id="50f590sfp9xeflexs5cx0dtidspw9w22w0r5" timestamp="1646405816"&gt;794&lt;/key&gt;&lt;/foreign-keys&gt;&lt;ref-type name="Journal Article"&gt;17&lt;/ref-type&gt;&lt;contributors&gt;&lt;authors&gt;&lt;author&gt;Araminaite, V.&lt;/author&gt;&lt;author&gt;Zalgeviciene, V.&lt;/author&gt;&lt;author&gt;Simkunaite-Rizgeliene, R.&lt;/author&gt;&lt;author&gt;Stukas, R.&lt;/author&gt;&lt;author&gt;Kaminskas, A.&lt;/author&gt;&lt;author&gt;Tutkuviene, J.&lt;/author&gt;&lt;/authors&gt;&lt;/contributors&gt;&lt;auth-address&gt;Department of Anatomy, Histology and Anthropology, Faculty of Medicine, Vilnius University.&lt;/auth-address&gt;&lt;titles&gt;&lt;title&gt;Maternal caloric restriction prior to pregnancy increases the body weight of the second-generation male offspring and shortens their longevity in rats&lt;/title&gt;&lt;secondary-title&gt;Tohoku J Exp Med&lt;/secondary-title&gt;&lt;/titles&gt;&lt;periodical&gt;&lt;full-title&gt;Tohoku J Exp Med&lt;/full-title&gt;&lt;/periodical&gt;&lt;pages&gt;41-50&lt;/pages&gt;&lt;volume&gt;234&lt;/volume&gt;&lt;number&gt;1&lt;/number&gt;&lt;edition&gt;2014/09/02&lt;/edition&gt;&lt;keywords&gt;&lt;keyword&gt;Analysis of Variance&lt;/keyword&gt;&lt;keyword&gt;Animals&lt;/keyword&gt;&lt;keyword&gt;Body Weight/*physiology&lt;/keyword&gt;&lt;keyword&gt;Caloric Restriction/*adverse effects&lt;/keyword&gt;&lt;keyword&gt;Female&lt;/keyword&gt;&lt;keyword&gt;Kaplan-Meier Estimate&lt;/keyword&gt;&lt;keyword&gt;Longevity/*physiology&lt;/keyword&gt;&lt;keyword&gt;Male&lt;/keyword&gt;&lt;keyword&gt;Maternal Nutritional Physiological Phenomena/*physiology&lt;/keyword&gt;&lt;keyword&gt;Pregnancy&lt;/keyword&gt;&lt;keyword&gt;Prenatal Exposure Delayed Effects/*physiopathology&lt;/keyword&gt;&lt;keyword&gt;Rats&lt;/keyword&gt;&lt;keyword&gt;Rats, Wistar&lt;/keyword&gt;&lt;/keywords&gt;&lt;dates&gt;&lt;year&gt;2014&lt;/year&gt;&lt;pub-dates&gt;&lt;date&gt;Sep&lt;/date&gt;&lt;/pub-dates&gt;&lt;/dates&gt;&lt;isbn&gt;0040-8727&lt;/isbn&gt;&lt;accession-num&gt;25175031&lt;/accession-num&gt;&lt;urls&gt;&lt;/urls&gt;&lt;electronic-resource-num&gt;10.1620/tjem.234.41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12E8F" w:rsidRPr="00D72EE4" w14:paraId="49435EC3" w14:textId="77777777" w:rsidTr="005A56EA">
        <w:tc>
          <w:tcPr>
            <w:tcW w:w="4638" w:type="dxa"/>
          </w:tcPr>
          <w:p w14:paraId="344531D8" w14:textId="55626DFC" w:rsidR="00412E8F" w:rsidRPr="00D72EE4" w:rsidRDefault="00412E8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Positive effects of prolonged caloric restriction on the population of very small embryonic-like stem cells - hematopoietic and ovarian implications</w:t>
            </w:r>
          </w:p>
        </w:tc>
        <w:tc>
          <w:tcPr>
            <w:tcW w:w="2737" w:type="dxa"/>
          </w:tcPr>
          <w:p w14:paraId="5D95ECBB" w14:textId="44431AA8" w:rsidR="00412E8F" w:rsidRPr="00D72EE4" w:rsidRDefault="00412E8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5BA7A3CA" w14:textId="64B372C3" w:rsidR="00412E8F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cnltdWxhPC9BdXRob3I+PFllYXI+MjAxNDwvWWVhcj48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cnltdWxhPC9BdXRob3I+PFllYXI+MjAxNDwvWWVhcj48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373E8A4D" w14:textId="77777777" w:rsidTr="005A56EA">
        <w:tc>
          <w:tcPr>
            <w:tcW w:w="4638" w:type="dxa"/>
          </w:tcPr>
          <w:p w14:paraId="38974BA3" w14:textId="5C7F4694" w:rsidR="007E275D" w:rsidRPr="00D72EE4" w:rsidRDefault="007E275D" w:rsidP="003129E3">
            <w:pPr>
              <w:pStyle w:val="Heading1"/>
              <w:tabs>
                <w:tab w:val="left" w:pos="3420"/>
              </w:tabs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hort</w:t>
            </w:r>
            <w:r w:rsidRPr="00D72EE4">
              <w:rPr>
                <w:rFonts w:ascii="Cambria Math" w:hAnsi="Cambria Math" w:cs="Cambria Math"/>
                <w:b w:val="0"/>
                <w:bCs w:val="0"/>
                <w:sz w:val="22"/>
                <w:szCs w:val="22"/>
              </w:rPr>
              <w:t>‑</w:t>
            </w: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erm calorie restriction activates SIRT1</w:t>
            </w:r>
            <w:r w:rsidRPr="00D72EE4">
              <w:rPr>
                <w:rFonts w:ascii="Cambria Math" w:hAnsi="Cambria Math" w:cs="Cambria Math"/>
                <w:b w:val="0"/>
                <w:bCs w:val="0"/>
                <w:sz w:val="22"/>
                <w:szCs w:val="22"/>
              </w:rPr>
              <w:t>‑</w:t>
            </w: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4 and </w:t>
            </w:r>
            <w:r w:rsidRPr="00D72EE4">
              <w:rPr>
                <w:rFonts w:ascii="Cambria Math" w:hAnsi="Cambria Math" w:cs="Cambria Math"/>
                <w:b w:val="0"/>
                <w:bCs w:val="0"/>
                <w:sz w:val="22"/>
                <w:szCs w:val="22"/>
              </w:rPr>
              <w:t>‑</w:t>
            </w: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7 in cardiomyocytes in vivo and in vitro</w:t>
            </w:r>
          </w:p>
        </w:tc>
        <w:tc>
          <w:tcPr>
            <w:tcW w:w="2737" w:type="dxa"/>
          </w:tcPr>
          <w:p w14:paraId="1F3D7C2A" w14:textId="1456780E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; rats</w:t>
            </w:r>
          </w:p>
        </w:tc>
        <w:tc>
          <w:tcPr>
            <w:tcW w:w="2790" w:type="dxa"/>
          </w:tcPr>
          <w:p w14:paraId="14D129D5" w14:textId="6B3421A4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Yu&lt;/Author&gt;&lt;Year&gt;2014&lt;/Year&gt;&lt;RecNum&gt;796&lt;/RecNum&gt;&lt;DisplayText&gt;(297)&lt;/DisplayText&gt;&lt;record&gt;&lt;rec-number&gt;796&lt;/rec-number&gt;&lt;foreign-keys&gt;&lt;key app="EN" db-id="50f590sfp9xeflexs5cx0dtidspw9w22w0r5" timestamp="1646406054"&gt;796&lt;/key&gt;&lt;/foreign-keys&gt;&lt;ref-type name="Journal Article"&gt;17&lt;/ref-type&gt;&lt;contributors&gt;&lt;authors&gt;&lt;author&gt;Yu, W.&lt;/author&gt;&lt;author&gt;Zhou, H. F.&lt;/author&gt;&lt;author&gt;Lin, R. B.&lt;/author&gt;&lt;author&gt;Fu, Y. C.&lt;/author&gt;&lt;author&gt;Wang, W.&lt;/author&gt;&lt;/authors&gt;&lt;/contributors&gt;&lt;auth-address&gt;Department of Cardiology, The Second Affiliated Hospital of Shantou University Medical College, Shantou, Guangdong 515041, P.R. China.&amp;#xD;Laboratory of Cell Senescence, Shantou University Medical College, Shantou, Guangdong 515041, P.R. China.&lt;/auth-address&gt;&lt;titles&gt;&lt;title&gt;Short</w:instrText>
            </w:r>
            <w:r w:rsidR="005A56EA" w:rsidRPr="00D72EE4">
              <w:rPr>
                <w:rFonts w:ascii="Cambria Math" w:hAnsi="Cambria Math" w:cs="Cambria Math"/>
                <w:sz w:val="22"/>
                <w:szCs w:val="22"/>
              </w:rPr>
              <w:instrText>‑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>term calorie restriction activates SIRT1</w:instrText>
            </w:r>
            <w:r w:rsidR="005A56EA" w:rsidRPr="00D72EE4">
              <w:rPr>
                <w:rFonts w:ascii="Cambria Math" w:hAnsi="Cambria Math" w:cs="Cambria Math"/>
                <w:sz w:val="22"/>
                <w:szCs w:val="22"/>
              </w:rPr>
              <w:instrText>‑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4 and </w:instrText>
            </w:r>
            <w:r w:rsidR="005A56EA" w:rsidRPr="00D72EE4">
              <w:rPr>
                <w:rFonts w:ascii="Cambria Math" w:hAnsi="Cambria Math" w:cs="Cambria Math"/>
                <w:sz w:val="22"/>
                <w:szCs w:val="22"/>
              </w:rPr>
              <w:instrText>‑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>7 in cardiomyocytes in vivo and in vitro&lt;/title&gt;&lt;secondary-title&gt;Mol Med Rep&lt;/secondary-title&gt;&lt;/titles&gt;&lt;periodical&gt;&lt;full-title&gt;Mol Med Rep&lt;/full-title&gt;&lt;/periodical&gt;&lt;pages&gt;1218-24&lt;/pages&gt;&lt;volume&gt;9&lt;/volume&gt;&lt;number&gt;4&lt;/number&gt;&lt;edition&gt;2014/02/19&lt;/edition&gt;&lt;keywords&gt;&lt;keyword&gt;Animals&lt;/keyword&gt;&lt;keyword&gt;Blotting, Western&lt;/keyword&gt;&lt;keyword&gt;Body Weight&lt;/keyword&gt;&lt;keyword&gt;*Caloric Restriction&lt;/keyword&gt;&lt;keyword&gt;Cell Line&lt;/keyword&gt;&lt;keyword&gt;Diet&lt;/keyword&gt;&lt;keyword&gt;Female&lt;/keyword&gt;&lt;keyword&gt;Gene Expression Regulation&lt;/keyword&gt;&lt;keyword&gt;Male&lt;/keyword&gt;&lt;keyword&gt;Myocardium/metabolism&lt;/keyword&gt;&lt;keyword&gt;Myocytes, Cardiac/*metabolism&lt;/keyword&gt;&lt;keyword&gt;Organ Size&lt;/keyword&gt;&lt;keyword&gt;Protein Transport&lt;/keyword&gt;&lt;keyword&gt;RNA, Messenger/genetics/metabolism&lt;/keyword&gt;&lt;keyword&gt;Rats&lt;/keyword&gt;&lt;keyword&gt;Rats, Sprague-Dawley&lt;/keyword&gt;&lt;keyword&gt;Sirtuins/genetics/*metabolism&lt;/keyword&gt;&lt;keyword&gt;Time Factors&lt;/keyword&gt;&lt;/keywords&gt;&lt;dates&gt;&lt;year&gt;2014&lt;/year&gt;&lt;pub-dates&gt;&lt;date&gt;Apr&lt;/date&gt;&lt;/pub-dates&gt;&lt;/dates&gt;&lt;isbn&gt;1791-2997&lt;/isbn&gt;&lt;accession-num&gt;24535021&lt;/accession-num&gt;&lt;urls&gt;&lt;/urls&gt;&lt;electronic-resource-num&gt;10.3892/mmr.2014.194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0C564B19" w14:textId="77777777" w:rsidTr="005A56EA">
        <w:tc>
          <w:tcPr>
            <w:tcW w:w="4638" w:type="dxa"/>
          </w:tcPr>
          <w:p w14:paraId="754C6F1B" w14:textId="7A4A7D11" w:rsidR="007E275D" w:rsidRPr="00D72EE4" w:rsidRDefault="007E275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QTLs influencing IGF-1 levels in a LOU/CxFischer 344F2 rat population. Tracks towards the metabolic theory of Ageing</w:t>
            </w:r>
          </w:p>
        </w:tc>
        <w:tc>
          <w:tcPr>
            <w:tcW w:w="2737" w:type="dxa"/>
          </w:tcPr>
          <w:p w14:paraId="104F556C" w14:textId="3F6CB1EB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; rats</w:t>
            </w:r>
          </w:p>
        </w:tc>
        <w:tc>
          <w:tcPr>
            <w:tcW w:w="2790" w:type="dxa"/>
          </w:tcPr>
          <w:p w14:paraId="4E8CD864" w14:textId="6F926C60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pc3NhbC1BcnZ5PC9BdXRob3I+PFllYXI+MjAxMzwv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pc3NhbC1BcnZ5PC9BdXRob3I+PFllYXI+MjAxMzwv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3F5AEEAD" w14:textId="77777777" w:rsidTr="005A56EA">
        <w:tc>
          <w:tcPr>
            <w:tcW w:w="4638" w:type="dxa"/>
          </w:tcPr>
          <w:p w14:paraId="658BBE98" w14:textId="16641F0F" w:rsidR="007E275D" w:rsidRPr="00D72EE4" w:rsidRDefault="007E275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Food and water intake, growth, and adiposity of Sprague-Dawley rats with diet board for 24 months</w:t>
            </w:r>
          </w:p>
        </w:tc>
        <w:tc>
          <w:tcPr>
            <w:tcW w:w="2737" w:type="dxa"/>
          </w:tcPr>
          <w:p w14:paraId="3D1BB61E" w14:textId="48B246F3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; no LS outcome</w:t>
            </w:r>
          </w:p>
        </w:tc>
        <w:tc>
          <w:tcPr>
            <w:tcW w:w="2790" w:type="dxa"/>
          </w:tcPr>
          <w:p w14:paraId="6B268220" w14:textId="6B813298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aaksonen&lt;/Author&gt;&lt;Year&gt;2013&lt;/Year&gt;&lt;RecNum&gt;798&lt;/RecNum&gt;&lt;DisplayText&gt;(299)&lt;/DisplayText&gt;&lt;record&gt;&lt;rec-number&gt;798&lt;/rec-number&gt;&lt;foreign-keys&gt;&lt;key app="EN" db-id="50f590sfp9xeflexs5cx0dtidspw9w22w0r5" timestamp="1646406260"&gt;798&lt;/key&gt;&lt;/foreign-keys&gt;&lt;ref-type name="Journal Article"&gt;17&lt;/ref-type&gt;&lt;contributors&gt;&lt;authors&gt;&lt;author&gt;Laaksonen, K. S.&lt;/author&gt;&lt;author&gt;Nevalainen, T. O.&lt;/author&gt;&lt;author&gt;Haasio, K.&lt;/author&gt;&lt;author&gt;Kasanen, I. H.&lt;/author&gt;&lt;author&gt;Nieminen, P. A.&lt;/author&gt;&lt;author&gt;Voipio, H. M.&lt;/author&gt;&lt;/authors&gt;&lt;/contributors&gt;&lt;auth-address&gt;Laboratory Animal Centre, University of Oulu, Oulu, Finland.&lt;/auth-address&gt;&lt;titles&gt;&lt;title&gt;Food and water intake, growth, and adiposity of Sprague-Dawley rats with diet board for 24 months&lt;/title&gt;&lt;secondary-title&gt;Lab Anim&lt;/secondary-title&gt;&lt;/titles&gt;&lt;periodical&gt;&lt;full-title&gt;Lab Anim&lt;/full-title&gt;&lt;/periodical&gt;&lt;pages&gt;245-56&lt;/pages&gt;&lt;volume&gt;47&lt;/volume&gt;&lt;number&gt;4&lt;/number&gt;&lt;edition&gt;2013/06/14&lt;/edition&gt;&lt;keywords&gt;&lt;keyword&gt;*Adiposity&lt;/keyword&gt;&lt;keyword&gt;*Animal Nutritional Physiological Phenomena&lt;/keyword&gt;&lt;keyword&gt;Animals&lt;/keyword&gt;&lt;keyword&gt;Body Weight&lt;/keyword&gt;&lt;keyword&gt;Drinking&lt;/keyword&gt;&lt;keyword&gt;Eating&lt;/keyword&gt;&lt;keyword&gt;Energy Intake&lt;/keyword&gt;&lt;keyword&gt;Female&lt;/keyword&gt;&lt;keyword&gt;Male&lt;/keyword&gt;&lt;keyword&gt;Rats&lt;/keyword&gt;&lt;keyword&gt;Rats, Sprague-Dawley/growth &amp;amp; development/*metabolism&lt;/keyword&gt;&lt;keyword&gt;diet board&lt;/keyword&gt;&lt;keyword&gt;dietary restriction&lt;/keyword&gt;&lt;keyword&gt;reduction&lt;/keyword&gt;&lt;keyword&gt;refinement&lt;/keyword&gt;&lt;/keywords&gt;&lt;dates&gt;&lt;year&gt;2013&lt;/year&gt;&lt;pub-dates&gt;&lt;date&gt;Oct&lt;/date&gt;&lt;/pub-dates&gt;&lt;/dates&gt;&lt;isbn&gt;0023-6772&lt;/isbn&gt;&lt;accession-num&gt;23760564&lt;/accession-num&gt;&lt;urls&gt;&lt;/urls&gt;&lt;electronic-resource-num&gt;10.1177/002367721348810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9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03F1082A" w14:textId="77777777" w:rsidTr="005A56EA">
        <w:tc>
          <w:tcPr>
            <w:tcW w:w="4638" w:type="dxa"/>
          </w:tcPr>
          <w:p w14:paraId="1E832FCD" w14:textId="12B03267" w:rsidR="007E275D" w:rsidRPr="00D72EE4" w:rsidRDefault="007E275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alorie restriction in humans inhibits the PI3K/AKT pathway and induces a younger transcription profile</w:t>
            </w:r>
          </w:p>
        </w:tc>
        <w:tc>
          <w:tcPr>
            <w:tcW w:w="2737" w:type="dxa"/>
          </w:tcPr>
          <w:p w14:paraId="29CD93DB" w14:textId="05648E53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Humans</w:t>
            </w:r>
          </w:p>
        </w:tc>
        <w:tc>
          <w:tcPr>
            <w:tcW w:w="2790" w:type="dxa"/>
          </w:tcPr>
          <w:p w14:paraId="4EADFDDE" w14:textId="001578BE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ZXJja2VuPC9BdXRob3I+PFllYXI+MjAxMzwvWWVhcj48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ZXJja2VuPC9BdXRob3I+PFllYXI+MjAxMzwvWWVhcj48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73E64911" w14:textId="77777777" w:rsidTr="005A56EA">
        <w:tc>
          <w:tcPr>
            <w:tcW w:w="4638" w:type="dxa"/>
          </w:tcPr>
          <w:p w14:paraId="50D2F6EB" w14:textId="0C8B99CE" w:rsidR="007E275D" w:rsidRPr="00D72EE4" w:rsidRDefault="007E275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  <w:lang w:val="en-GB"/>
              </w:rPr>
              <w:t>Autophagy promotes oligodendrocyte survival and function following dysmyelination in a long-lived myelin mutant</w:t>
            </w:r>
          </w:p>
        </w:tc>
        <w:tc>
          <w:tcPr>
            <w:tcW w:w="2737" w:type="dxa"/>
          </w:tcPr>
          <w:p w14:paraId="48577009" w14:textId="43552FD7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; rats</w:t>
            </w:r>
          </w:p>
        </w:tc>
        <w:tc>
          <w:tcPr>
            <w:tcW w:w="2790" w:type="dxa"/>
          </w:tcPr>
          <w:p w14:paraId="5D71DADD" w14:textId="20385ED6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Wl0aDwvQXV0aG9yPjxZZWFyPjIwMTM8L1llYXI+PFJl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Wl0aDwvQXV0aG9yPjxZZWFyPjIwMTM8L1llYXI+PFJl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4DF1701C" w14:textId="77777777" w:rsidTr="005A56EA">
        <w:tc>
          <w:tcPr>
            <w:tcW w:w="4638" w:type="dxa"/>
          </w:tcPr>
          <w:p w14:paraId="648E09E2" w14:textId="46ECD907" w:rsidR="007E275D" w:rsidRPr="00D72EE4" w:rsidRDefault="007E275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Long-lasting effect of perinatal exposure to L-tryptophan on circadian clock of primary cell lines established from male offspring born from mothers fed on dietary protein restriction</w:t>
            </w:r>
          </w:p>
        </w:tc>
        <w:tc>
          <w:tcPr>
            <w:tcW w:w="2737" w:type="dxa"/>
          </w:tcPr>
          <w:p w14:paraId="381E14EB" w14:textId="63D5CE4E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 in offspring</w:t>
            </w:r>
          </w:p>
        </w:tc>
        <w:tc>
          <w:tcPr>
            <w:tcW w:w="2790" w:type="dxa"/>
          </w:tcPr>
          <w:p w14:paraId="751551D6" w14:textId="79561A0E" w:rsidR="007E275D" w:rsidRPr="00D72EE4" w:rsidRDefault="007E275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YXNjaW1lbnRvPC9BdXRob3I+PFllYXI+MjAxMzwvWWVh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OYXNjaW1lbnRvPC9BdXRob3I+PFllYXI+MjAxMzwvWWVh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E275D" w:rsidRPr="00D72EE4" w14:paraId="56B60D7C" w14:textId="77777777" w:rsidTr="005A56EA">
        <w:tc>
          <w:tcPr>
            <w:tcW w:w="4638" w:type="dxa"/>
          </w:tcPr>
          <w:p w14:paraId="4266B544" w14:textId="5A568705" w:rsidR="007E275D" w:rsidRPr="00D72EE4" w:rsidRDefault="009B7B5E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Reproductive resilience to food shortage in a small heterothermic primate</w:t>
            </w:r>
          </w:p>
        </w:tc>
        <w:tc>
          <w:tcPr>
            <w:tcW w:w="2737" w:type="dxa"/>
          </w:tcPr>
          <w:p w14:paraId="7944DC66" w14:textId="2E1B4E62" w:rsidR="007E275D" w:rsidRPr="00D72EE4" w:rsidRDefault="009B7B5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t>Primates</w:t>
            </w:r>
          </w:p>
        </w:tc>
        <w:tc>
          <w:tcPr>
            <w:tcW w:w="2790" w:type="dxa"/>
          </w:tcPr>
          <w:p w14:paraId="61C82811" w14:textId="40839BA5" w:rsidR="007E275D" w:rsidRPr="00D72EE4" w:rsidRDefault="009B7B5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  <w:lang w:val="it-IT"/>
              </w:rPr>
              <w:instrText xml:space="preserve"> ADDIN EN.CITE &lt;EndNote&gt;&lt;Cite&gt;&lt;Author&gt;Canale&lt;/Author&gt;&lt;Year&gt;2012&lt;/Year&gt;&lt;RecNum&gt;801&lt;/RecNum&gt;&lt;DisplayText&gt;(303)&lt;/DisplayText&gt;&lt;record&gt;&lt;rec-number&gt;801&lt;/rec-number&gt;&lt;foreign-keys&gt;&lt;key app="EN" db-id="50f590sfp9xeflexs5cx0dtidspw9w22w0r5" timestamp="1646406646"&gt;801&lt;/key&gt;&lt;/foreign-keys&gt;&lt;ref-type name="Journal Article"&gt;17&lt;/ref-type&gt;&lt;contributors&gt;&lt;authors&gt;&lt;author&gt;Canale, C. I.&lt;/author&gt;&lt;author&gt;Huchard, E.&lt;/author&gt;&lt;author&gt;Perret, M.&lt;/author&gt;&lt;author&gt;Henry, P. Y.&lt;/author&gt;&lt;/authors&gt;&lt;/contributors&gt;&lt;auth-address&gt;UMR 7179 CNRS-MNHN, Département Ecologie et Gestion de la Biodiversité, Muséum National d&amp;apos;Histoire Naturelle, Brunoy, France. henry@mnhn.fr&lt;/auth-address&gt;&lt;titles&gt;&lt;title&gt;Reproductive resilience to food shortage in a small heterothermic primate&lt;/title&gt;&lt;secondary-title&gt;PLoS One&lt;/secondary-title&gt;&lt;/titles&gt;&lt;periodical&gt;&lt;full-title&gt;PLoS One&lt;/full-title&gt;&lt;/periodical&gt;&lt;pages&gt;e41477&lt;/pages&gt;&lt;volume&gt;7&lt;/volume&gt;&lt;number&gt;7&lt;/number&gt;&lt;edition&gt;2012/08/01&lt;/edition&gt;&lt;keywords&gt;&lt;keyword&gt;Adaptation, Physiological/*physiology&lt;/keyword&gt;&lt;keyword&gt;Animals&lt;/keyword&gt;&lt;keyword&gt;Caloric Restriction&lt;/keyword&gt;&lt;keyword&gt;Cheirogaleidae/*physiology&lt;/keyword&gt;&lt;keyword&gt;Energy Intake/*physiology&lt;/keyword&gt;&lt;keyword&gt;Estrus/physiology&lt;/keyword&gt;&lt;keyword&gt;Female&lt;/keyword&gt;&lt;keyword&gt;Madagascar&lt;/keyword&gt;&lt;keyword&gt;Male&lt;/keyword&gt;&lt;keyword&gt;Reproduction/*physiology&lt;/keyword&gt;&lt;/keywords&gt;&lt;dates&gt;&lt;year&gt;2012&lt;/year&gt;&lt;/dates&gt;&lt;isbn&gt;1932-6203&lt;/isbn&gt;&lt;accession-num&gt;22848507&lt;/accession-num&gt;&lt;urls&gt;&lt;/urls&gt;&lt;custom2&gt;PMC3405090&lt;/custom2&gt;&lt;electronic-resource-num&gt;10.1371/journal.pone.004147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  <w:lang w:val="it-IT"/>
              </w:rPr>
              <w:t>(303)</w:t>
            </w:r>
            <w:r w:rsidRPr="00D72EE4">
              <w:rPr>
                <w:rFonts w:ascii="Arial" w:hAnsi="Arial" w:cs="Arial"/>
                <w:sz w:val="22"/>
                <w:szCs w:val="22"/>
                <w:lang w:val="it-IT"/>
              </w:rPr>
              <w:fldChar w:fldCharType="end"/>
            </w:r>
          </w:p>
        </w:tc>
      </w:tr>
      <w:tr w:rsidR="009B7B5E" w:rsidRPr="00D72EE4" w14:paraId="049C0FA4" w14:textId="77777777" w:rsidTr="005A56EA">
        <w:tc>
          <w:tcPr>
            <w:tcW w:w="4638" w:type="dxa"/>
          </w:tcPr>
          <w:p w14:paraId="28389B2D" w14:textId="33B07D09" w:rsidR="009B7B5E" w:rsidRPr="00D72EE4" w:rsidRDefault="009B7B5E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Prenatal alcohol exposure reduces the proportion of newly produced neurons and glia in the dentate gyrus of the hippocampus in female rats</w:t>
            </w:r>
          </w:p>
        </w:tc>
        <w:tc>
          <w:tcPr>
            <w:tcW w:w="2737" w:type="dxa"/>
          </w:tcPr>
          <w:p w14:paraId="1EA5C4DF" w14:textId="5F5A4F66" w:rsidR="009B7B5E" w:rsidRPr="00D72EE4" w:rsidRDefault="009B7B5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Females only; rats</w:t>
            </w:r>
          </w:p>
        </w:tc>
        <w:tc>
          <w:tcPr>
            <w:tcW w:w="2790" w:type="dxa"/>
          </w:tcPr>
          <w:p w14:paraId="587E6957" w14:textId="5A04669B" w:rsidR="009B7B5E" w:rsidRPr="00D72EE4" w:rsidRDefault="009B7B5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VYmFuPC9BdXRob3I+PFllYXI+MjAxMDwvWWVhcj48UmVj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VYmFuPC9BdXRob3I+PFllYXI+MjAxMDwvWWVhcj48UmVj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1EB0B511" w14:textId="77777777" w:rsidTr="005A56EA">
        <w:tc>
          <w:tcPr>
            <w:tcW w:w="4638" w:type="dxa"/>
          </w:tcPr>
          <w:p w14:paraId="7210C2AB" w14:textId="4C32EF52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FoxO1 is involved in the antineoplastic effect of calorie restriction</w:t>
            </w:r>
          </w:p>
        </w:tc>
        <w:tc>
          <w:tcPr>
            <w:tcW w:w="2737" w:type="dxa"/>
          </w:tcPr>
          <w:p w14:paraId="08090DE4" w14:textId="12ABEE77" w:rsidR="009B7B5E" w:rsidRPr="00D72EE4" w:rsidRDefault="009B7B5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Only males included</w:t>
            </w:r>
          </w:p>
        </w:tc>
        <w:tc>
          <w:tcPr>
            <w:tcW w:w="2790" w:type="dxa"/>
          </w:tcPr>
          <w:p w14:paraId="5E66895E" w14:textId="2724ECDB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Yamaza&lt;/Author&gt;&lt;Year&gt;2010&lt;/Year&gt;&lt;RecNum&gt;803&lt;/RecNum&gt;&lt;DisplayText&gt;(305)&lt;/DisplayText&gt;&lt;record&gt;&lt;rec-number&gt;803&lt;/rec-number&gt;&lt;foreign-keys&gt;&lt;key app="EN" db-id="50f590sfp9xeflexs5cx0dtidspw9w22w0r5" timestamp="1646407262"&gt;803&lt;/key&gt;&lt;/foreign-keys&gt;&lt;ref-type name="Journal Article"&gt;17&lt;/ref-type&gt;&lt;contributors&gt;&lt;authors&gt;&lt;author&gt;Yamaza, H.&lt;/author&gt;&lt;author&gt;Komatsu, T.&lt;/author&gt;&lt;author&gt;Wakita, S.&lt;/author&gt;&lt;author&gt;Kijogi, C.&lt;/author&gt;&lt;author&gt;Park, S.&lt;/author&gt;&lt;author&gt;Hayashi, H.&lt;/author&gt;&lt;author&gt;Chiba, T.&lt;/author&gt;&lt;author&gt;Mori, R.&lt;/author&gt;&lt;author&gt;Furuyama, T.&lt;/author&gt;&lt;author&gt;Mori, N.&lt;/author&gt;&lt;author&gt;Shimokawa, I.&lt;/author&gt;&lt;/authors&gt;&lt;/contributors&gt;&lt;auth-address&gt;Department of Investigative Pathology, Nagasaki University, Japan.&lt;/auth-address&gt;&lt;titles&gt;&lt;title&gt;FoxO1 is involved in the antineoplastic effect of calorie restriction&lt;/title&gt;&lt;secondary-title&gt;Aging Cell&lt;/secondary-title&gt;&lt;/titles&gt;&lt;periodical&gt;&lt;full-title&gt;Aging Cell&lt;/full-title&gt;&lt;/periodical&gt;&lt;pages&gt;372-82&lt;/pages&gt;&lt;volume&gt;9&lt;/volume&gt;&lt;number&gt;3&lt;/number&gt;&lt;edition&gt;2010/03/13&lt;/edition&gt;&lt;keywords&gt;&lt;keyword&gt;Animals&lt;/keyword&gt;&lt;keyword&gt;Blood Glucose/metabolism&lt;/keyword&gt;&lt;keyword&gt;Body Weight&lt;/keyword&gt;&lt;keyword&gt;*Caloric Restriction&lt;/keyword&gt;&lt;keyword&gt;Cell Transformation, Neoplastic/genetics/*metabolism&lt;/keyword&gt;&lt;keyword&gt;Female&lt;/keyword&gt;&lt;keyword&gt;Forkhead Box Protein O1&lt;/keyword&gt;&lt;keyword&gt;Forkhead Transcription Factors/deficiency/*metabolism&lt;/keyword&gt;&lt;keyword&gt;Gene Expression Regulation&lt;/keyword&gt;&lt;keyword&gt;Insulin/blood&lt;/keyword&gt;&lt;keyword&gt;Longevity&lt;/keyword&gt;&lt;keyword&gt;Male&lt;/keyword&gt;&lt;keyword&gt;Mice&lt;/keyword&gt;&lt;keyword&gt;Mice, Inbred C57BL&lt;/keyword&gt;&lt;keyword&gt;Mice, Knockout&lt;/keyword&gt;&lt;keyword&gt;Oxidative Stress&lt;/keyword&gt;&lt;keyword&gt;RNA, Messenger/genetics&lt;/keyword&gt;&lt;/keywords&gt;&lt;dates&gt;&lt;year&gt;2010&lt;/year&gt;&lt;pub-dates&gt;&lt;date&gt;Jun&lt;/date&gt;&lt;/pub-dates&gt;&lt;/dates&gt;&lt;isbn&gt;1474-9718&lt;/isbn&gt;&lt;accession-num&gt;20222901&lt;/accession-num&gt;&lt;urls&gt;&lt;/urls&gt;&lt;electronic-resource-num&gt;10.1111/j.1474-9726.2010.00563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2430735C" w14:textId="77777777" w:rsidTr="005A56EA">
        <w:tc>
          <w:tcPr>
            <w:tcW w:w="4638" w:type="dxa"/>
          </w:tcPr>
          <w:p w14:paraId="7C1EFF73" w14:textId="79A4846C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irT1--a sensor for monitoring self-renewal and aging process in retinal stem cells</w:t>
            </w:r>
          </w:p>
        </w:tc>
        <w:tc>
          <w:tcPr>
            <w:tcW w:w="2737" w:type="dxa"/>
          </w:tcPr>
          <w:p w14:paraId="4C3ADA69" w14:textId="76AFDB9C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In vitro experiments in rat cells</w:t>
            </w:r>
          </w:p>
        </w:tc>
        <w:tc>
          <w:tcPr>
            <w:tcW w:w="2790" w:type="dxa"/>
          </w:tcPr>
          <w:p w14:paraId="08D9BCE6" w14:textId="6A2BB4FC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ZW5nPC9BdXRob3I+PFllYXI+MjAxMDwvWWVhcj48UmVj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QZW5nPC9BdXRob3I+PFllYXI+MjAxMDwvWWVhcj48UmVj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0C007B27" w14:textId="77777777" w:rsidTr="005A56EA">
        <w:tc>
          <w:tcPr>
            <w:tcW w:w="4638" w:type="dxa"/>
          </w:tcPr>
          <w:p w14:paraId="71C665EA" w14:textId="6FE93543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ross-sectional analysis of intermittent versus chronic caloric restriction in the TRAMP mouse</w:t>
            </w:r>
          </w:p>
        </w:tc>
        <w:tc>
          <w:tcPr>
            <w:tcW w:w="2737" w:type="dxa"/>
          </w:tcPr>
          <w:p w14:paraId="6340A583" w14:textId="2AECFC4B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Does not specify sex of mice used in experiments, only for breeding</w:t>
            </w:r>
          </w:p>
        </w:tc>
        <w:tc>
          <w:tcPr>
            <w:tcW w:w="2790" w:type="dxa"/>
          </w:tcPr>
          <w:p w14:paraId="421A74D2" w14:textId="216121A2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onorden&lt;/Author&gt;&lt;Year&gt;2009&lt;/Year&gt;&lt;RecNum&gt;805&lt;/RecNum&gt;&lt;DisplayText&gt;(307)&lt;/DisplayText&gt;&lt;record&gt;&lt;rec-number&gt;805&lt;/rec-number&gt;&lt;foreign-keys&gt;&lt;key app="EN" db-id="50f590sfp9xeflexs5cx0dtidspw9w22w0r5" timestamp="1646407575"&gt;805&lt;/key&gt;&lt;/foreign-keys&gt;&lt;ref-type name="Journal Article"&gt;17&lt;/ref-type&gt;&lt;contributors&gt;&lt;authors&gt;&lt;author&gt;Bonorden, M. J.&lt;/author&gt;&lt;author&gt;Rogozina, O. P.&lt;/author&gt;&lt;author&gt;Kluczny, C. M.&lt;/author&gt;&lt;author&gt;Grossmann, M. E.&lt;/author&gt;&lt;author&gt;Grande, J. P.&lt;/author&gt;&lt;author&gt;Lokshin, A.&lt;/author&gt;&lt;author&gt;Cleary, M. P.&lt;/author&gt;&lt;/authors&gt;&lt;/contributors&gt;&lt;auth-address&gt;The Hormel Institute, University of Minnesota, Austin, Minnesota 55912, USA.&lt;/auth-address&gt;&lt;titles&gt;&lt;title&gt;Cross-sectional analysis of intermittent versus chronic caloric restriction in the TRAMP mouse&lt;/title&gt;&lt;secondary-title&gt;Prostate&lt;/secondary-title&gt;&lt;/titles&gt;&lt;periodical&gt;&lt;full-title&gt;Prostate&lt;/full-title&gt;&lt;/periodical&gt;&lt;pages&gt;317-26&lt;/pages&gt;&lt;volume&gt;69&lt;/volume&gt;&lt;number&gt;3&lt;/number&gt;&lt;edition&gt;2008/11/20&lt;/edition&gt;&lt;keywords&gt;&lt;keyword&gt;Adenocarcinoma/pathology/*physiopathology/*prevention &amp;amp; control&lt;/keyword&gt;&lt;keyword&gt;Adipose Tissue/anatomy &amp;amp; histology&lt;/keyword&gt;&lt;keyword&gt;Age Factors&lt;/keyword&gt;&lt;keyword&gt;Animals&lt;/keyword&gt;&lt;keyword&gt;Body Weight&lt;/keyword&gt;&lt;keyword&gt;*Caloric Restriction&lt;/keyword&gt;&lt;keyword&gt;Cross-Sectional Studies&lt;/keyword&gt;&lt;keyword&gt;Disease Models, Animal&lt;/keyword&gt;&lt;keyword&gt;Eating&lt;/keyword&gt;&lt;keyword&gt;Female&lt;/keyword&gt;&lt;keyword&gt;Male&lt;/keyword&gt;&lt;keyword&gt;Mice&lt;/keyword&gt;&lt;keyword&gt;Mice, Inbred C57BL&lt;/keyword&gt;&lt;keyword&gt;Mice, Transgenic&lt;/keyword&gt;&lt;keyword&gt;Organ Size&lt;/keyword&gt;&lt;keyword&gt;Prostatic Neoplasms/pathology/*physiopathology/*prevention &amp;amp; control&lt;/keyword&gt;&lt;/keywords&gt;&lt;dates&gt;&lt;year&gt;2009&lt;/year&gt;&lt;pub-dates&gt;&lt;date&gt;Feb 15&lt;/date&gt;&lt;/pub-dates&gt;&lt;/dates&gt;&lt;isbn&gt;0270-4137&lt;/isbn&gt;&lt;accession-num&gt;19016490&lt;/accession-num&gt;&lt;urls&gt;&lt;/urls&gt;&lt;electronic-resource-num&gt;10.1002/pros.20878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44F4645D" w14:textId="77777777" w:rsidTr="005A56EA">
        <w:tc>
          <w:tcPr>
            <w:tcW w:w="4638" w:type="dxa"/>
          </w:tcPr>
          <w:p w14:paraId="09813900" w14:textId="632CE681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ombined effect of gender and caloric restriction on liver proteomic expression profile</w:t>
            </w:r>
          </w:p>
        </w:tc>
        <w:tc>
          <w:tcPr>
            <w:tcW w:w="2737" w:type="dxa"/>
          </w:tcPr>
          <w:p w14:paraId="3D746075" w14:textId="66092700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34A54FD5" w14:textId="0D776CD7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WYWxsZTwvQXV0aG9yPjxZZWFyPjIwMDg8L1llYXI+PFJl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WYWxsZTwvQXV0aG9yPjxZZWFyPjIwMDg8L1llYXI+PFJl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4ECA0BA2" w14:textId="77777777" w:rsidTr="005A56EA">
        <w:tc>
          <w:tcPr>
            <w:tcW w:w="4638" w:type="dxa"/>
          </w:tcPr>
          <w:p w14:paraId="6EBB1049" w14:textId="2B27035B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aternal protein restriction leads to early life alterations in the expression of key molecules involved in the aging process in rat offspring</w:t>
            </w:r>
          </w:p>
        </w:tc>
        <w:tc>
          <w:tcPr>
            <w:tcW w:w="2737" w:type="dxa"/>
          </w:tcPr>
          <w:p w14:paraId="196CABD2" w14:textId="12B01488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, no LS/HS outcomes</w:t>
            </w:r>
          </w:p>
        </w:tc>
        <w:tc>
          <w:tcPr>
            <w:tcW w:w="2790" w:type="dxa"/>
          </w:tcPr>
          <w:p w14:paraId="79084EF5" w14:textId="4F3F22A9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0aW4tR3JvbmVydDwvQXV0aG9yPjxZZWFyPjIwMDg8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0aW4tR3JvbmVydDwvQXV0aG9yPjxZZWFyPjIwMDg8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0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73205F9F" w14:textId="77777777" w:rsidTr="005A56EA">
        <w:tc>
          <w:tcPr>
            <w:tcW w:w="4638" w:type="dxa"/>
          </w:tcPr>
          <w:p w14:paraId="382D1ECB" w14:textId="6385735E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sz w:val="22"/>
                <w:szCs w:val="22"/>
                <w:lang w:val="en-GB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  <w:lang w:val="en-GB"/>
              </w:rPr>
              <w:t>Behavioral impairments of the aging rat</w:t>
            </w:r>
          </w:p>
        </w:tc>
        <w:tc>
          <w:tcPr>
            <w:tcW w:w="2737" w:type="dxa"/>
          </w:tcPr>
          <w:p w14:paraId="36031C87" w14:textId="03A7CDCF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06A2529" w14:textId="5161B672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ltun&lt;/Author&gt;&lt;Year&gt;2007&lt;/Year&gt;&lt;RecNum&gt;808&lt;/RecNum&gt;&lt;DisplayText&gt;(310)&lt;/DisplayText&gt;&lt;record&gt;&lt;rec-number&gt;808&lt;/rec-number&gt;&lt;foreign-keys&gt;&lt;key app="EN" db-id="50f590sfp9xeflexs5cx0dtidspw9w22w0r5" timestamp="1646407772"&gt;808&lt;/key&gt;&lt;/foreign-keys&gt;&lt;ref-type name="Journal Article"&gt;17&lt;/ref-type&gt;&lt;contributors&gt;&lt;authors&gt;&lt;author&gt;Altun, M.&lt;/author&gt;&lt;author&gt;Bergman, E.&lt;/author&gt;&lt;author&gt;Edström, E.&lt;/author&gt;&lt;author&gt;Johnson, H.&lt;/author&gt;&lt;author&gt;Ulfhake, B.&lt;/author&gt;&lt;/authors&gt;&lt;/contributors&gt;&lt;auth-address&gt;Experimental Neurogerontology, Department of Neuroscience, Karolinska Institutet, Retziusväg 8, 171 77 Stockholm, Sweden.&lt;/auth-address&gt;&lt;titles&gt;&lt;title&gt;Behavioral impairments of the aging rat&lt;/title&gt;&lt;secondary-title&gt;Physiol Behav&lt;/secondary-title&gt;&lt;/titles&gt;&lt;periodical&gt;&lt;full-title&gt;Physiol Behav&lt;/full-title&gt;&lt;/periodical&gt;&lt;pages&gt;911-23&lt;/pages&gt;&lt;volume&gt;92&lt;/volume&gt;&lt;number&gt;5&lt;/number&gt;&lt;edition&gt;2007/08/07&lt;/edition&gt;&lt;keywords&gt;&lt;keyword&gt;Age Factors&lt;/keyword&gt;&lt;keyword&gt;*Aging&lt;/keyword&gt;&lt;keyword&gt;Analysis of Variance&lt;/keyword&gt;&lt;keyword&gt;Animals&lt;/keyword&gt;&lt;keyword&gt;Behavior, Animal/*physiology&lt;/keyword&gt;&lt;keyword&gt;Behavioral Symptoms/*physiopathology&lt;/keyword&gt;&lt;keyword&gt;Exploratory Behavior/physiology&lt;/keyword&gt;&lt;keyword&gt;Female&lt;/keyword&gt;&lt;keyword&gt;Locomotion/physiology&lt;/keyword&gt;&lt;keyword&gt;Male&lt;/keyword&gt;&lt;keyword&gt;Motor Activity/physiology&lt;/keyword&gt;&lt;keyword&gt;Pain Measurement&lt;/keyword&gt;&lt;keyword&gt;Psychomotor Performance/physiology&lt;/keyword&gt;&lt;keyword&gt;Rats&lt;/keyword&gt;&lt;keyword&gt;Rats, Inbred F344&lt;/keyword&gt;&lt;keyword&gt;Rats, Sprague-Dawley&lt;/keyword&gt;&lt;keyword&gt;Rats, Wistar&lt;/keyword&gt;&lt;keyword&gt;Reaction Time&lt;/keyword&gt;&lt;keyword&gt;Sex Factors&lt;/keyword&gt;&lt;keyword&gt;Species Specificity&lt;/keyword&gt;&lt;/keywords&gt;&lt;dates&gt;&lt;year&gt;2007&lt;/year&gt;&lt;pub-dates&gt;&lt;date&gt;Dec 5&lt;/date&gt;&lt;/pub-dates&gt;&lt;/dates&gt;&lt;isbn&gt;0031-9384 (Print)&amp;#xD;0031-9384&lt;/isbn&gt;&lt;accession-num&gt;17675121&lt;/accession-num&gt;&lt;urls&gt;&lt;/urls&gt;&lt;electronic-resource-num&gt;10.1016/j.physbeh.2007.06.01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7D75B4BC" w14:textId="77777777" w:rsidTr="005A56EA">
        <w:tc>
          <w:tcPr>
            <w:tcW w:w="4638" w:type="dxa"/>
          </w:tcPr>
          <w:p w14:paraId="3C014CC6" w14:textId="054B5168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hronic calorie restriction increases susceptibility of laboratory mice (Mus musculus) to a primary intestinal parasite infection</w:t>
            </w:r>
          </w:p>
        </w:tc>
        <w:tc>
          <w:tcPr>
            <w:tcW w:w="2737" w:type="dxa"/>
          </w:tcPr>
          <w:p w14:paraId="18EB2511" w14:textId="7BDDC027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0FF9CE8D" w14:textId="47A4436F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ristan&lt;/Author&gt;&lt;Year&gt;2007&lt;/Year&gt;&lt;RecNum&gt;809&lt;/RecNum&gt;&lt;DisplayText&gt;(94)&lt;/DisplayText&gt;&lt;record&gt;&lt;rec-number&gt;809&lt;/rec-number&gt;&lt;foreign-keys&gt;&lt;key app="EN" db-id="50f590sfp9xeflexs5cx0dtidspw9w22w0r5" timestamp="1646407837"&gt;809&lt;/key&gt;&lt;/foreign-keys&gt;&lt;ref-type name="Journal Article"&gt;17&lt;/ref-type&gt;&lt;contributors&gt;&lt;authors&gt;&lt;author&gt;Kristan, D. M.&lt;/author&gt;&lt;/authors&gt;&lt;/contributors&gt;&lt;auth-address&gt;Department of Biological Sciences, California State University, San Marcos, San Marcos, CA 92096, USA. dkristan@csusm.edu&lt;/auth-address&gt;&lt;titles&gt;&lt;title&gt;Chronic calorie restriction increases susceptibility of laboratory mice (Mus musculus) to a primary intestinal parasite infection&lt;/title&gt;&lt;secondary-title&gt;Aging Cell&lt;/secondary-title&gt;&lt;/titles&gt;&lt;periodical&gt;&lt;full-title&gt;Aging Cell&lt;/full-title&gt;&lt;/periodical&gt;&lt;pages&gt;817-25&lt;/pages&gt;&lt;volume&gt;6&lt;/volume&gt;&lt;number&gt;6&lt;/number&gt;&lt;edition&gt;2007/11/02&lt;/edition&gt;&lt;keywords&gt;&lt;keyword&gt;Animals&lt;/keyword&gt;&lt;keyword&gt;Body Weight&lt;/keyword&gt;&lt;keyword&gt;*Caloric Restriction&lt;/keyword&gt;&lt;keyword&gt;Disease Susceptibility&lt;/keyword&gt;&lt;keyword&gt;Eosinophils/immunology&lt;/keyword&gt;&lt;keyword&gt;Female&lt;/keyword&gt;&lt;keyword&gt;Host-Parasite Interactions/*immunology&lt;/keyword&gt;&lt;keyword&gt;Intestinal Diseases, Parasitic/*immunology&lt;/keyword&gt;&lt;keyword&gt;Leukocyte Count&lt;/keyword&gt;&lt;keyword&gt;Male&lt;/keyword&gt;&lt;keyword&gt;Mice&lt;/keyword&gt;&lt;keyword&gt;Sex Ratio&lt;/keyword&gt;&lt;keyword&gt;Trichostrongyloidea/growth &amp;amp; development/isolation &amp;amp; purification/*physiology&lt;/keyword&gt;&lt;keyword&gt;Trichostrongyloidiasis/*immunology&lt;/keyword&gt;&lt;/keywords&gt;&lt;dates&gt;&lt;year&gt;2007&lt;/year&gt;&lt;pub-dates&gt;&lt;date&gt;Dec&lt;/date&gt;&lt;/pub-dates&gt;&lt;/dates&gt;&lt;isbn&gt;1474-9718&lt;/isbn&gt;&lt;accession-num&gt;17973970&lt;/accession-num&gt;&lt;urls&gt;&lt;/urls&gt;&lt;electronic-resource-num&gt;10.1111/j.1474-9726.2007.00345.x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9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9B7B5E" w:rsidRPr="00D72EE4" w14:paraId="55236B47" w14:textId="77777777" w:rsidTr="005A56EA">
        <w:tc>
          <w:tcPr>
            <w:tcW w:w="4638" w:type="dxa"/>
          </w:tcPr>
          <w:p w14:paraId="27A3955F" w14:textId="00CC03EF" w:rsidR="009B7B5E" w:rsidRPr="00D72EE4" w:rsidRDefault="0060697F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Rapid neonatal weight gain in rats results in a renal ubiquinone (CoQ) deficiency associated with premature death</w:t>
            </w:r>
          </w:p>
        </w:tc>
        <w:tc>
          <w:tcPr>
            <w:tcW w:w="2737" w:type="dxa"/>
          </w:tcPr>
          <w:p w14:paraId="49A627C4" w14:textId="23563E02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06506445" w14:textId="5000D4C8" w:rsidR="009B7B5E" w:rsidRPr="00D72EE4" w:rsidRDefault="0060697F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aGVsbGV5PC9BdXRob3I+PFllYXI+MjAwNzwvWWVhcj48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aGVsbGV5PC9BdXRob3I+PFllYXI+MjAwNzwvWWVhcj48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62ED6FE8" w14:textId="77777777" w:rsidTr="005A56EA">
        <w:tc>
          <w:tcPr>
            <w:tcW w:w="4638" w:type="dxa"/>
          </w:tcPr>
          <w:p w14:paraId="4AD7762F" w14:textId="637F0E40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ex-dependent metabolic, neuroendocrine, and cognitive responses to dietary energy restriction and excess</w:t>
            </w:r>
          </w:p>
        </w:tc>
        <w:tc>
          <w:tcPr>
            <w:tcW w:w="2737" w:type="dxa"/>
          </w:tcPr>
          <w:p w14:paraId="46DDB86C" w14:textId="19E48139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42F8EEC9" w14:textId="091FD39C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0aW48L0F1dGhvcj48WWVhcj4yMDA3PC9ZZWFyPjxS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YXJ0aW48L0F1dGhvcj48WWVhcj4yMDA3PC9ZZWFyPjxS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32121B79" w14:textId="77777777" w:rsidTr="005A56EA">
        <w:tc>
          <w:tcPr>
            <w:tcW w:w="4638" w:type="dxa"/>
          </w:tcPr>
          <w:p w14:paraId="49EAFDC8" w14:textId="787CCB8F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Protein restriction in lactation confers nephroprotective effects in the male rat and is associated with increased antioxidant expression</w:t>
            </w:r>
          </w:p>
        </w:tc>
        <w:tc>
          <w:tcPr>
            <w:tcW w:w="2737" w:type="dxa"/>
          </w:tcPr>
          <w:p w14:paraId="5716CE14" w14:textId="7A9D2F26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; rats</w:t>
            </w:r>
          </w:p>
        </w:tc>
        <w:tc>
          <w:tcPr>
            <w:tcW w:w="2790" w:type="dxa"/>
          </w:tcPr>
          <w:p w14:paraId="20ECA8BD" w14:textId="4048A461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JyeS1BZGtpbnM8L0F1dGhvcj48WWVhcj4yMDA3PC9Z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JyeS1BZGtpbnM8L0F1dGhvcj48WWVhcj4yMDA3PC9Z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7E7A8DD2" w14:textId="77777777" w:rsidTr="005A56EA">
        <w:tc>
          <w:tcPr>
            <w:tcW w:w="4638" w:type="dxa"/>
          </w:tcPr>
          <w:p w14:paraId="7BB4CF5D" w14:textId="0E97998C" w:rsidR="002E30BD" w:rsidRPr="00D72EE4" w:rsidRDefault="002E30BD" w:rsidP="003129E3">
            <w:pPr>
              <w:pStyle w:val="Heading1"/>
              <w:tabs>
                <w:tab w:val="left" w:pos="1575"/>
              </w:tabs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exual dimorphism in liver mitochondrial oxidative capacity is conserved under caloric restriction conditions</w:t>
            </w:r>
          </w:p>
        </w:tc>
        <w:tc>
          <w:tcPr>
            <w:tcW w:w="2737" w:type="dxa"/>
          </w:tcPr>
          <w:p w14:paraId="62841DE4" w14:textId="4AD6FFF0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; rats</w:t>
            </w:r>
          </w:p>
        </w:tc>
        <w:tc>
          <w:tcPr>
            <w:tcW w:w="2790" w:type="dxa"/>
          </w:tcPr>
          <w:p w14:paraId="017B9E75" w14:textId="75114F25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begin">
                <w:fldData xml:space="preserve">PEVuZE5vdGU+PENpdGU+PEF1dGhvcj5WYWxsZTwvQXV0aG9yPjxZZWFyPjIwMDc8L1llYXI+PFJl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  <w:lang w:val="fr-CH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begin">
                <w:fldData xml:space="preserve">PEVuZE5vdGU+PENpdGU+PEF1dGhvcj5WYWxsZTwvQXV0aG9yPjxZZWFyPjIwMDc8L1llYXI+PFJl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  <w:lang w:val="fr-CH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  <w:lang w:val="fr-CH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</w: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  <w:lang w:val="fr-CH"/>
              </w:rPr>
              <w:t>(314)</w:t>
            </w: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end"/>
            </w:r>
          </w:p>
        </w:tc>
      </w:tr>
      <w:tr w:rsidR="002E30BD" w:rsidRPr="00D72EE4" w14:paraId="4C1E5869" w14:textId="77777777" w:rsidTr="005A56EA">
        <w:tc>
          <w:tcPr>
            <w:tcW w:w="4638" w:type="dxa"/>
          </w:tcPr>
          <w:p w14:paraId="3E9FAEA5" w14:textId="7CF50D8D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arly renal structure alteration in rat offspring from dams fed low protein diet</w:t>
            </w:r>
          </w:p>
        </w:tc>
        <w:tc>
          <w:tcPr>
            <w:tcW w:w="2737" w:type="dxa"/>
          </w:tcPr>
          <w:p w14:paraId="0EFBD0FA" w14:textId="469510DA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 ; rats</w:t>
            </w:r>
          </w:p>
        </w:tc>
        <w:tc>
          <w:tcPr>
            <w:tcW w:w="2790" w:type="dxa"/>
          </w:tcPr>
          <w:p w14:paraId="6D8CC2E9" w14:textId="231E8428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  <w:lang w:val="fr-CH"/>
              </w:rPr>
              <w:instrText xml:space="preserve"> ADDIN EN.CITE &lt;EndNote&gt;&lt;Cite&gt;&lt;Author&gt;Pires&lt;/Author&gt;&lt;Year&gt;2006&lt;/Year&gt;&lt;RecNum&gt;814&lt;/RecNum&gt;&lt;DisplayText&gt;(315)&lt;/DisplayText&gt;&lt;record&gt;&lt;rec-number&gt;814&lt;/rec-number&gt;&lt;foreign-keys&gt;&lt;key app="EN" db-id="50f590sfp9xeflexs5cx0dtidspw9w22w0r5" timestamp="1646408107"&gt;814&lt;/key&gt;&lt;/foreign-keys&gt;&lt;ref-type name="Journal Article"&gt;17&lt;/ref-type&gt;&lt;contributors&gt;&lt;authors&gt;&lt;author&gt;Pires, K. M.&lt;/author&gt;&lt;author&gt;Aguila, M. B.&lt;/author&gt;&lt;author&gt;Mandarim-de-Lacerda, C. A.&lt;/author&gt;&lt;/authors&gt;&lt;/contributors&gt;&lt;auth-address&gt;Biomedical Center, Institute of Biology, Laboratory of Morphometry and Cardiovascular Morphology, State University of Rio de Janeiro, Brazil.&lt;/auth-address&gt;&lt;titles&gt;&lt;title&gt;Early renal structure alteration in rat offspring from dams fed low protein diet&lt;/title&gt;&lt;secondary-title&gt;Life Sci&lt;/secondary-title&gt;&lt;/titles&gt;&lt;periodical&gt;&lt;full-title&gt;Life Sci&lt;/full-title&gt;&lt;/periodical&gt;&lt;pages&gt;2128-34&lt;/pages&gt;&lt;volume&gt;79&lt;/volume&gt;&lt;number&gt;22&lt;/number&gt;&lt;edition&gt;2006/08/08&lt;/edition&gt;&lt;keywords&gt;&lt;keyword&gt;Animals&lt;/keyword&gt;&lt;keyword&gt;Body Weight&lt;/keyword&gt;&lt;keyword&gt;*Diet, Protein-Restricted&lt;/keyword&gt;&lt;keyword&gt;Female&lt;/keyword&gt;&lt;keyword&gt;Kidney/abnormalities/*anatomy &amp;amp; histology/embryology&lt;/keyword&gt;&lt;keyword&gt;Litter Size&lt;/keyword&gt;&lt;keyword&gt;Pregnancy&lt;/keyword&gt;&lt;keyword&gt;Rats&lt;/keyword&gt;&lt;keyword&gt;Sex Characteristics&lt;/keyword&gt;&lt;/keywords&gt;&lt;dates&gt;&lt;year&gt;2006&lt;/year&gt;&lt;pub-dates&gt;&lt;date&gt;Oct 26&lt;/date&gt;&lt;/pub-dates&gt;&lt;/dates&gt;&lt;isbn&gt;0024-3205 (Print)&amp;#xD;0024-3205&lt;/isbn&gt;&lt;accession-num&gt;16890246&lt;/accession-num&gt;&lt;urls&gt;&lt;/urls&gt;&lt;electronic-resource-num&gt;10.1016/j.lfs.2006.07.00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  <w:lang w:val="fr-CH"/>
              </w:rPr>
              <w:t>(315)</w:t>
            </w:r>
            <w:r w:rsidRPr="00D72EE4">
              <w:rPr>
                <w:rFonts w:ascii="Arial" w:hAnsi="Arial" w:cs="Arial"/>
                <w:sz w:val="22"/>
                <w:szCs w:val="22"/>
                <w:lang w:val="fr-CH"/>
              </w:rPr>
              <w:fldChar w:fldCharType="end"/>
            </w:r>
          </w:p>
        </w:tc>
      </w:tr>
      <w:tr w:rsidR="002E30BD" w:rsidRPr="00D72EE4" w14:paraId="16589BCF" w14:textId="77777777" w:rsidTr="005A56EA">
        <w:tc>
          <w:tcPr>
            <w:tcW w:w="4638" w:type="dxa"/>
          </w:tcPr>
          <w:p w14:paraId="4332800C" w14:textId="2D9461B7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uckling a protein-restricted rat dam leads to diminished albuminuria in her male offspring in adult life: a longitudinal study</w:t>
            </w:r>
          </w:p>
        </w:tc>
        <w:tc>
          <w:tcPr>
            <w:tcW w:w="2737" w:type="dxa"/>
          </w:tcPr>
          <w:p w14:paraId="03672647" w14:textId="5D1F8F3E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27342412" w14:textId="4C9BE281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Petry&lt;/Author&gt;&lt;Year&gt;2006&lt;/Year&gt;&lt;RecNum&gt;815&lt;/RecNum&gt;&lt;DisplayText&gt;(316)&lt;/DisplayText&gt;&lt;record&gt;&lt;rec-number&gt;815&lt;/rec-number&gt;&lt;foreign-keys&gt;&lt;key app="EN" db-id="50f590sfp9xeflexs5cx0dtidspw9w22w0r5" timestamp="1646408167"&gt;815&lt;/key&gt;&lt;/foreign-keys&gt;&lt;ref-type name="Journal Article"&gt;17&lt;/ref-type&gt;&lt;contributors&gt;&lt;authors&gt;&lt;author&gt;Petry, C. J.&lt;/author&gt;&lt;author&gt;Jennings, B. J.&lt;/author&gt;&lt;author&gt;James, L. A.&lt;/author&gt;&lt;author&gt;Hales, C. N.&lt;/author&gt;&lt;author&gt;Ozanne, S. E.&lt;/author&gt;&lt;/authors&gt;&lt;/contributors&gt;&lt;auth-address&gt;Department of Clinical Biochemistry, University of Cambridge, Addenbrooke&amp;apos;s Hospital, Cambridge, UK. cjp1002@cam.ac.uk&lt;/auth-address&gt;&lt;titles&gt;&lt;title&gt;Suckling a protein-restricted rat dam leads to diminished albuminuria in her male offspring in adult life: a longitudinal study&lt;/title&gt;&lt;secondary-title&gt;BMC Nephrol&lt;/secondary-title&gt;&lt;/titles&gt;&lt;periodical&gt;&lt;full-title&gt;BMC Nephrol&lt;/full-title&gt;&lt;/periodical&gt;&lt;pages&gt;14&lt;/pages&gt;&lt;volume&gt;7&lt;/volume&gt;&lt;edition&gt;2006/10/03&lt;/edition&gt;&lt;keywords&gt;&lt;keyword&gt;Aging/drug effects/*metabolism&lt;/keyword&gt;&lt;keyword&gt;Albuminuria/diagnosis/*metabolism/prevention &amp;amp; control&lt;/keyword&gt;&lt;keyword&gt;Animals&lt;/keyword&gt;&lt;keyword&gt;Animals, Suckling/metabolism&lt;/keyword&gt;&lt;keyword&gt;Dietary Proteins/*administration &amp;amp; dosage/*metabolism&lt;/keyword&gt;&lt;keyword&gt;Female&lt;/keyword&gt;&lt;keyword&gt;Longitudinal Studies&lt;/keyword&gt;&lt;keyword&gt;Male&lt;/keyword&gt;&lt;keyword&gt;Pregnancy&lt;/keyword&gt;&lt;keyword&gt;Prenatal Exposure Delayed Effects/*urine&lt;/keyword&gt;&lt;keyword&gt;Rats&lt;/keyword&gt;&lt;keyword&gt;Rats, Wistar&lt;/keyword&gt;&lt;/keywords&gt;&lt;dates&gt;&lt;year&gt;2006&lt;/year&gt;&lt;pub-dates&gt;&lt;date&gt;Sep 29&lt;/date&gt;&lt;/pub-dates&gt;&lt;/dates&gt;&lt;isbn&gt;1471-2369&lt;/isbn&gt;&lt;accession-num&gt;17010194&lt;/accession-num&gt;&lt;urls&gt;&lt;/urls&gt;&lt;custom2&gt;PMC1592300&lt;/custom2&gt;&lt;electronic-resource-num&gt;10.1186/1471-2369-7-1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4782F361" w14:textId="77777777" w:rsidTr="005A56EA">
        <w:tc>
          <w:tcPr>
            <w:tcW w:w="4638" w:type="dxa"/>
          </w:tcPr>
          <w:p w14:paraId="605E22CC" w14:textId="10CB2C6B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association between birthweight and longevity in the rat is complex and modulated by maternal protein intake during fetal life</w:t>
            </w:r>
          </w:p>
        </w:tc>
        <w:tc>
          <w:tcPr>
            <w:tcW w:w="2737" w:type="dxa"/>
          </w:tcPr>
          <w:p w14:paraId="1669DAB5" w14:textId="39862AF2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75F8091F" w14:textId="68CBEBBF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angley-Evans&lt;/Author&gt;&lt;Year&gt;2006&lt;/Year&gt;&lt;RecNum&gt;816&lt;/RecNum&gt;&lt;DisplayText&gt;(317)&lt;/DisplayText&gt;&lt;record&gt;&lt;rec-number&gt;816&lt;/rec-number&gt;&lt;foreign-keys&gt;&lt;key app="EN" db-id="50f590sfp9xeflexs5cx0dtidspw9w22w0r5" timestamp="1646408262"&gt;816&lt;/key&gt;&lt;/foreign-keys&gt;&lt;ref-type name="Journal Article"&gt;17&lt;/ref-type&gt;&lt;contributors&gt;&lt;authors&gt;&lt;author&gt;Langley-Evans, S. C.&lt;/author&gt;&lt;author&gt;Sculley, D. V.&lt;/author&gt;&lt;/authors&gt;&lt;/contributors&gt;&lt;auth-address&gt;School of Biosciences, University of Nottingham, Sutton Bonington, Loughborough LE12 5RD, UK. Simon.Langley-Evans@Nottingham.ac.uk&lt;/auth-address&gt;&lt;titles&gt;&lt;title&gt;The association between birthweight and longevity in the rat is complex and modulated by maternal protein intake during fetal life&lt;/title&gt;&lt;secondary-title&gt;FEBS Lett&lt;/secondary-title&gt;&lt;/titles&gt;&lt;periodical&gt;&lt;full-title&gt;FEBS Lett&lt;/full-title&gt;&lt;/periodical&gt;&lt;pages&gt;4150-3&lt;/pages&gt;&lt;volume&gt;580&lt;/volume&gt;&lt;number&gt;17&lt;/number&gt;&lt;edition&gt;2006/07/11&lt;/edition&gt;&lt;keywords&gt;&lt;keyword&gt;Animals&lt;/keyword&gt;&lt;keyword&gt;*Birth Weight&lt;/keyword&gt;&lt;keyword&gt;Dietary Proteins/*administration &amp;amp; dosage&lt;/keyword&gt;&lt;keyword&gt;Female&lt;/keyword&gt;&lt;keyword&gt;*Fetal Development&lt;/keyword&gt;&lt;keyword&gt;Fetal Growth Retardation&lt;/keyword&gt;&lt;keyword&gt;*Longevity&lt;/keyword&gt;&lt;keyword&gt;Male&lt;/keyword&gt;&lt;keyword&gt;*Malnutrition&lt;/keyword&gt;&lt;keyword&gt;Pregnancy&lt;/keyword&gt;&lt;keyword&gt;Rats&lt;/keyword&gt;&lt;keyword&gt;Rats, Wistar&lt;/keyword&gt;&lt;/keywords&gt;&lt;dates&gt;&lt;year&gt;2006&lt;/year&gt;&lt;pub-dates&gt;&lt;date&gt;Jul 24&lt;/date&gt;&lt;/pub-dates&gt;&lt;/dates&gt;&lt;isbn&gt;0014-5793 (Print)&amp;#xD;0014-5793&lt;/isbn&gt;&lt;accession-num&gt;16828754&lt;/accession-num&gt;&lt;urls&gt;&lt;/urls&gt;&lt;electronic-resource-num&gt;10.1016/j.febslet.2006.06.06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7C48582A" w14:textId="77777777" w:rsidTr="005A56EA">
        <w:tc>
          <w:tcPr>
            <w:tcW w:w="4638" w:type="dxa"/>
          </w:tcPr>
          <w:p w14:paraId="05BFB9AB" w14:textId="7CE52BB6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ex-related differences in energy balance in response to caloric restriction</w:t>
            </w:r>
          </w:p>
        </w:tc>
        <w:tc>
          <w:tcPr>
            <w:tcW w:w="2737" w:type="dxa"/>
          </w:tcPr>
          <w:p w14:paraId="2742780A" w14:textId="23F3176E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C03E3D6" w14:textId="6F02AD2C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Valle&lt;/Author&gt;&lt;Year&gt;2005&lt;/Year&gt;&lt;RecNum&gt;817&lt;/RecNum&gt;&lt;DisplayText&gt;(318)&lt;/DisplayText&gt;&lt;record&gt;&lt;rec-number&gt;817&lt;/rec-number&gt;&lt;foreign-keys&gt;&lt;key app="EN" db-id="50f590sfp9xeflexs5cx0dtidspw9w22w0r5" timestamp="1646408365"&gt;817&lt;/key&gt;&lt;/foreign-keys&gt;&lt;ref-type name="Journal Article"&gt;17&lt;/ref-type&gt;&lt;contributors&gt;&lt;authors&gt;&lt;author&gt;Valle, A.&lt;/author&gt;&lt;author&gt;Català-Niell, A.&lt;/author&gt;&lt;author&gt;Colom, B.&lt;/author&gt;&lt;author&gt;García-Palmer, F. J.&lt;/author&gt;&lt;author&gt;Oliver, J.&lt;/author&gt;&lt;author&gt;Roca, P.&lt;/author&gt;&lt;/authors&gt;&lt;/contributors&gt;&lt;auth-address&gt;Grup de Metabolisme Energètic y Nutrició, Departament de Biologia Fonamental i Ciències de la Salut, Universitari d&amp;apos;Investigació en Cièncias de la Salut, Universitat de les Illes Balears. Cra. Valldemossa km 7.5. E-07122, Palma de Mallorca, Spain.&lt;/auth-address&gt;&lt;titles&gt;&lt;title&gt;Sex-related differences in energy balance in response to caloric restriction&lt;/title&gt;&lt;secondary-title&gt;Am J Physiol Endocrinol Metab&lt;/secondary-title&gt;&lt;/titles&gt;&lt;periodical&gt;&lt;full-title&gt;Am J Physiol Endocrinol Metab&lt;/full-title&gt;&lt;/periodical&gt;&lt;pages&gt;E15-22&lt;/pages&gt;&lt;volume&gt;289&lt;/volume&gt;&lt;number&gt;1&lt;/number&gt;&lt;edition&gt;2005/02/11&lt;/edition&gt;&lt;keywords&gt;&lt;keyword&gt;Adaptation, Physiological/*physiology&lt;/keyword&gt;&lt;keyword&gt;Adipose Tissue, Brown/*physiology&lt;/keyword&gt;&lt;keyword&gt;Animals&lt;/keyword&gt;&lt;keyword&gt;Body Weight/*physiology&lt;/keyword&gt;&lt;keyword&gt;Caloric Restriction/*methods&lt;/keyword&gt;&lt;keyword&gt;Energy Metabolism/*physiology&lt;/keyword&gt;&lt;keyword&gt;Female&lt;/keyword&gt;&lt;keyword&gt;Male&lt;/keyword&gt;&lt;keyword&gt;Oxygen Consumption/*physiology&lt;/keyword&gt;&lt;keyword&gt;Rats&lt;/keyword&gt;&lt;keyword&gt;Rats, Wistar&lt;/keyword&gt;&lt;keyword&gt;Sex Factors&lt;/keyword&gt;&lt;keyword&gt;Thermogenesis/*physiology&lt;/keyword&gt;&lt;/keywords&gt;&lt;dates&gt;&lt;year&gt;2005&lt;/year&gt;&lt;pub-dates&gt;&lt;date&gt;Jul&lt;/date&gt;&lt;/pub-dates&gt;&lt;/dates&gt;&lt;isbn&gt;0193-1849 (Print)&amp;#xD;0193-1849&lt;/isbn&gt;&lt;accession-num&gt;15701677&lt;/accession-num&gt;&lt;urls&gt;&lt;/urls&gt;&lt;electronic-resource-num&gt;10.1152/ajpendo.00553.200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212B16E4" w14:textId="77777777" w:rsidTr="005A56EA">
        <w:tc>
          <w:tcPr>
            <w:tcW w:w="4638" w:type="dxa"/>
          </w:tcPr>
          <w:p w14:paraId="7E6B31C6" w14:textId="65CE1030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Programming of hepatic antioxidant capacity and oxidative injury in the ageing rat</w:t>
            </w:r>
          </w:p>
        </w:tc>
        <w:tc>
          <w:tcPr>
            <w:tcW w:w="2737" w:type="dxa"/>
          </w:tcPr>
          <w:p w14:paraId="71617622" w14:textId="7CC9B7AA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; No HS/LS outcomes</w:t>
            </w:r>
          </w:p>
        </w:tc>
        <w:tc>
          <w:tcPr>
            <w:tcW w:w="2790" w:type="dxa"/>
          </w:tcPr>
          <w:p w14:paraId="42FDE446" w14:textId="3DF52DE6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angley-Evans&lt;/Author&gt;&lt;Year&gt;2005&lt;/Year&gt;&lt;RecNum&gt;819&lt;/RecNum&gt;&lt;DisplayText&gt;(319)&lt;/DisplayText&gt;&lt;record&gt;&lt;rec-number&gt;819&lt;/rec-number&gt;&lt;foreign-keys&gt;&lt;key app="EN" db-id="50f590sfp9xeflexs5cx0dtidspw9w22w0r5" timestamp="1646408365"&gt;819&lt;/key&gt;&lt;/foreign-keys&gt;&lt;ref-type name="Journal Article"&gt;17&lt;/ref-type&gt;&lt;contributors&gt;&lt;authors&gt;&lt;author&gt;Langley-Evans, S. C.&lt;/author&gt;&lt;author&gt;Sculley, D. V.&lt;/author&gt;&lt;/authors&gt;&lt;/contributors&gt;&lt;auth-address&gt;Centre for Reproduction and Early Life, School of Biosciences, University of Nottingham, Sutton Bonington, Loughborough, UK. Simon.Langley-Evans@Nottingham.ac.uk&lt;/auth-address&gt;&lt;titles&gt;&lt;title&gt;Programming of hepatic antioxidant capacity and oxidative injury in the ageing rat&lt;/title&gt;&lt;secondary-title&gt;Mech Ageing Dev&lt;/secondary-title&gt;&lt;/titles&gt;&lt;periodical&gt;&lt;full-title&gt;Mech Ageing Dev&lt;/full-title&gt;&lt;/periodical&gt;&lt;pages&gt;804-12&lt;/pages&gt;&lt;volume&gt;126&lt;/volume&gt;&lt;number&gt;6-7&lt;/number&gt;&lt;edition&gt;2005/05/13&lt;/edition&gt;&lt;keywords&gt;&lt;keyword&gt;Animals&lt;/keyword&gt;&lt;keyword&gt;Antioxidants/*metabolism&lt;/keyword&gt;&lt;keyword&gt;*Diet, Protein-Restricted&lt;/keyword&gt;&lt;keyword&gt;Female&lt;/keyword&gt;&lt;keyword&gt;Liver/*metabolism&lt;/keyword&gt;&lt;keyword&gt;Longevity/*physiology&lt;/keyword&gt;&lt;keyword&gt;Maternal-Fetal Exchange/*physiology&lt;/keyword&gt;&lt;keyword&gt;Oxidation-Reduction&lt;/keyword&gt;&lt;keyword&gt;Pregnancy&lt;/keyword&gt;&lt;keyword&gt;Pregnancy, Animal/*physiology&lt;/keyword&gt;&lt;keyword&gt;Rats&lt;/keyword&gt;&lt;keyword&gt;Rats, Wistar&lt;/keyword&gt;&lt;/keywords&gt;&lt;dates&gt;&lt;year&gt;2005&lt;/year&gt;&lt;pub-dates&gt;&lt;date&gt;Jun-Jul&lt;/date&gt;&lt;/pub-dates&gt;&lt;/dates&gt;&lt;isbn&gt;0047-6374 (Print)&amp;#xD;0047-6374&lt;/isbn&gt;&lt;accession-num&gt;15888335&lt;/accession-num&gt;&lt;urls&gt;&lt;/urls&gt;&lt;electronic-resource-num&gt;10.1016/j.mad.2005.03.003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1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0B3690AB" w14:textId="77777777" w:rsidTr="005A56EA">
        <w:tc>
          <w:tcPr>
            <w:tcW w:w="4638" w:type="dxa"/>
          </w:tcPr>
          <w:p w14:paraId="0D19EAEB" w14:textId="2A935722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Intentional weight loss reduces mortality rate in a rodent model of dietary obesity</w:t>
            </w:r>
          </w:p>
        </w:tc>
        <w:tc>
          <w:tcPr>
            <w:tcW w:w="2737" w:type="dxa"/>
          </w:tcPr>
          <w:p w14:paraId="3655F4CA" w14:textId="6ADE105D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1A9CC4CC" w14:textId="31173419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Vasselli&lt;/Author&gt;&lt;Year&gt;2005&lt;/Year&gt;&lt;RecNum&gt;818&lt;/RecNum&gt;&lt;DisplayText&gt;(320)&lt;/DisplayText&gt;&lt;record&gt;&lt;rec-number&gt;818&lt;/rec-number&gt;&lt;foreign-keys&gt;&lt;key app="EN" db-id="50f590sfp9xeflexs5cx0dtidspw9w22w0r5" timestamp="1646408365"&gt;818&lt;/key&gt;&lt;/foreign-keys&gt;&lt;ref-type name="Journal Article"&gt;17&lt;/ref-type&gt;&lt;contributors&gt;&lt;authors&gt;&lt;author&gt;Vasselli, J. R.&lt;/author&gt;&lt;author&gt;Weindruch, R.&lt;/author&gt;&lt;author&gt;Heymsfield, S. B.&lt;/author&gt;&lt;author&gt;Pi-Sunyer, F. X.&lt;/author&gt;&lt;author&gt;Boozer, C. N.&lt;/author&gt;&lt;author&gt;Yi, N.&lt;/author&gt;&lt;author&gt;Wang, C.&lt;/author&gt;&lt;author&gt;Pietrobelli, A.&lt;/author&gt;&lt;author&gt;Allison, D. B.&lt;/author&gt;&lt;/authors&gt;&lt;/contributors&gt;&lt;auth-address&gt;New York Obesity Research Center, Columbia University, New York, NY, USA.&lt;/auth-address&gt;&lt;titles&gt;&lt;title&gt;Intentional weight loss reduces mortality rate in a rodent model of dietary obesity&lt;/title&gt;&lt;secondary-title&gt;Obes Res&lt;/secondary-title&gt;&lt;/titles&gt;&lt;periodical&gt;&lt;full-title&gt;Obes Res&lt;/full-title&gt;&lt;/periodical&gt;&lt;pages&gt;693-702&lt;/pages&gt;&lt;volume&gt;13&lt;/volume&gt;&lt;number&gt;4&lt;/number&gt;&lt;edition&gt;2005/05/18&lt;/edition&gt;&lt;keywords&gt;&lt;keyword&gt;Aging&lt;/keyword&gt;&lt;keyword&gt;Animals&lt;/keyword&gt;&lt;keyword&gt;Dietary Fats/*administration &amp;amp; dosage&lt;/keyword&gt;&lt;keyword&gt;Disease Models, Animal&lt;/keyword&gt;&lt;keyword&gt;Energy Intake&lt;/keyword&gt;&lt;keyword&gt;Female&lt;/keyword&gt;&lt;keyword&gt;Male&lt;/keyword&gt;&lt;keyword&gt;Obesity/*etiology/*mortality/therapy&lt;/keyword&gt;&lt;keyword&gt;Rats&lt;/keyword&gt;&lt;keyword&gt;Rats, Sprague-Dawley&lt;/keyword&gt;&lt;keyword&gt;Survival Rate&lt;/keyword&gt;&lt;keyword&gt;Weight Loss/*physiology&lt;/keyword&gt;&lt;/keywords&gt;&lt;dates&gt;&lt;year&gt;2005&lt;/year&gt;&lt;pub-dates&gt;&lt;date&gt;Apr&lt;/date&gt;&lt;/pub-dates&gt;&lt;/dates&gt;&lt;isbn&gt;1071-7323 (Print)&amp;#xD;1071-7323&lt;/isbn&gt;&lt;accession-num&gt;15897478&lt;/accession-num&gt;&lt;urls&gt;&lt;/urls&gt;&lt;electronic-resource-num&gt;10.1038/oby.2005.78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2E30BD" w:rsidRPr="00D72EE4" w14:paraId="39FC09CF" w14:textId="77777777" w:rsidTr="005A56EA">
        <w:tc>
          <w:tcPr>
            <w:tcW w:w="4638" w:type="dxa"/>
          </w:tcPr>
          <w:p w14:paraId="47589955" w14:textId="3F8AA854" w:rsidR="002E30BD" w:rsidRPr="00D72EE4" w:rsidRDefault="002E30BD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iabesity: a polygenic model of dietary-induced obesity from ad libitum overfeeding of Sprague-Dawley rats and its modulation by moderate and marked dietary restriction</w:t>
            </w:r>
          </w:p>
        </w:tc>
        <w:tc>
          <w:tcPr>
            <w:tcW w:w="2737" w:type="dxa"/>
          </w:tcPr>
          <w:p w14:paraId="2CFF27F9" w14:textId="67344947" w:rsidR="002E30BD" w:rsidRPr="00D72EE4" w:rsidRDefault="002E30BD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53AD49FB" w14:textId="5747A759" w:rsidR="002E30BD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ZWVuYW48L0F1dGhvcj48WWVhcj4yMDA1PC9ZZWFyPjxS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ZWVuYW48L0F1dGhvcj48WWVhcj4yMDA1PC9ZZWFyPjxS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30CE457E" w14:textId="77777777" w:rsidTr="005A56EA">
        <w:tc>
          <w:tcPr>
            <w:tcW w:w="4638" w:type="dxa"/>
          </w:tcPr>
          <w:p w14:paraId="15112C0F" w14:textId="34324D18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aloric restriction and body weight independently affect longevity in Wistar rats</w:t>
            </w:r>
          </w:p>
        </w:tc>
        <w:tc>
          <w:tcPr>
            <w:tcW w:w="2737" w:type="dxa"/>
          </w:tcPr>
          <w:p w14:paraId="4ED3F777" w14:textId="4382558A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4C97D07" w14:textId="1A4D5C8D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Wang&lt;/Author&gt;&lt;Year&gt;2004&lt;/Year&gt;&lt;RecNum&gt;821&lt;/RecNum&gt;&lt;DisplayText&gt;(322)&lt;/DisplayText&gt;&lt;record&gt;&lt;rec-number&gt;821&lt;/rec-number&gt;&lt;foreign-keys&gt;&lt;key app="EN" db-id="50f590sfp9xeflexs5cx0dtidspw9w22w0r5" timestamp="1646408711"&gt;821&lt;/key&gt;&lt;/foreign-keys&gt;&lt;ref-type name="Journal Article"&gt;17&lt;/ref-type&gt;&lt;contributors&gt;&lt;authors&gt;&lt;author&gt;Wang, C.&lt;/author&gt;&lt;author&gt;Weindruch, R.&lt;/author&gt;&lt;author&gt;Fernández, J. R.&lt;/author&gt;&lt;author&gt;Coffey, C. S.&lt;/author&gt;&lt;author&gt;Patel, P.&lt;/author&gt;&lt;author&gt;Allison, D. B.&lt;/author&gt;&lt;/authors&gt;&lt;/contributors&gt;&lt;auth-address&gt;Section on Statistical Genetics, Department of Biostatistics, University of Alabama at Birmingham, Birmingham, AL 35294, USA.&lt;/auth-address&gt;&lt;titles&gt;&lt;title&gt;Caloric restriction and body weight independently affect longevity in Wistar rats&lt;/title&gt;&lt;secondary-title&gt;Int J Obes Relat Metab Disord&lt;/secondary-title&gt;&lt;/titles&gt;&lt;periodical&gt;&lt;full-title&gt;Int J Obes Relat Metab Disord&lt;/full-title&gt;&lt;/periodical&gt;&lt;pages&gt;357-62&lt;/pages&gt;&lt;volume&gt;28&lt;/volume&gt;&lt;number&gt;3&lt;/number&gt;&lt;edition&gt;2004/01/16&lt;/edition&gt;&lt;keywords&gt;&lt;keyword&gt;Aging/physiology&lt;/keyword&gt;&lt;keyword&gt;Animals&lt;/keyword&gt;&lt;keyword&gt;Body Weight/*physiology&lt;/keyword&gt;&lt;keyword&gt;*Caloric Restriction&lt;/keyword&gt;&lt;keyword&gt;Diet&lt;/keyword&gt;&lt;keyword&gt;Energy Intake/physiology&lt;/keyword&gt;&lt;keyword&gt;Female&lt;/keyword&gt;&lt;keyword&gt;Longevity/*physiology&lt;/keyword&gt;&lt;keyword&gt;Male&lt;/keyword&gt;&lt;keyword&gt;Proportional Hazards Models&lt;/keyword&gt;&lt;keyword&gt;Rats&lt;/keyword&gt;&lt;keyword&gt;Rats, Wistar&lt;/keyword&gt;&lt;keyword&gt;Survival Analysis&lt;/keyword&gt;&lt;/keywords&gt;&lt;dates&gt;&lt;year&gt;2004&lt;/year&gt;&lt;pub-dates&gt;&lt;date&gt;Mar&lt;/date&gt;&lt;/pub-dates&gt;&lt;/dates&gt;&lt;accession-num&gt;14724654&lt;/accession-num&gt;&lt;urls&gt;&lt;/urls&gt;&lt;electronic-resource-num&gt;10.1038/sj.ijo.0802518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5D075EDE" w14:textId="77777777" w:rsidTr="005A56EA">
        <w:tc>
          <w:tcPr>
            <w:tcW w:w="4638" w:type="dxa"/>
          </w:tcPr>
          <w:p w14:paraId="744CC557" w14:textId="16D4C659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effect of dietary restriction on PhIP-induced mutation in the distal colon and B[a]P- and ENU-induced mutation in the liver of the rat</w:t>
            </w:r>
          </w:p>
        </w:tc>
        <w:tc>
          <w:tcPr>
            <w:tcW w:w="2737" w:type="dxa"/>
          </w:tcPr>
          <w:p w14:paraId="403BA140" w14:textId="7A1860F4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13D0259C" w14:textId="1F2A4D47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ooney&lt;/Author&gt;&lt;Year&gt;2004&lt;/Year&gt;&lt;RecNum&gt;822&lt;/RecNum&gt;&lt;DisplayText&gt;(323)&lt;/DisplayText&gt;&lt;record&gt;&lt;rec-number&gt;822&lt;/rec-number&gt;&lt;foreign-keys&gt;&lt;key app="EN" db-id="50f590sfp9xeflexs5cx0dtidspw9w22w0r5" timestamp="1646408711"&gt;822&lt;/key&gt;&lt;/foreign-keys&gt;&lt;ref-type name="Journal Article"&gt;17&lt;/ref-type&gt;&lt;contributors&gt;&lt;authors&gt;&lt;author&gt;Cooney, G. T.&lt;/author&gt;&lt;author&gt;Holcroft, J.&lt;/author&gt;&lt;author&gt;de Boer, J. G.&lt;/author&gt;&lt;/authors&gt;&lt;/contributors&gt;&lt;auth-address&gt;Centre for Biomedical Research, University of Victoria, BC, Canada.&lt;/auth-address&gt;&lt;titles&gt;&lt;title&gt;The effect of dietary restriction on PhIP-induced mutation in the distal colon and B[a]P- and ENU-induced mutation in the liver of the rat&lt;/title&gt;&lt;secondary-title&gt;Nutr Cancer&lt;/secondary-title&gt;&lt;/titles&gt;&lt;periodical&gt;&lt;full-title&gt;Nutr Cancer&lt;/full-title&gt;&lt;/periodical&gt;&lt;pages&gt;63-70&lt;/pages&gt;&lt;volume&gt;50&lt;/volume&gt;&lt;number&gt;1&lt;/number&gt;&lt;edition&gt;2004/12/02&lt;/edition&gt;&lt;keywords&gt;&lt;keyword&gt;Animals&lt;/keyword&gt;&lt;keyword&gt;Benzo(a)pyrene/*toxicity&lt;/keyword&gt;&lt;keyword&gt;Colon/drug effects&lt;/keyword&gt;&lt;keyword&gt;DNA/drug effects&lt;/keyword&gt;&lt;keyword&gt;*Diet, Reducing&lt;/keyword&gt;&lt;keyword&gt;Ethylnitrosourea/*toxicity&lt;/keyword&gt;&lt;keyword&gt;Female&lt;/keyword&gt;&lt;keyword&gt;Imidazoles/*toxicity&lt;/keyword&gt;&lt;keyword&gt;Liver/drug effects&lt;/keyword&gt;&lt;keyword&gt;Liver Neoplasms, Experimental/*epidemiology&lt;/keyword&gt;&lt;keyword&gt;Male&lt;/keyword&gt;&lt;keyword&gt;Mutagens/*pharmacology&lt;/keyword&gt;&lt;keyword&gt;Rats&lt;/keyword&gt;&lt;keyword&gt;Rats, Inbred F344&lt;/keyword&gt;&lt;keyword&gt;Rats, Mutant Strains&lt;/keyword&gt;&lt;keyword&gt;Sex Factors&lt;/keyword&gt;&lt;/keywords&gt;&lt;dates&gt;&lt;year&gt;2004&lt;/year&gt;&lt;/dates&gt;&lt;isbn&gt;0163-5581 (Print)&amp;#xD;0163-5581&lt;/isbn&gt;&lt;accession-num&gt;15572299&lt;/accession-num&gt;&lt;urls&gt;&lt;/urls&gt;&lt;electronic-resource-num&gt;10.1207/s15327914nc5001_9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14:paraId="4AA5FDD3" w14:textId="2E1FC4DD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94E47" w:rsidRPr="00D72EE4" w14:paraId="625CE677" w14:textId="77777777" w:rsidTr="005A56EA">
        <w:tc>
          <w:tcPr>
            <w:tcW w:w="4638" w:type="dxa"/>
          </w:tcPr>
          <w:p w14:paraId="7ECF54F8" w14:textId="5A2B0E0D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oes food restriction increase life span in lean rats?</w:t>
            </w:r>
          </w:p>
        </w:tc>
        <w:tc>
          <w:tcPr>
            <w:tcW w:w="2737" w:type="dxa"/>
          </w:tcPr>
          <w:p w14:paraId="72FBA4A1" w14:textId="144C57F8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AE79C1D" w14:textId="12A60B5F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Teillet&lt;/Author&gt;&lt;Year&gt;2004&lt;/Year&gt;&lt;RecNum&gt;823&lt;/RecNum&gt;&lt;DisplayText&gt;(324)&lt;/DisplayText&gt;&lt;record&gt;&lt;rec-number&gt;823&lt;/rec-number&gt;&lt;foreign-keys&gt;&lt;key app="EN" db-id="50f590sfp9xeflexs5cx0dtidspw9w22w0r5" timestamp="1646408711"&gt;823&lt;/key&gt;&lt;/foreign-keys&gt;&lt;ref-type name="Journal Article"&gt;17&lt;/ref-type&gt;&lt;contributors&gt;&lt;authors&gt;&lt;author&gt;Teillet, L.&lt;/author&gt;&lt;author&gt;Gouraud, S.&lt;/author&gt;&lt;author&gt;Corman, B.&lt;/author&gt;&lt;/authors&gt;&lt;/contributors&gt;&lt;auth-address&gt;Service de Biologie Cellulaire, CEA/Saclay, 91191 Gif-sur-Yvette, France. laurent.teillet@spr.ap-hop-paris-fr&lt;/auth-address&gt;&lt;titles&gt;&lt;title&gt;Does food restriction increase life span in lean rats?&lt;/title&gt;&lt;secondary-title&gt;J Nutr Health Aging&lt;/secondary-title&gt;&lt;/titles&gt;&lt;periodical&gt;&lt;full-title&gt;J Nutr Health Aging&lt;/full-title&gt;&lt;/periodical&gt;&lt;pages&gt;213-8&lt;/pages&gt;&lt;volume&gt;8&lt;/volume&gt;&lt;number&gt;4&lt;/number&gt;&lt;edition&gt;2004/08/19&lt;/edition&gt;&lt;keywords&gt;&lt;keyword&gt;Aging/*physiology&lt;/keyword&gt;&lt;keyword&gt;Animals&lt;/keyword&gt;&lt;keyword&gt;Body Weight/*physiology&lt;/keyword&gt;&lt;keyword&gt;*Diet, Reducing&lt;/keyword&gt;&lt;keyword&gt;Energy Intake&lt;/keyword&gt;&lt;keyword&gt;Female&lt;/keyword&gt;&lt;keyword&gt;Longevity/*physiology&lt;/keyword&gt;&lt;keyword&gt;Male&lt;/keyword&gt;&lt;keyword&gt;Rats&lt;/keyword&gt;&lt;keyword&gt;Rats, Inbred Strains&lt;/keyword&gt;&lt;keyword&gt;Survival Analysis&lt;/keyword&gt;&lt;/keywords&gt;&lt;dates&gt;&lt;year&gt;2004&lt;/year&gt;&lt;/dates&gt;&lt;isbn&gt;1279-7707 (Print)&amp;#xD;1279-7707&lt;/isbn&gt;&lt;accession-num&gt;15316584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6D934271" w14:textId="77777777" w:rsidTr="005A56EA">
        <w:tc>
          <w:tcPr>
            <w:tcW w:w="4638" w:type="dxa"/>
          </w:tcPr>
          <w:p w14:paraId="24404DAD" w14:textId="22E29FD7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iet restriction in rat toxicity studies: automated gravimetric dispensing equipment for allocating daily rations of powdered rodent diet into pouches and 7-day feeders</w:t>
            </w:r>
          </w:p>
        </w:tc>
        <w:tc>
          <w:tcPr>
            <w:tcW w:w="2737" w:type="dxa"/>
          </w:tcPr>
          <w:p w14:paraId="51F0B07A" w14:textId="12E1AB1B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19AF1A5E" w14:textId="669BBEBC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Petruska&lt;/Author&gt;&lt;Year&gt;2001&lt;/Year&gt;&lt;RecNum&gt;824&lt;/RecNum&gt;&lt;DisplayText&gt;(325)&lt;/DisplayText&gt;&lt;record&gt;&lt;rec-number&gt;824&lt;/rec-number&gt;&lt;foreign-keys&gt;&lt;key app="EN" db-id="50f590sfp9xeflexs5cx0dtidspw9w22w0r5" timestamp="1646408821"&gt;824&lt;/key&gt;&lt;/foreign-keys&gt;&lt;ref-type name="Journal Article"&gt;17&lt;/ref-type&gt;&lt;contributors&gt;&lt;authors&gt;&lt;author&gt;Petruska, J. M.&lt;/author&gt;&lt;author&gt;Haushalter, T. M.&lt;/author&gt;&lt;author&gt;Scott, A.&lt;/author&gt;&lt;author&gt;Davis, T. E.&lt;/author&gt;&lt;/authors&gt;&lt;/contributors&gt;&lt;auth-address&gt;Schering-Plough Research Institute, 144 Route 94, Lafayette, New Jersey 07848, USA.&lt;/auth-address&gt;&lt;titles&gt;&lt;title&gt;Diet restriction in rat toxicity studies: automated gravimetric dispensing equipment for allocating daily rations of powdered rodent diet into pouches and 7-day feeders&lt;/title&gt;&lt;secondary-title&gt;Contemp Top Lab Anim Sci&lt;/secondary-title&gt;&lt;/titles&gt;&lt;periodical&gt;&lt;full-title&gt;Contemp Top Lab Anim Sci&lt;/full-title&gt;&lt;/periodical&gt;&lt;pages&gt;37-43&lt;/pages&gt;&lt;volume&gt;40&lt;/volume&gt;&lt;number&gt;5&lt;/number&gt;&lt;edition&gt;2001/09/19&lt;/edition&gt;&lt;keywords&gt;&lt;keyword&gt;*Animal Feed&lt;/keyword&gt;&lt;keyword&gt;Animal Husbandry/*instrumentation&lt;/keyword&gt;&lt;keyword&gt;Animals&lt;/keyword&gt;&lt;keyword&gt;*Animals, Laboratory&lt;/keyword&gt;&lt;keyword&gt;Carcinogens/*toxicity&lt;/keyword&gt;&lt;keyword&gt;Circadian Rhythm&lt;/keyword&gt;&lt;keyword&gt;Eating&lt;/keyword&gt;&lt;keyword&gt;Female&lt;/keyword&gt;&lt;keyword&gt;*Food Deprivation&lt;/keyword&gt;&lt;keyword&gt;Male&lt;/keyword&gt;&lt;keyword&gt;Rats&lt;/keyword&gt;&lt;keyword&gt;Rats, Sprague-Dawley&lt;/keyword&gt;&lt;keyword&gt;Sex Characteristics&lt;/keyword&gt;&lt;keyword&gt;Weight Gain&lt;/keyword&gt;&lt;keyword&gt;Weight Loss&lt;/keyword&gt;&lt;/keywords&gt;&lt;dates&gt;&lt;year&gt;2001&lt;/year&gt;&lt;pub-dates&gt;&lt;date&gt;Sep&lt;/date&gt;&lt;/pub-dates&gt;&lt;/dates&gt;&lt;isbn&gt;1060-0558 (Print)&amp;#xD;1060-0558&lt;/isbn&gt;&lt;accession-num&gt;11560404&lt;/accession-num&gt;&lt;urls&gt;&lt;/urls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5FF854CA" w14:textId="77777777" w:rsidTr="005A56EA">
        <w:tc>
          <w:tcPr>
            <w:tcW w:w="4638" w:type="dxa"/>
          </w:tcPr>
          <w:p w14:paraId="4568CF07" w14:textId="07644236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Prenatal exposure to a maternal low protein diet shortens life span in rats</w:t>
            </w:r>
          </w:p>
        </w:tc>
        <w:tc>
          <w:tcPr>
            <w:tcW w:w="2737" w:type="dxa"/>
          </w:tcPr>
          <w:p w14:paraId="60DB219F" w14:textId="2F2ED1AD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51A5C80C" w14:textId="14125D20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fr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ihie Sayer&lt;/Author&gt;&lt;Year&gt;2001&lt;/Year&gt;&lt;RecNum&gt;825&lt;/RecNum&gt;&lt;DisplayText&gt;(326)&lt;/DisplayText&gt;&lt;record&gt;&lt;rec-number&gt;825&lt;/rec-number&gt;&lt;foreign-keys&gt;&lt;key app="EN" db-id="50f590sfp9xeflexs5cx0dtidspw9w22w0r5" timestamp="1646408906"&gt;825&lt;/key&gt;&lt;/foreign-keys&gt;&lt;ref-type name="Journal Article"&gt;17&lt;/ref-type&gt;&lt;contributors&gt;&lt;authors&gt;&lt;author&gt;Aihie Sayer, A.&lt;/author&gt;&lt;author&gt;Dunn, R.&lt;/author&gt;&lt;author&gt;Langley-Evans, S.&lt;/author&gt;&lt;author&gt;Cooper, C.&lt;/author&gt;&lt;/authors&gt;&lt;/contributors&gt;&lt;auth-address&gt;MRC Environmental Epidemiology Unit, Southampton General Hospital, University of Southampton, Southampton General Hospital, Southampton, UK. aas@mrc.soton.ac.uk&lt;/auth-address&gt;&lt;titles&gt;&lt;title&gt;Prenatal exposure to a maternal low protein diet shortens life span in rats&lt;/title&gt;&lt;secondary-title&gt;Gerontology&lt;/secondary-title&gt;&lt;/titles&gt;&lt;periodical&gt;&lt;full-title&gt;Gerontology&lt;/full-title&gt;&lt;/periodical&gt;&lt;pages&gt;9-14&lt;/pages&gt;&lt;volume&gt;47&lt;/volume&gt;&lt;number&gt;1&lt;/number&gt;&lt;edition&gt;2001/03/13&lt;/edition&gt;&lt;keywords&gt;&lt;keyword&gt;Animal Nutritional Physiological Phenomena&lt;/keyword&gt;&lt;keyword&gt;Animals&lt;/keyword&gt;&lt;keyword&gt;Diet, Protein-Restricted/*adverse effects&lt;/keyword&gt;&lt;keyword&gt;Female&lt;/keyword&gt;&lt;keyword&gt;Life Expectancy&lt;/keyword&gt;&lt;keyword&gt;Nutritional Physiological Phenomena/*physiology&lt;/keyword&gt;&lt;keyword&gt;Pregnancy&lt;/keyword&gt;&lt;keyword&gt;*Prenatal Exposure Delayed Effects&lt;/keyword&gt;&lt;keyword&gt;Rats&lt;/keyword&gt;&lt;keyword&gt;Survival Analysis&lt;/keyword&gt;&lt;/keywords&gt;&lt;dates&gt;&lt;year&gt;2001&lt;/year&gt;&lt;pub-dates&gt;&lt;date&gt;Jan-Feb&lt;/date&gt;&lt;/pub-dates&gt;&lt;/dates&gt;&lt;isbn&gt;0304-324X (Print)&amp;#xD;0304-324x&lt;/isbn&gt;&lt;accession-num&gt;11244286&lt;/accession-num&gt;&lt;urls&gt;&lt;/urls&gt;&lt;electronic-resource-num&gt;10.1159/00005276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50ACB3CE" w14:textId="77777777" w:rsidTr="005A56EA">
        <w:tc>
          <w:tcPr>
            <w:tcW w:w="4638" w:type="dxa"/>
          </w:tcPr>
          <w:p w14:paraId="54D9C0D1" w14:textId="7BC7023C" w:rsidR="00794E47" w:rsidRPr="00D72EE4" w:rsidRDefault="00794E47" w:rsidP="003129E3">
            <w:pPr>
              <w:pStyle w:val="Heading1"/>
              <w:tabs>
                <w:tab w:val="left" w:pos="1455"/>
              </w:tabs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hronic nephropathy in ad libitum overfed Sprague-Dawley rats and its early attenuation by increasing degrees of dietary (caloric) restriction to control growth</w:t>
            </w:r>
          </w:p>
        </w:tc>
        <w:tc>
          <w:tcPr>
            <w:tcW w:w="2737" w:type="dxa"/>
          </w:tcPr>
          <w:p w14:paraId="40C7004C" w14:textId="322EB436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2D632C71" w14:textId="5F743154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ZWVuYW48L0F1dGhvcj48WWVhcj4yMDAwPC9ZZWFyPjxS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ZWVuYW48L0F1dGhvcj48WWVhcj4yMDAwPC9ZZWFyPjxS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07D8F8B6" w14:textId="77777777" w:rsidTr="005A56EA">
        <w:tc>
          <w:tcPr>
            <w:tcW w:w="4638" w:type="dxa"/>
          </w:tcPr>
          <w:p w14:paraId="0C7ACDFD" w14:textId="0AE53D21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effects of diet, ad Libitum feeding, and moderate and severe dietary restriction on body weight, survival, clinical pathology parameters, and cause of death in control Sprague-Dawley rats</w:t>
            </w:r>
          </w:p>
        </w:tc>
        <w:tc>
          <w:tcPr>
            <w:tcW w:w="2737" w:type="dxa"/>
          </w:tcPr>
          <w:p w14:paraId="5E3D28D1" w14:textId="467DA50B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6B53C5D2" w14:textId="6AC91FDA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ubert&lt;/Author&gt;&lt;Year&gt;2000&lt;/Year&gt;&lt;RecNum&gt;827&lt;/RecNum&gt;&lt;DisplayText&gt;(328)&lt;/DisplayText&gt;&lt;record&gt;&lt;rec-number&gt;827&lt;/rec-number&gt;&lt;foreign-keys&gt;&lt;key app="EN" db-id="50f590sfp9xeflexs5cx0dtidspw9w22w0r5" timestamp="1646408906"&gt;827&lt;/key&gt;&lt;/foreign-keys&gt;&lt;ref-type name="Journal Article"&gt;17&lt;/ref-type&gt;&lt;contributors&gt;&lt;authors&gt;&lt;author&gt;Hubert, M. F.&lt;/author&gt;&lt;author&gt;Laroque, P.&lt;/author&gt;&lt;author&gt;Gillet, J. P.&lt;/author&gt;&lt;author&gt;Keenan, K. P.&lt;/author&gt;&lt;/authors&gt;&lt;/contributors&gt;&lt;auth-address&gt;Department of Safety Assessment, Merck Research Laboratories, 63963 Clermont-Ferrand Cedex 9, France. West Point, Pennsylvania 19486, USA. mariefrancoise_hubert@merck.com&lt;/auth-address&gt;&lt;titles&gt;&lt;title&gt;The effects of diet, ad Libitum feeding, and moderate and severe dietary restriction on body weight, survival, clinical pathology parameters, and cause of death in control Sprague-Dawley rats&lt;/title&gt;&lt;secondary-title&gt;Toxicol Sci&lt;/secondary-title&gt;&lt;/titles&gt;&lt;periodical&gt;&lt;full-title&gt;Toxicol Sci&lt;/full-title&gt;&lt;/periodical&gt;&lt;pages&gt;195-207&lt;/pages&gt;&lt;volume&gt;58&lt;/volume&gt;&lt;number&gt;1&lt;/number&gt;&lt;edition&gt;2000/10/29&lt;/edition&gt;&lt;keywords&gt;&lt;keyword&gt;Animals&lt;/keyword&gt;&lt;keyword&gt;*Blood Chemical Analysis&lt;/keyword&gt;&lt;keyword&gt;Body Weight/*physiology&lt;/keyword&gt;&lt;keyword&gt;*Cause of Death&lt;/keyword&gt;&lt;keyword&gt;*Diet&lt;/keyword&gt;&lt;keyword&gt;Female&lt;/keyword&gt;&lt;keyword&gt;Food Deprivation/*physiology&lt;/keyword&gt;&lt;keyword&gt;Hematologic Tests&lt;/keyword&gt;&lt;keyword&gt;Longevity/*physiology&lt;/keyword&gt;&lt;keyword&gt;Male&lt;/keyword&gt;&lt;keyword&gt;Rats&lt;/keyword&gt;&lt;keyword&gt;Rats, Sprague-Dawley/*physiology&lt;/keyword&gt;&lt;/keywords&gt;&lt;dates&gt;&lt;year&gt;2000&lt;/year&gt;&lt;pub-dates&gt;&lt;date&gt;Nov&lt;/date&gt;&lt;/pub-dates&gt;&lt;/dates&gt;&lt;isbn&gt;1096-6080 (Print)&amp;#xD;1096-0929&lt;/isbn&gt;&lt;accession-num&gt;11053556&lt;/accession-num&gt;&lt;urls&gt;&lt;/urls&gt;&lt;electronic-resource-num&gt;10.1093/toxsci/58.1.19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50A69E1D" w14:textId="77777777" w:rsidTr="005A56EA">
        <w:tc>
          <w:tcPr>
            <w:tcW w:w="4638" w:type="dxa"/>
          </w:tcPr>
          <w:p w14:paraId="29CA157E" w14:textId="206C7AF7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ice with early onset of death (EOD) due to lupus glomerulonephritis</w:t>
            </w:r>
          </w:p>
        </w:tc>
        <w:tc>
          <w:tcPr>
            <w:tcW w:w="2737" w:type="dxa"/>
          </w:tcPr>
          <w:p w14:paraId="48A73F2A" w14:textId="6058591C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532F1788" w14:textId="5B425725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b25kYTwvQXV0aG9yPjxZZWFyPjE5OTk8L1llYXI+PFJl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b25kYTwvQXV0aG9yPjxZZWFyPjE5OTk8L1llYXI+PFJl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2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0620A6E1" w14:textId="77777777" w:rsidTr="005A56EA">
        <w:tc>
          <w:tcPr>
            <w:tcW w:w="4638" w:type="dxa"/>
          </w:tcPr>
          <w:p w14:paraId="230C92FB" w14:textId="47914DEE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ffect of early body weight and moderate dietary restriction on the survival of the Sprague-Dawley rat</w:t>
            </w:r>
          </w:p>
        </w:tc>
        <w:tc>
          <w:tcPr>
            <w:tcW w:w="2737" w:type="dxa"/>
          </w:tcPr>
          <w:p w14:paraId="346F75DC" w14:textId="39BFACB2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309481F" w14:textId="057C7FB7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aroque&lt;/Author&gt;&lt;Year&gt;1997&lt;/Year&gt;&lt;RecNum&gt;829&lt;/RecNum&gt;&lt;DisplayText&gt;(330)&lt;/DisplayText&gt;&lt;record&gt;&lt;rec-number&gt;829&lt;/rec-number&gt;&lt;foreign-keys&gt;&lt;key app="EN" db-id="50f590sfp9xeflexs5cx0dtidspw9w22w0r5" timestamp="1646409074"&gt;829&lt;/key&gt;&lt;/foreign-keys&gt;&lt;ref-type name="Journal Article"&gt;17&lt;/ref-type&gt;&lt;contributors&gt;&lt;authors&gt;&lt;author&gt;Laroque, P.&lt;/author&gt;&lt;author&gt;Keenan, K. P.&lt;/author&gt;&lt;author&gt;Soper, K. A.&lt;/author&gt;&lt;author&gt;Dorian, C.&lt;/author&gt;&lt;author&gt;Gerin, G.&lt;/author&gt;&lt;author&gt;Hoe, C. M.&lt;/author&gt;&lt;author&gt;Duprat, P.&lt;/author&gt;&lt;/authors&gt;&lt;/contributors&gt;&lt;auth-address&gt;Laboratoires MSD-Chibret, Centre de Recherche, Clermont-Ferrand, France.&lt;/auth-address&gt;&lt;titles&gt;&lt;title&gt;Effect of early body weight and moderate dietary restriction on the survival of the Sprague-Dawley rat&lt;/title&gt;&lt;secondary-title&gt;Exp Toxicol Pathol&lt;/secondary-title&gt;&lt;/titles&gt;&lt;periodical&gt;&lt;full-title&gt;Exp Toxicol Pathol&lt;/full-title&gt;&lt;/periodical&gt;&lt;pages&gt;459-65&lt;/pages&gt;&lt;volume&gt;49&lt;/volume&gt;&lt;number&gt;6&lt;/number&gt;&lt;edition&gt;1998/03/12&lt;/edition&gt;&lt;keywords&gt;&lt;keyword&gt;Animals&lt;/keyword&gt;&lt;keyword&gt;*Body Weight&lt;/keyword&gt;&lt;keyword&gt;Cause of Death&lt;/keyword&gt;&lt;keyword&gt;Eating/*physiology&lt;/keyword&gt;&lt;keyword&gt;Female&lt;/keyword&gt;&lt;keyword&gt;Food Deprivation/*physiology&lt;/keyword&gt;&lt;keyword&gt;Male&lt;/keyword&gt;&lt;keyword&gt;Rats&lt;/keyword&gt;&lt;keyword&gt;Rats, Sprague-Dawley/*physiology&lt;/keyword&gt;&lt;keyword&gt;Survival Rate&lt;/keyword&gt;&lt;keyword&gt;Weight Gain/physiology&lt;/keyword&gt;&lt;/keywords&gt;&lt;dates&gt;&lt;year&gt;1997&lt;/year&gt;&lt;pub-dates&gt;&lt;date&gt;Dec&lt;/date&gt;&lt;/pub-dates&gt;&lt;/dates&gt;&lt;isbn&gt;0940-2993 (Print)&amp;#xD;0940-2993&lt;/isbn&gt;&lt;accession-num&gt;9495646&lt;/accession-num&gt;&lt;urls&gt;&lt;/urls&gt;&lt;electronic-resource-num&gt;10.1016/s0940-2993(97)80135-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1095AAD2" w14:textId="77777777" w:rsidTr="005A56EA">
        <w:tc>
          <w:tcPr>
            <w:tcW w:w="4638" w:type="dxa"/>
          </w:tcPr>
          <w:p w14:paraId="2DAEC282" w14:textId="2D42AA66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Spontaneous and induced alterations in the cardiac membranous ventricular septum of fetal, weanling, and adult rats</w:t>
            </w:r>
          </w:p>
        </w:tc>
        <w:tc>
          <w:tcPr>
            <w:tcW w:w="2737" w:type="dxa"/>
          </w:tcPr>
          <w:p w14:paraId="2468B49E" w14:textId="0E01C9D5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5FE5DE7F" w14:textId="0E0177C7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2xvbW9uPC9BdXRob3I+PFllYXI+MTk5NzwvWWVhcj48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Tb2xvbW9uPC9BdXRob3I+PFllYXI+MTk5NzwvWWVhcj48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4A851A62" w14:textId="77777777" w:rsidTr="005A56EA">
        <w:tc>
          <w:tcPr>
            <w:tcW w:w="4638" w:type="dxa"/>
          </w:tcPr>
          <w:p w14:paraId="58C6F75B" w14:textId="06689372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iet, overfeeding, and moderate dietary restriction in control Sprague-Dawley rats: II. Effects on age-related proliferative and degenerative lesions</w:t>
            </w:r>
          </w:p>
        </w:tc>
        <w:tc>
          <w:tcPr>
            <w:tcW w:w="2737" w:type="dxa"/>
          </w:tcPr>
          <w:p w14:paraId="640C3952" w14:textId="33078B81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43FFE1C5" w14:textId="739B0C80" w:rsidR="00794E47" w:rsidRPr="00D72EE4" w:rsidRDefault="0068491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eenan&lt;/Author&gt;&lt;Year&gt;1995&lt;/Year&gt;&lt;RecNum&gt;832&lt;/RecNum&gt;&lt;DisplayText&gt;(332)&lt;/DisplayText&gt;&lt;record&gt;&lt;rec-number&gt;832&lt;/rec-number&gt;&lt;foreign-keys&gt;&lt;key app="EN" db-id="50f590sfp9xeflexs5cx0dtidspw9w22w0r5" timestamp="1646409250"&gt;832&lt;/key&gt;&lt;/foreign-keys&gt;&lt;ref-type name="Journal Article"&gt;17&lt;/ref-type&gt;&lt;contributors&gt;&lt;authors&gt;&lt;author&gt;Keenan, K. P.&lt;/author&gt;&lt;author&gt;Soper, K. A.&lt;/author&gt;&lt;author&gt;Smith, P. F.&lt;/author&gt;&lt;author&gt;Ballam, G. C.&lt;/author&gt;&lt;author&gt;Clark, R. L.&lt;/author&gt;&lt;/authors&gt;&lt;/contributors&gt;&lt;auth-address&gt;Department of Safety Assessment, Merck Research Laboratories, West Point, Pennsylvania 19486, USA.&lt;/auth-address&gt;&lt;titles&gt;&lt;title&gt;Diet, overfeeding, and moderate dietary restriction in control Sprague-Dawley rats: I. Effects on spontaneous neoplasms&lt;/title&gt;&lt;secondary-title&gt;Toxicol Pathol&lt;/secondary-title&gt;&lt;/titles&gt;&lt;periodical&gt;&lt;full-title&gt;Toxicol Pathol&lt;/full-title&gt;&lt;/periodical&gt;&lt;pages&gt;269-86&lt;/pages&gt;&lt;volume&gt;23&lt;/volume&gt;&lt;number&gt;3&lt;/number&gt;&lt;edition&gt;1995/05/01&lt;/edition&gt;&lt;keywords&gt;&lt;keyword&gt;Animal Feed/adverse effects&lt;/keyword&gt;&lt;keyword&gt;Animals&lt;/keyword&gt;&lt;keyword&gt;Cause of Death&lt;/keyword&gt;&lt;keyword&gt;Diet/*adverse effects&lt;/keyword&gt;&lt;keyword&gt;Female&lt;/keyword&gt;&lt;keyword&gt;Food Deprivation/physiology&lt;/keyword&gt;&lt;keyword&gt;Hyperphagia/*physiopathology&lt;/keyword&gt;&lt;keyword&gt;Male&lt;/keyword&gt;&lt;keyword&gt;Neoplasms/etiology/mortality/pathology/*veterinary&lt;/keyword&gt;&lt;keyword&gt;Rats&lt;/keyword&gt;&lt;keyword&gt;Rats, Sprague-Dawley&lt;/keyword&gt;&lt;keyword&gt;Statistics as Topic&lt;/keyword&gt;&lt;/keywords&gt;&lt;dates&gt;&lt;year&gt;1995&lt;/year&gt;&lt;pub-dates&gt;&lt;date&gt;May-Jun&lt;/date&gt;&lt;/pub-dates&gt;&lt;/dates&gt;&lt;isbn&gt;0192-6233 (Print)&amp;#xD;0192-6233&lt;/isbn&gt;&lt;accession-num&gt;7659952&lt;/accession-num&gt;&lt;urls&gt;&lt;/urls&gt;&lt;electronic-resource-num&gt;10.1177/01926233950230030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794E47" w:rsidRPr="00D72EE4" w14:paraId="200092F2" w14:textId="77777777" w:rsidTr="005A56EA">
        <w:tc>
          <w:tcPr>
            <w:tcW w:w="4638" w:type="dxa"/>
          </w:tcPr>
          <w:p w14:paraId="21302ACF" w14:textId="35A2A6CE" w:rsidR="00794E47" w:rsidRPr="00D72EE4" w:rsidRDefault="00794E47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iet, overfeeding, and moderate dietary restriction in control Sprague-Dawley rats: I. Effects on spontaneous neoplasms</w:t>
            </w:r>
          </w:p>
        </w:tc>
        <w:tc>
          <w:tcPr>
            <w:tcW w:w="2737" w:type="dxa"/>
          </w:tcPr>
          <w:p w14:paraId="4FE71C18" w14:textId="437FA16A" w:rsidR="00794E47" w:rsidRPr="00D72EE4" w:rsidRDefault="00794E47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702D96D6" w14:textId="380D4141" w:rsidR="00794E47" w:rsidRPr="00D72EE4" w:rsidRDefault="0068491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de-CH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eenan&lt;/Author&gt;&lt;Year&gt;1995&lt;/Year&gt;&lt;RecNum&gt;831&lt;/RecNum&gt;&lt;DisplayText&gt;(333)&lt;/DisplayText&gt;&lt;record&gt;&lt;rec-number&gt;831&lt;/rec-number&gt;&lt;foreign-keys&gt;&lt;key app="EN" db-id="50f590sfp9xeflexs5cx0dtidspw9w22w0r5" timestamp="1646409250"&gt;831&lt;/key&gt;&lt;/foreign-keys&gt;&lt;ref-type name="Journal Article"&gt;17&lt;/ref-type&gt;&lt;contributors&gt;&lt;authors&gt;&lt;author&gt;Keenan, K. P.&lt;/author&gt;&lt;author&gt;Soper, K. A.&lt;/author&gt;&lt;author&gt;Hertzog, P. R.&lt;/author&gt;&lt;author&gt;Gumprecht, L. A.&lt;/author&gt;&lt;author&gt;Smith, P. F.&lt;/author&gt;&lt;author&gt;Mattson, B. A.&lt;/author&gt;&lt;author&gt;Ballam, G. C.&lt;/author&gt;&lt;author&gt;Clark, R. L.&lt;/author&gt;&lt;/authors&gt;&lt;/contributors&gt;&lt;auth-address&gt;Department of Safety Assessment, Merck Research Laboratories, West Point, Pennsylvania 19486, USA.&lt;/auth-address&gt;&lt;titles&gt;&lt;title&gt;Diet, overfeeding, and moderate dietary restriction in control Sprague-Dawley rats: II. Effects on age-related proliferative and degenerative lesions&lt;/title&gt;&lt;secondary-title&gt;Toxicol Pathol&lt;/secondary-title&gt;&lt;/titles&gt;&lt;periodical&gt;&lt;full-title&gt;Toxicol Pathol&lt;/full-title&gt;&lt;/periodical&gt;&lt;pages&gt;287-302&lt;/pages&gt;&lt;volume&gt;23&lt;/volume&gt;&lt;number&gt;3&lt;/number&gt;&lt;edition&gt;1995/05/01&lt;/edition&gt;&lt;keywords&gt;&lt;keyword&gt;*Aging&lt;/keyword&gt;&lt;keyword&gt;Animal Feed/adverse effects&lt;/keyword&gt;&lt;keyword&gt;Animals&lt;/keyword&gt;&lt;keyword&gt;Body Weight&lt;/keyword&gt;&lt;keyword&gt;Diet/*adverse effects&lt;/keyword&gt;&lt;keyword&gt;Estrus&lt;/keyword&gt;&lt;keyword&gt;Female&lt;/keyword&gt;&lt;keyword&gt;Food Deprivation/*physiology&lt;/keyword&gt;&lt;keyword&gt;Hyperphagia/*physiopathology&lt;/keyword&gt;&lt;keyword&gt;Hyperplasia/pathology&lt;/keyword&gt;&lt;keyword&gt;Male&lt;/keyword&gt;&lt;keyword&gt;Organ Size&lt;/keyword&gt;&lt;keyword&gt;Rats&lt;/keyword&gt;&lt;keyword&gt;Rats, Sprague-Dawley&lt;/keyword&gt;&lt;keyword&gt;Viscera/pathology&lt;/keyword&gt;&lt;/keywords&gt;&lt;dates&gt;&lt;year&gt;1995&lt;/year&gt;&lt;pub-dates&gt;&lt;date&gt;May-Jun&lt;/date&gt;&lt;/pub-dates&gt;&lt;/dates&gt;&lt;isbn&gt;0192-6233 (Print)&amp;#xD;0192-6233&lt;/isbn&gt;&lt;accession-num&gt;7659953&lt;/accession-num&gt;&lt;urls&gt;&lt;/urls&gt;&lt;electronic-resource-num&gt;10.1177/019262339502300306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68491E" w:rsidRPr="00D72EE4" w14:paraId="65C39827" w14:textId="77777777" w:rsidTr="005A56EA">
        <w:tc>
          <w:tcPr>
            <w:tcW w:w="4638" w:type="dxa"/>
          </w:tcPr>
          <w:p w14:paraId="4FDC0241" w14:textId="641CC3BD" w:rsidR="0068491E" w:rsidRPr="00D72EE4" w:rsidRDefault="0068491E" w:rsidP="003129E3">
            <w:pPr>
              <w:pStyle w:val="Heading1"/>
              <w:tabs>
                <w:tab w:val="left" w:pos="1455"/>
              </w:tabs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Biosure Study: influence of composition of diet and food consumption on longevity, degenerative diseases and neoplasia in Wistar rats studied for up to 30 months post weaning</w:t>
            </w:r>
          </w:p>
        </w:tc>
        <w:tc>
          <w:tcPr>
            <w:tcW w:w="2737" w:type="dxa"/>
          </w:tcPr>
          <w:p w14:paraId="464F50A1" w14:textId="5F8B423D" w:rsidR="0068491E" w:rsidRPr="00D72EE4" w:rsidRDefault="0068491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6BD5023C" w14:textId="3E5BCCE6" w:rsidR="0068491E" w:rsidRPr="00D72EE4" w:rsidRDefault="0068491E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Roe&lt;/Author&gt;&lt;Year&gt;1995&lt;/Year&gt;&lt;RecNum&gt;833&lt;/RecNum&gt;&lt;DisplayText&gt;(334)&lt;/DisplayText&gt;&lt;record&gt;&lt;rec-number&gt;833&lt;/rec-number&gt;&lt;foreign-keys&gt;&lt;key app="EN" db-id="50f590sfp9xeflexs5cx0dtidspw9w22w0r5" timestamp="1646409321"&gt;833&lt;/key&gt;&lt;/foreign-keys&gt;&lt;ref-type name="Journal Article"&gt;17&lt;/ref-type&gt;&lt;contributors&gt;&lt;authors&gt;&lt;author&gt;Roe, F. J.&lt;/author&gt;&lt;author&gt;Lee, P. N.&lt;/author&gt;&lt;author&gt;Conybeare, G.&lt;/author&gt;&lt;author&gt;Kelly, D.&lt;/author&gt;&lt;author&gt;Matter, B.&lt;/author&gt;&lt;author&gt;Prentice, D.&lt;/author&gt;&lt;author&gt;Tobin, G.&lt;/author&gt;&lt;/authors&gt;&lt;/contributors&gt;&lt;auth-address&gt;Sandoz Pharma Ltd., Basle, Switzerland.&lt;/auth-address&gt;&lt;titles&gt;&lt;title&gt;The Biosure Study: influence of composition of diet and food consumption on longevity, degenerative diseases and neoplasia in Wistar rats studied for up to 30 months post weaning&lt;/title&gt;&lt;secondary-title&gt;Food Chem Toxicol&lt;/secondary-title&gt;&lt;/titles&gt;&lt;periodical&gt;&lt;full-title&gt;Food Chem Toxicol&lt;/full-title&gt;&lt;/periodical&gt;&lt;pages&gt;1s-100s&lt;/pages&gt;&lt;volume&gt;33 Suppl 1&lt;/volume&gt;&lt;edition&gt;1995/01/01&lt;/edition&gt;&lt;keywords&gt;&lt;keyword&gt;Age Factors&lt;/keyword&gt;&lt;keyword&gt;Animals&lt;/keyword&gt;&lt;keyword&gt;Body Weight&lt;/keyword&gt;&lt;keyword&gt;Chronic Disease/epidemiology&lt;/keyword&gt;&lt;keyword&gt;Female&lt;/keyword&gt;&lt;keyword&gt;Food Deprivation/*physiology&lt;/keyword&gt;&lt;keyword&gt;Longevity/*physiology&lt;/keyword&gt;&lt;keyword&gt;Male&lt;/keyword&gt;&lt;keyword&gt;Neoplasms/epidemiology/*veterinary&lt;/keyword&gt;&lt;keyword&gt;Rats&lt;/keyword&gt;&lt;keyword&gt;Rats, Wistar/*physiology&lt;/keyword&gt;&lt;keyword&gt;Rodent Diseases/*epidemiology&lt;/keyword&gt;&lt;/keywords&gt;&lt;dates&gt;&lt;year&gt;1995&lt;/year&gt;&lt;/dates&gt;&lt;isbn&gt;0278-6915 (Print)&amp;#xD;0278-6915&lt;/isbn&gt;&lt;accession-num&gt;7713457&lt;/accession-num&gt;&lt;urls&gt;&lt;/urls&gt;&lt;electronic-resource-num&gt;10.1016/0278-6915(95)80200-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68491E" w:rsidRPr="00D72EE4" w14:paraId="79B89B5A" w14:textId="77777777" w:rsidTr="005A56EA">
        <w:tc>
          <w:tcPr>
            <w:tcW w:w="4638" w:type="dxa"/>
          </w:tcPr>
          <w:p w14:paraId="1BB100CA" w14:textId="3EAA8FCD" w:rsidR="0068491E" w:rsidRPr="00D72EE4" w:rsidRDefault="0068491E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Reduced tumour incidence in mice with inherited seborrhoeic dermatitis</w:t>
            </w:r>
          </w:p>
        </w:tc>
        <w:tc>
          <w:tcPr>
            <w:tcW w:w="2737" w:type="dxa"/>
          </w:tcPr>
          <w:p w14:paraId="7077F915" w14:textId="6372663B" w:rsidR="0068491E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459B8135" w14:textId="047E0E81" w:rsidR="0068491E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öger&lt;/Author&gt;&lt;Year&gt;1994&lt;/Year&gt;&lt;RecNum&gt;834&lt;/RecNum&gt;&lt;DisplayText&gt;(335)&lt;/DisplayText&gt;&lt;record&gt;&lt;rec-number&gt;834&lt;/rec-number&gt;&lt;foreign-keys&gt;&lt;key app="EN" db-id="50f590sfp9xeflexs5cx0dtidspw9w22w0r5" timestamp="1646409463"&gt;834&lt;/key&gt;&lt;/foreign-keys&gt;&lt;ref-type name="Journal Article"&gt;17&lt;/ref-type&gt;&lt;contributors&gt;&lt;authors&gt;&lt;author&gt;Höger, H.&lt;/author&gt;&lt;author&gt;Gialamas, J.&lt;/author&gt;&lt;author&gt;Adamiker, D.&lt;/author&gt;&lt;/authors&gt;&lt;/contributors&gt;&lt;auth-address&gt;Research Institute for Laboratory Animal Breeding, University of Vienna, Himberg, Austria.&lt;/auth-address&gt;&lt;titles&gt;&lt;title&gt;Reduced tumour incidence in mice with inherited seborrhoeic dermatitis&lt;/title&gt;&lt;secondary-title&gt;Lab Anim&lt;/secondary-title&gt;&lt;/titles&gt;&lt;periodical&gt;&lt;full-title&gt;Lab Anim&lt;/full-title&gt;&lt;/periodical&gt;&lt;pages&gt;340-6&lt;/pages&gt;&lt;volume&gt;28&lt;/volume&gt;&lt;number&gt;4&lt;/number&gt;&lt;edition&gt;1994/10/01&lt;/edition&gt;&lt;keywords&gt;&lt;keyword&gt;Animals&lt;/keyword&gt;&lt;keyword&gt;Body Weight&lt;/keyword&gt;&lt;keyword&gt;Dermatitis, Seborrheic/complications/genetics/*veterinary&lt;/keyword&gt;&lt;keyword&gt;Female&lt;/keyword&gt;&lt;keyword&gt;Heterozygote&lt;/keyword&gt;&lt;keyword&gt;Homozygote&lt;/keyword&gt;&lt;keyword&gt;Longevity&lt;/keyword&gt;&lt;keyword&gt;Male&lt;/keyword&gt;&lt;keyword&gt;Mice&lt;/keyword&gt;&lt;keyword&gt;*Mice, Mutant Strains/genetics&lt;/keyword&gt;&lt;keyword&gt;Neoplasms/complications/epidemiology/*veterinary&lt;/keyword&gt;&lt;keyword&gt;Organ Size&lt;/keyword&gt;&lt;keyword&gt;Rodent Diseases/*epidemiology/genetics&lt;/keyword&gt;&lt;keyword&gt;Specific Pathogen-Free Organisms&lt;/keyword&gt;&lt;/keywords&gt;&lt;dates&gt;&lt;year&gt;1994&lt;/year&gt;&lt;pub-dates&gt;&lt;date&gt;Oct&lt;/date&gt;&lt;/pub-dates&gt;&lt;/dates&gt;&lt;isbn&gt;0023-6772 (Print)&amp;#xD;0023-6772&lt;/isbn&gt;&lt;accession-num&gt;7830374&lt;/accession-num&gt;&lt;urls&gt;&lt;/urls&gt;&lt;electronic-resource-num&gt;10.1258/00236779478074510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5517E758" w14:textId="77777777" w:rsidTr="005A56EA">
        <w:tc>
          <w:tcPr>
            <w:tcW w:w="4638" w:type="dxa"/>
          </w:tcPr>
          <w:p w14:paraId="5DA1C175" w14:textId="7A46E143" w:rsidR="00877875" w:rsidRPr="00D72EE4" w:rsidRDefault="0087787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alorie restriction prevents the occlusive coronary vascular disease of autoimmune (NZW x BXSB)F1 mice</w:t>
            </w:r>
          </w:p>
        </w:tc>
        <w:tc>
          <w:tcPr>
            <w:tcW w:w="2737" w:type="dxa"/>
          </w:tcPr>
          <w:p w14:paraId="218785F0" w14:textId="391033C8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s only</w:t>
            </w:r>
          </w:p>
        </w:tc>
        <w:tc>
          <w:tcPr>
            <w:tcW w:w="2790" w:type="dxa"/>
          </w:tcPr>
          <w:p w14:paraId="672A1942" w14:textId="5A078392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aXp1dGFuaTwvQXV0aG9yPjxZZWFyPjE5OTQ8L1llYXI+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aXp1dGFuaTwvQXV0aG9yPjxZZWFyPjE5OTQ8L1llYXI+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2160056F" w14:textId="77777777" w:rsidTr="005A56EA">
        <w:tc>
          <w:tcPr>
            <w:tcW w:w="4638" w:type="dxa"/>
          </w:tcPr>
          <w:p w14:paraId="11130A2A" w14:textId="241F840D" w:rsidR="00877875" w:rsidRPr="00D72EE4" w:rsidRDefault="0087787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effects of overfeeding and dietary restriction on Sprague-Dawley rat survival and early pathology biomarkers of aging</w:t>
            </w:r>
          </w:p>
        </w:tc>
        <w:tc>
          <w:tcPr>
            <w:tcW w:w="2737" w:type="dxa"/>
          </w:tcPr>
          <w:p w14:paraId="2279B604" w14:textId="3FAF3CF1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248793E" w14:textId="4B8DBCC1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Keenan&lt;/Author&gt;&lt;Year&gt;1994&lt;/Year&gt;&lt;RecNum&gt;836&lt;/RecNum&gt;&lt;DisplayText&gt;(337)&lt;/DisplayText&gt;&lt;record&gt;&lt;rec-number&gt;836&lt;/rec-number&gt;&lt;foreign-keys&gt;&lt;key app="EN" db-id="50f590sfp9xeflexs5cx0dtidspw9w22w0r5" timestamp="1646409463"&gt;836&lt;/key&gt;&lt;/foreign-keys&gt;&lt;ref-type name="Journal Article"&gt;17&lt;/ref-type&gt;&lt;contributors&gt;&lt;authors&gt;&lt;author&gt;Keenan, K. P.&lt;/author&gt;&lt;author&gt;Smith, P. F.&lt;/author&gt;&lt;author&gt;Hertzog, P.&lt;/author&gt;&lt;author&gt;Soper, K.&lt;/author&gt;&lt;author&gt;Ballam, G. C.&lt;/author&gt;&lt;author&gt;Clark, R. L.&lt;/author&gt;&lt;/authors&gt;&lt;/contributors&gt;&lt;auth-address&gt;Department of Safety Assessment, Merck Research Laboratories, West Point, Pennsylvania 19486.&lt;/auth-address&gt;&lt;titles&gt;&lt;title&gt;The effects of overfeeding and dietary restriction on Sprague-Dawley rat survival and early pathology biomarkers of aging&lt;/title&gt;&lt;secondary-title&gt;Toxicol Pathol&lt;/secondary-title&gt;&lt;/titles&gt;&lt;periodical&gt;&lt;full-title&gt;Toxicol Pathol&lt;/full-title&gt;&lt;/periodical&gt;&lt;pages&gt;300-15&lt;/pages&gt;&lt;volume&gt;22&lt;/volume&gt;&lt;number&gt;3&lt;/number&gt;&lt;edition&gt;1994/05/01&lt;/edition&gt;&lt;keywords&gt;&lt;keyword&gt;Aging/physiology&lt;/keyword&gt;&lt;keyword&gt;Animal Feed&lt;/keyword&gt;&lt;keyword&gt;*Animal Nutritional Physiological Phenomena&lt;/keyword&gt;&lt;keyword&gt;Animals&lt;/keyword&gt;&lt;keyword&gt;Eating/physiology&lt;/keyword&gt;&lt;keyword&gt;Female&lt;/keyword&gt;&lt;keyword&gt;Food Deprivation/physiology&lt;/keyword&gt;&lt;keyword&gt;Longevity/physiology&lt;/keyword&gt;&lt;keyword&gt;Male&lt;/keyword&gt;&lt;keyword&gt;Organ Size/physiology&lt;/keyword&gt;&lt;keyword&gt;Rats&lt;/keyword&gt;&lt;keyword&gt;Rats, Sprague-Dawley/*physiology&lt;/keyword&gt;&lt;/keywords&gt;&lt;dates&gt;&lt;year&gt;1994&lt;/year&gt;&lt;pub-dates&gt;&lt;date&gt;May-Jun&lt;/date&gt;&lt;/pub-dates&gt;&lt;/dates&gt;&lt;isbn&gt;0192-6233 (Print)&amp;#xD;0192-6233&lt;/isbn&gt;&lt;accession-num&gt;7817120&lt;/accession-num&gt;&lt;urls&gt;&lt;/urls&gt;&lt;electronic-resource-num&gt;10.1177/019262339402200308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39008658" w14:textId="77777777" w:rsidTr="005A56EA">
        <w:tc>
          <w:tcPr>
            <w:tcW w:w="4638" w:type="dxa"/>
          </w:tcPr>
          <w:p w14:paraId="7BBD38DB" w14:textId="48A698C4" w:rsidR="00877875" w:rsidRPr="00D72EE4" w:rsidRDefault="0087787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early effects of dietary restriction on the pathogenesis of chronic renal disease in Sprague-Dawley rats at 12 months</w:t>
            </w:r>
          </w:p>
        </w:tc>
        <w:tc>
          <w:tcPr>
            <w:tcW w:w="2737" w:type="dxa"/>
          </w:tcPr>
          <w:p w14:paraId="253B18FB" w14:textId="2E5A54FF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673A0C8E" w14:textId="71CBFDC5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umprecht&lt;/Author&gt;&lt;Year&gt;1993&lt;/Year&gt;&lt;RecNum&gt;837&lt;/RecNum&gt;&lt;DisplayText&gt;(338)&lt;/DisplayText&gt;&lt;record&gt;&lt;rec-number&gt;837&lt;/rec-number&gt;&lt;foreign-keys&gt;&lt;key app="EN" db-id="50f590sfp9xeflexs5cx0dtidspw9w22w0r5" timestamp="1646409463"&gt;837&lt;/key&gt;&lt;/foreign-keys&gt;&lt;ref-type name="Journal Article"&gt;17&lt;/ref-type&gt;&lt;contributors&gt;&lt;authors&gt;&lt;author&gt;Gumprecht, L. A.&lt;/author&gt;&lt;author&gt;Long, C. R.&lt;/author&gt;&lt;author&gt;Soper, K. A.&lt;/author&gt;&lt;author&gt;Smith, P. F.&lt;/author&gt;&lt;author&gt;Haschek-Hock, W. M.&lt;/author&gt;&lt;author&gt;Keenan, K. P.&lt;/author&gt;&lt;/authors&gt;&lt;/contributors&gt;&lt;auth-address&gt;Department of Veterinary Pathobiology, University of Illinois College of Veterinary Medicine, Urbana 61801.&lt;/auth-address&gt;&lt;titles&gt;&lt;title&gt;The early effects of dietary restriction on the pathogenesis of chronic renal disease in Sprague-Dawley rats at 12 months&lt;/title&gt;&lt;secondary-title&gt;Toxicol Pathol&lt;/secondary-title&gt;&lt;/titles&gt;&lt;periodical&gt;&lt;full-title&gt;Toxicol Pathol&lt;/full-title&gt;&lt;/periodical&gt;&lt;pages&gt;528-37&lt;/pages&gt;&lt;volume&gt;21&lt;/volume&gt;&lt;number&gt;6&lt;/number&gt;&lt;edition&gt;1993/11/01&lt;/edition&gt;&lt;keywords&gt;&lt;keyword&gt;Animals&lt;/keyword&gt;&lt;keyword&gt;Female&lt;/keyword&gt;&lt;keyword&gt;Food Deprivation/*physiology&lt;/keyword&gt;&lt;keyword&gt;Glutathione/metabolism&lt;/keyword&gt;&lt;keyword&gt;Kidney/metabolism&lt;/keyword&gt;&lt;keyword&gt;Kidney Failure, Chronic/diet therapy/metabolism/pathology/*veterinary&lt;/keyword&gt;&lt;keyword&gt;Male&lt;/keyword&gt;&lt;keyword&gt;Malondialdehyde/metabolism&lt;/keyword&gt;&lt;keyword&gt;Random Allocation&lt;/keyword&gt;&lt;keyword&gt;Rats&lt;/keyword&gt;&lt;keyword&gt;*Rats, Sprague-Dawley&lt;/keyword&gt;&lt;keyword&gt;Rodent Diseases/*diet therapy/metabolism/*pathology&lt;/keyword&gt;&lt;keyword&gt;Urinalysis&lt;/keyword&gt;&lt;/keywords&gt;&lt;dates&gt;&lt;year&gt;1993&lt;/year&gt;&lt;pub-dates&gt;&lt;date&gt;Nov-Dec&lt;/date&gt;&lt;/pub-dates&gt;&lt;/dates&gt;&lt;isbn&gt;0192-6233 (Print)&amp;#xD;0192-6233&lt;/isbn&gt;&lt;accession-num&gt;8052798&lt;/accession-num&gt;&lt;urls&gt;&lt;/urls&gt;&lt;electronic-resource-num&gt;10.1177/019262339302100602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0D15ACAD" w14:textId="77777777" w:rsidTr="005A56EA">
        <w:tc>
          <w:tcPr>
            <w:tcW w:w="4638" w:type="dxa"/>
          </w:tcPr>
          <w:p w14:paraId="642EA0E1" w14:textId="29AD1D54" w:rsidR="00877875" w:rsidRPr="00D72EE4" w:rsidRDefault="0087787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Influence of food intake and sexual segregation on longevity, organ weights and the incidence of non-neoplastic and neoplastic diseases in rats</w:t>
            </w:r>
          </w:p>
        </w:tc>
        <w:tc>
          <w:tcPr>
            <w:tcW w:w="2737" w:type="dxa"/>
          </w:tcPr>
          <w:p w14:paraId="6BDEB971" w14:textId="27A096DC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5A7D1EDB" w14:textId="6A7FE5DA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almon&lt;/Author&gt;&lt;Year&gt;1990&lt;/Year&gt;&lt;RecNum&gt;839&lt;/RecNum&gt;&lt;DisplayText&gt;(339)&lt;/DisplayText&gt;&lt;record&gt;&lt;rec-number&gt;839&lt;/rec-number&gt;&lt;foreign-keys&gt;&lt;key app="EN" db-id="50f590sfp9xeflexs5cx0dtidspw9w22w0r5" timestamp="1646409696"&gt;839&lt;/key&gt;&lt;/foreign-keys&gt;&lt;ref-type name="Journal Article"&gt;17&lt;/ref-type&gt;&lt;contributors&gt;&lt;authors&gt;&lt;author&gt;Salmon, G. K.&lt;/author&gt;&lt;author&gt;Leslie, G.&lt;/author&gt;&lt;author&gt;Roe, F. J.&lt;/author&gt;&lt;author&gt;Lee, P. N.&lt;/author&gt;&lt;/authors&gt;&lt;/contributors&gt;&lt;auth-address&gt;Wellcome Research, Beckenham, UK.&lt;/auth-address&gt;&lt;titles&gt;&lt;title&gt;Influence of food intake and sexual segregation on longevity, organ weights and the incidence of non-neoplastic and neoplastic diseases in rats&lt;/title&gt;&lt;secondary-title&gt;Food Chem Toxicol&lt;/secondary-title&gt;&lt;/titles&gt;&lt;periodical&gt;&lt;full-title&gt;Food Chem Toxicol&lt;/full-title&gt;&lt;/periodical&gt;&lt;pages&gt;39-48&lt;/pages&gt;&lt;volume&gt;28&lt;/volume&gt;&lt;number&gt;1&lt;/number&gt;&lt;edition&gt;1990/01/01&lt;/edition&gt;&lt;keywords&gt;&lt;keyword&gt;Animals&lt;/keyword&gt;&lt;keyword&gt;Brain/growth &amp;amp; development&lt;/keyword&gt;&lt;keyword&gt;*Eating&lt;/keyword&gt;&lt;keyword&gt;Female&lt;/keyword&gt;&lt;keyword&gt;Food Deprivation&lt;/keyword&gt;&lt;keyword&gt;Gonads/growth &amp;amp; development&lt;/keyword&gt;&lt;keyword&gt;Heart/growth &amp;amp; development&lt;/keyword&gt;&lt;keyword&gt;Incidence&lt;/keyword&gt;&lt;keyword&gt;Kidney/growth &amp;amp; development&lt;/keyword&gt;&lt;keyword&gt;Liver/growth &amp;amp; development&lt;/keyword&gt;&lt;keyword&gt;*Longevity&lt;/keyword&gt;&lt;keyword&gt;Male&lt;/keyword&gt;&lt;keyword&gt;Neoplasms/epidemiology/*etiology&lt;/keyword&gt;&lt;keyword&gt;Organ Size&lt;/keyword&gt;&lt;keyword&gt;Parity&lt;/keyword&gt;&lt;keyword&gt;Rats&lt;/keyword&gt;&lt;keyword&gt;Rats, Inbred Strains&lt;/keyword&gt;&lt;keyword&gt;*Sexual Behavior, Animal&lt;/keyword&gt;&lt;keyword&gt;Specific Pathogen-Free Organisms&lt;/keyword&gt;&lt;keyword&gt;Weight Gain&lt;/keyword&gt;&lt;/keywords&gt;&lt;dates&gt;&lt;year&gt;1990&lt;/year&gt;&lt;pub-dates&gt;&lt;date&gt;Jan&lt;/date&gt;&lt;/pub-dates&gt;&lt;/dates&gt;&lt;isbn&gt;0278-6915 (Print)&amp;#xD;0278-6915&lt;/isbn&gt;&lt;accession-num&gt;2138115&lt;/accession-num&gt;&lt;urls&gt;&lt;/urls&gt;&lt;electronic-resource-num&gt;10.1016/0278-6915(90)90134-9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3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58E24749" w14:textId="77777777" w:rsidTr="005A56EA">
        <w:tc>
          <w:tcPr>
            <w:tcW w:w="4638" w:type="dxa"/>
          </w:tcPr>
          <w:p w14:paraId="138E18A8" w14:textId="66CFE14F" w:rsidR="00877875" w:rsidRPr="00D72EE4" w:rsidRDefault="0087787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Changes in hepatic androgen sensitivity and gene expression during aging</w:t>
            </w:r>
          </w:p>
        </w:tc>
        <w:tc>
          <w:tcPr>
            <w:tcW w:w="2737" w:type="dxa"/>
          </w:tcPr>
          <w:p w14:paraId="4D549429" w14:textId="66EF3CCF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40C4CC66" w14:textId="19987DDD" w:rsidR="00877875" w:rsidRPr="00D72EE4" w:rsidRDefault="0087787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Chatterjee&lt;/Author&gt;&lt;Year&gt;1990&lt;/Year&gt;&lt;RecNum&gt;838&lt;/RecNum&gt;&lt;DisplayText&gt;(340)&lt;/DisplayText&gt;&lt;record&gt;&lt;rec-number&gt;838&lt;/rec-number&gt;&lt;foreign-keys&gt;&lt;key app="EN" db-id="50f590sfp9xeflexs5cx0dtidspw9w22w0r5" timestamp="1646409695"&gt;838&lt;/key&gt;&lt;/foreign-keys&gt;&lt;ref-type name="Journal Article"&gt;17&lt;/ref-type&gt;&lt;contributors&gt;&lt;authors&gt;&lt;author&gt;Chatterjee, B.&lt;/author&gt;&lt;author&gt;Roy, A. K.&lt;/author&gt;&lt;/authors&gt;&lt;/contributors&gt;&lt;auth-address&gt;Department of Cellular and Structural Biology, University of Texas Health Science Center, San Antonio 78284.&lt;/auth-address&gt;&lt;titles&gt;&lt;title&gt;Changes in hepatic androgen sensitivity and gene expression during aging&lt;/title&gt;&lt;secondary-title&gt;J Steroid Biochem Mol Biol&lt;/secondary-title&gt;&lt;/titles&gt;&lt;periodical&gt;&lt;full-title&gt;J Steroid Biochem Mol Biol&lt;/full-title&gt;&lt;/periodical&gt;&lt;pages&gt;437-45&lt;/pages&gt;&lt;volume&gt;37&lt;/volume&gt;&lt;number&gt;3&lt;/number&gt;&lt;edition&gt;1990/11/20&lt;/edition&gt;&lt;keywords&gt;&lt;keyword&gt;Aging/genetics/*physiology&lt;/keyword&gt;&lt;keyword&gt;Alpha-Globulins&lt;/keyword&gt;&lt;keyword&gt;Androgens/*physiology&lt;/keyword&gt;&lt;keyword&gt;Animals&lt;/keyword&gt;&lt;keyword&gt;Calcium-Binding Proteins&lt;/keyword&gt;&lt;keyword&gt;Energy Intake/physiology&lt;/keyword&gt;&lt;keyword&gt;Female&lt;/keyword&gt;&lt;keyword&gt;Gene Expression/physiology&lt;/keyword&gt;&lt;keyword&gt;Gonads/physiology/surgery&lt;/keyword&gt;&lt;keyword&gt;Liver/*physiology&lt;/keyword&gt;&lt;keyword&gt;Male&lt;/keyword&gt;&lt;keyword&gt;Proteins/genetics&lt;/keyword&gt;&lt;keyword&gt;Rats&lt;/keyword&gt;&lt;keyword&gt;Sulfotransferases&lt;/keyword&gt;&lt;/keywords&gt;&lt;dates&gt;&lt;year&gt;1990&lt;/year&gt;&lt;pub-dates&gt;&lt;date&gt;Nov 20&lt;/date&gt;&lt;/pub-dates&gt;&lt;/dates&gt;&lt;isbn&gt;0960-0760 (Print)&amp;#xD;0960-0760&lt;/isbn&gt;&lt;accession-num&gt;2257247&lt;/accession-num&gt;&lt;urls&gt;&lt;/urls&gt;&lt;electronic-resource-num&gt;10.1016/0960-0760(90)90495-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65D8E3DA" w14:textId="77777777" w:rsidTr="005A56EA">
        <w:tc>
          <w:tcPr>
            <w:tcW w:w="4638" w:type="dxa"/>
          </w:tcPr>
          <w:p w14:paraId="7BD59A60" w14:textId="7CCB405A" w:rsidR="00877875" w:rsidRPr="00D72EE4" w:rsidRDefault="0093132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Nutrition, onset of disease, and longevity in the rat</w:t>
            </w:r>
          </w:p>
        </w:tc>
        <w:tc>
          <w:tcPr>
            <w:tcW w:w="2737" w:type="dxa"/>
          </w:tcPr>
          <w:p w14:paraId="4C90536E" w14:textId="7AA04A15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57DD74DB" w14:textId="25C5B523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Berg&lt;/Author&gt;&lt;Year&gt;1965&lt;/Year&gt;&lt;RecNum&gt;845&lt;/RecNum&gt;&lt;DisplayText&gt;(341)&lt;/DisplayText&gt;&lt;record&gt;&lt;rec-number&gt;845&lt;/rec-number&gt;&lt;foreign-keys&gt;&lt;key app="EN" db-id="50f590sfp9xeflexs5cx0dtidspw9w22w0r5" timestamp="1646409882"&gt;845&lt;/key&gt;&lt;/foreign-keys&gt;&lt;ref-type name="Journal Article"&gt;17&lt;/ref-type&gt;&lt;contributors&gt;&lt;authors&gt;&lt;author&gt;Berg, B. N.&lt;/author&gt;&lt;author&gt;Simms, H. S.&lt;/author&gt;&lt;/authors&gt;&lt;/contributors&gt;&lt;titles&gt;&lt;title&gt;Nutrition, onset of disease, and longevity in the rat&lt;/title&gt;&lt;secondary-title&gt;Can Med Assoc J&lt;/secondary-title&gt;&lt;/titles&gt;&lt;periodical&gt;&lt;full-title&gt;Can Med Assoc J&lt;/full-title&gt;&lt;/periodical&gt;&lt;pages&gt;911-3&lt;/pages&gt;&lt;volume&gt;93&lt;/volume&gt;&lt;number&gt;17&lt;/number&gt;&lt;edition&gt;1965/10/23&lt;/edition&gt;&lt;keywords&gt;&lt;keyword&gt;Aging&lt;/keyword&gt;&lt;keyword&gt;Animals&lt;/keyword&gt;&lt;keyword&gt;Arteritis/*epidemiology&lt;/keyword&gt;&lt;keyword&gt;Bone Development&lt;/keyword&gt;&lt;keyword&gt;Cardiomyopathies/*epidemiology&lt;/keyword&gt;&lt;keyword&gt;Female&lt;/keyword&gt;&lt;keyword&gt;Gonads/physiology&lt;/keyword&gt;&lt;keyword&gt;*Longevity&lt;/keyword&gt;&lt;keyword&gt;Male&lt;/keyword&gt;&lt;keyword&gt;Muscular Diseases/*epidemiology&lt;/keyword&gt;&lt;keyword&gt;Neoplasms/*epidemiology&lt;/keyword&gt;&lt;keyword&gt;Nephrosis/*epidemiology&lt;/keyword&gt;&lt;keyword&gt;*Nutritional Physiological Phenomena&lt;/keyword&gt;&lt;keyword&gt;*Rats&lt;/keyword&gt;&lt;/keywords&gt;&lt;dates&gt;&lt;year&gt;1965&lt;/year&gt;&lt;pub-dates&gt;&lt;date&gt;Oct 23&lt;/date&gt;&lt;/pub-dates&gt;&lt;/dates&gt;&lt;isbn&gt;0008-4409 (Print)&amp;#xD;0008-4409&lt;/isbn&gt;&lt;accession-num&gt;5829407&lt;/accession-num&gt;&lt;urls&gt;&lt;/urls&gt;&lt;custom2&gt;PMC1928978&lt;/custom2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33E82D90" w14:textId="77777777" w:rsidTr="005A56EA">
        <w:tc>
          <w:tcPr>
            <w:tcW w:w="4638" w:type="dxa"/>
          </w:tcPr>
          <w:p w14:paraId="3A2CC860" w14:textId="4C492176" w:rsidR="00877875" w:rsidRPr="00D72EE4" w:rsidRDefault="0093132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The importance of the period of dietary restriction of the dam on behavior and growth in the rat</w:t>
            </w:r>
          </w:p>
        </w:tc>
        <w:tc>
          <w:tcPr>
            <w:tcW w:w="2737" w:type="dxa"/>
          </w:tcPr>
          <w:p w14:paraId="630FEE4E" w14:textId="17C730C4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75360198" w14:textId="3E95CC00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Hsueh&lt;/Author&gt;&lt;Year&gt;1974&lt;/Year&gt;&lt;RecNum&gt;844&lt;/RecNum&gt;&lt;DisplayText&gt;(342)&lt;/DisplayText&gt;&lt;record&gt;&lt;rec-number&gt;844&lt;/rec-number&gt;&lt;foreign-keys&gt;&lt;key app="EN" db-id="50f590sfp9xeflexs5cx0dtidspw9w22w0r5" timestamp="1646409882"&gt;844&lt;/key&gt;&lt;/foreign-keys&gt;&lt;ref-type name="Journal Article"&gt;17&lt;/ref-type&gt;&lt;contributors&gt;&lt;authors&gt;&lt;author&gt;Hsueh, A. M.&lt;/author&gt;&lt;author&gt;Simonson, M.&lt;/author&gt;&lt;author&gt;Chow, B. F.&lt;/author&gt;&lt;author&gt;Hanson, H. M.&lt;/author&gt;&lt;/authors&gt;&lt;/contributors&gt;&lt;titles&gt;&lt;title&gt;The importance of the period of dietary restriction of the dam on behavior and growth in the rat&lt;/title&gt;&lt;secondary-title&gt;J Nutr&lt;/secondary-title&gt;&lt;/titles&gt;&lt;periodical&gt;&lt;full-title&gt;J Nutr&lt;/full-title&gt;&lt;/periodical&gt;&lt;pages&gt;37-46&lt;/pages&gt;&lt;volume&gt;104&lt;/volume&gt;&lt;number&gt;1&lt;/number&gt;&lt;edition&gt;1974/01/01&lt;/edition&gt;&lt;keywords&gt;&lt;keyword&gt;Animal Nutritional Physiological Phenomena&lt;/keyword&gt;&lt;keyword&gt;Animals&lt;/keyword&gt;&lt;keyword&gt;*Behavior, Animal&lt;/keyword&gt;&lt;keyword&gt;Body Weight&lt;/keyword&gt;&lt;keyword&gt;Eyelids/physiology&lt;/keyword&gt;&lt;keyword&gt;Female&lt;/keyword&gt;&lt;keyword&gt;Food Deprivation&lt;/keyword&gt;&lt;keyword&gt;Growth Disorders/etiology&lt;/keyword&gt;&lt;keyword&gt;Lactation&lt;/keyword&gt;&lt;keyword&gt;Learning&lt;/keyword&gt;&lt;keyword&gt;Male&lt;/keyword&gt;&lt;keyword&gt;Maternal-Fetal Exchange&lt;/keyword&gt;&lt;keyword&gt;Nutrition Disorders/complications/mortality/*physiopathology&lt;/keyword&gt;&lt;keyword&gt;Placenta Diseases/complications/mortality&lt;/keyword&gt;&lt;keyword&gt;Pregnancy&lt;/keyword&gt;&lt;keyword&gt;*Pregnancy Complications&lt;/keyword&gt;&lt;keyword&gt;Rats&lt;/keyword&gt;&lt;keyword&gt;Reproduction&lt;/keyword&gt;&lt;keyword&gt;Time Factors&lt;/keyword&gt;&lt;keyword&gt;Tooth Eruption&lt;/keyword&gt;&lt;/keywords&gt;&lt;dates&gt;&lt;year&gt;1974&lt;/year&gt;&lt;pub-dates&gt;&lt;date&gt;Jan&lt;/date&gt;&lt;/pub-dates&gt;&lt;/dates&gt;&lt;isbn&gt;0022-3166 (Print)&amp;#xD;0022-3166&lt;/isbn&gt;&lt;accession-num&gt;4809065&lt;/accession-num&gt;&lt;urls&gt;&lt;/urls&gt;&lt;electronic-resource-num&gt;10.1093/jn/104.1.37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2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76F47216" w14:textId="77777777" w:rsidTr="005A56EA">
        <w:tc>
          <w:tcPr>
            <w:tcW w:w="4638" w:type="dxa"/>
          </w:tcPr>
          <w:p w14:paraId="6D28C533" w14:textId="24955BDB" w:rsidR="00877875" w:rsidRPr="00D72EE4" w:rsidRDefault="0093132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Mature body weight and life span of male and female progeny of primiparous rats fed a low protein or adequate diet throughout pregnancy</w:t>
            </w:r>
          </w:p>
        </w:tc>
        <w:tc>
          <w:tcPr>
            <w:tcW w:w="2737" w:type="dxa"/>
          </w:tcPr>
          <w:p w14:paraId="50223834" w14:textId="4B19B784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4BD2F456" w14:textId="3E927F56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Pond&lt;/Author&gt;&lt;Year&gt;1981&lt;/Year&gt;&lt;RecNum&gt;843&lt;/RecNum&gt;&lt;DisplayText&gt;(343)&lt;/DisplayText&gt;&lt;record&gt;&lt;rec-number&gt;843&lt;/rec-number&gt;&lt;foreign-keys&gt;&lt;key app="EN" db-id="50f590sfp9xeflexs5cx0dtidspw9w22w0r5" timestamp="1646409882"&gt;843&lt;/key&gt;&lt;/foreign-keys&gt;&lt;ref-type name="Journal Article"&gt;17&lt;/ref-type&gt;&lt;contributors&gt;&lt;authors&gt;&lt;author&gt;Pond, W. G.&lt;/author&gt;&lt;author&gt;Wu, J. F.&lt;/author&gt;&lt;/authors&gt;&lt;/contributors&gt;&lt;titles&gt;&lt;title&gt;Mature body weight and life span of male and female progeny of primiparous rats fed a low protein or adequate diet throughout pregnancy&lt;/title&gt;&lt;secondary-title&gt;J Nutr&lt;/secondary-title&gt;&lt;/titles&gt;&lt;periodical&gt;&lt;full-title&gt;J Nutr&lt;/full-title&gt;&lt;/periodical&gt;&lt;pages&gt;1949-54&lt;/pages&gt;&lt;volume&gt;111&lt;/volume&gt;&lt;number&gt;11&lt;/number&gt;&lt;edition&gt;1981/11/01&lt;/edition&gt;&lt;keywords&gt;&lt;keyword&gt;Animals&lt;/keyword&gt;&lt;keyword&gt;*Birth Weight&lt;/keyword&gt;&lt;keyword&gt;Body Weight&lt;/keyword&gt;&lt;keyword&gt;Dietary Proteins/administration &amp;amp; dosage&lt;/keyword&gt;&lt;keyword&gt;Female&lt;/keyword&gt;&lt;keyword&gt;Longevity&lt;/keyword&gt;&lt;keyword&gt;Male&lt;/keyword&gt;&lt;keyword&gt;Maternal-Fetal Exchange&lt;/keyword&gt;&lt;keyword&gt;Pregnancy&lt;/keyword&gt;&lt;keyword&gt;Pregnancy Complications/*physiopathology&lt;/keyword&gt;&lt;keyword&gt;Protein Deficiency/*physiopathology&lt;/keyword&gt;&lt;keyword&gt;Rats&lt;/keyword&gt;&lt;keyword&gt;Rats, Inbred Strains&lt;/keyword&gt;&lt;keyword&gt;Sex Factors&lt;/keyword&gt;&lt;/keywords&gt;&lt;dates&gt;&lt;year&gt;1981&lt;/year&gt;&lt;pub-dates&gt;&lt;date&gt;Nov&lt;/date&gt;&lt;/pub-dates&gt;&lt;/dates&gt;&lt;isbn&gt;0022-3166 (Print)&amp;#xD;0022-3166&lt;/isbn&gt;&lt;accession-num&gt;7299492&lt;/accession-num&gt;&lt;urls&gt;&lt;/urls&gt;&lt;electronic-resource-num&gt;10.1093/jn/111.11.1949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3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04EC6680" w14:textId="77777777" w:rsidTr="005A56EA">
        <w:tc>
          <w:tcPr>
            <w:tcW w:w="4638" w:type="dxa"/>
          </w:tcPr>
          <w:p w14:paraId="1AC9B6F2" w14:textId="5187BD9B" w:rsidR="00877875" w:rsidRPr="00D72EE4" w:rsidRDefault="0093132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nergy/protein interrelation in experimental food restriction</w:t>
            </w:r>
          </w:p>
        </w:tc>
        <w:tc>
          <w:tcPr>
            <w:tcW w:w="2737" w:type="dxa"/>
          </w:tcPr>
          <w:p w14:paraId="477C2C9E" w14:textId="3C2C94FD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01C886EA" w14:textId="57391B57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nantharaman&lt;/Author&gt;&lt;Year&gt;1983&lt;/Year&gt;&lt;RecNum&gt;841&lt;/RecNum&gt;&lt;DisplayText&gt;(344)&lt;/DisplayText&gt;&lt;record&gt;&lt;rec-number&gt;841&lt;/rec-number&gt;&lt;foreign-keys&gt;&lt;key app="EN" db-id="50f590sfp9xeflexs5cx0dtidspw9w22w0r5" timestamp="1646409882"&gt;841&lt;/key&gt;&lt;/foreign-keys&gt;&lt;ref-type name="Journal Article"&gt;17&lt;/ref-type&gt;&lt;contributors&gt;&lt;authors&gt;&lt;author&gt;Anantharaman, K.&lt;/author&gt;&lt;/authors&gt;&lt;/contributors&gt;&lt;titles&gt;&lt;title&gt;Energy/protein interrelation in experimental food restriction&lt;/title&gt;&lt;secondary-title&gt;Experientia Suppl&lt;/secondary-title&gt;&lt;/titles&gt;&lt;periodical&gt;&lt;full-title&gt;Experientia Suppl&lt;/full-title&gt;&lt;/periodical&gt;&lt;pages&gt;157-70&lt;/pages&gt;&lt;volume&gt;44&lt;/volume&gt;&lt;edition&gt;1983/01/01&lt;/edition&gt;&lt;keywords&gt;&lt;keyword&gt;Age Factors&lt;/keyword&gt;&lt;keyword&gt;Animals&lt;/keyword&gt;&lt;keyword&gt;Body Weight&lt;/keyword&gt;&lt;keyword&gt;Dietary Proteins/*administration &amp;amp; dosage&lt;/keyword&gt;&lt;keyword&gt;*Energy Intake&lt;/keyword&gt;&lt;keyword&gt;*Energy Metabolism&lt;/keyword&gt;&lt;keyword&gt;Female&lt;/keyword&gt;&lt;keyword&gt;Lactation&lt;/keyword&gt;&lt;keyword&gt;Longevity&lt;/keyword&gt;&lt;keyword&gt;Male&lt;/keyword&gt;&lt;keyword&gt;Mice&lt;/keyword&gt;&lt;keyword&gt;Nutritional Requirements&lt;/keyword&gt;&lt;keyword&gt;Pregnancy&lt;/keyword&gt;&lt;keyword&gt;*Pregnancy, Animal&lt;/keyword&gt;&lt;keyword&gt;Rats&lt;/keyword&gt;&lt;keyword&gt;Rats, Inbred Strains&lt;/keyword&gt;&lt;keyword&gt;Sex Factors&lt;/keyword&gt;&lt;/keywords&gt;&lt;dates&gt;&lt;year&gt;1983&lt;/year&gt;&lt;/dates&gt;&lt;isbn&gt;0071-335X (Print)&amp;#xD;0071-335x&lt;/isbn&gt;&lt;accession-num&gt;6580175&lt;/accession-num&gt;&lt;urls&gt;&lt;/urls&gt;&lt;electronic-resource-num&gt;10.1007/978-3-0348-6540-1_10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4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877875" w:rsidRPr="00D72EE4" w14:paraId="0113E9E2" w14:textId="77777777" w:rsidTr="005A56EA">
        <w:tc>
          <w:tcPr>
            <w:tcW w:w="4638" w:type="dxa"/>
          </w:tcPr>
          <w:p w14:paraId="7C24E569" w14:textId="494EB6FE" w:rsidR="00877875" w:rsidRPr="00D72EE4" w:rsidRDefault="0093132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nvironmental and genetic factors that influence immunity and longevity in mice</w:t>
            </w:r>
          </w:p>
        </w:tc>
        <w:tc>
          <w:tcPr>
            <w:tcW w:w="2737" w:type="dxa"/>
          </w:tcPr>
          <w:p w14:paraId="2E81E4B9" w14:textId="359C857B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 intervention</w:t>
            </w:r>
          </w:p>
        </w:tc>
        <w:tc>
          <w:tcPr>
            <w:tcW w:w="2790" w:type="dxa"/>
          </w:tcPr>
          <w:p w14:paraId="0F0DD242" w14:textId="300FA5F4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Anderson&lt;/Author&gt;&lt;Year&gt;1985&lt;/Year&gt;&lt;RecNum&gt;842&lt;/RecNum&gt;&lt;DisplayText&gt;(345)&lt;/DisplayText&gt;&lt;record&gt;&lt;rec-number&gt;842&lt;/rec-number&gt;&lt;foreign-keys&gt;&lt;key app="EN" db-id="50f590sfp9xeflexs5cx0dtidspw9w22w0r5" timestamp="1646409882"&gt;842&lt;/key&gt;&lt;/foreign-keys&gt;&lt;ref-type name="Journal Article"&gt;17&lt;/ref-type&gt;&lt;contributors&gt;&lt;authors&gt;&lt;author&gt;Anderson, D. J.&lt;/author&gt;&lt;author&gt;Watson, A. L.&lt;/author&gt;&lt;author&gt;Yunis, E. J.&lt;/author&gt;&lt;/authors&gt;&lt;/contributors&gt;&lt;titles&gt;&lt;title&gt;Environmental and genetic factors that influence immunity and longevity in mice&lt;/title&gt;&lt;secondary-title&gt;Basic Life Sci&lt;/secondary-title&gt;&lt;/titles&gt;&lt;periodical&gt;&lt;full-title&gt;Basic Life Sci&lt;/full-title&gt;&lt;/periodical&gt;&lt;pages&gt;231-40&lt;/pages&gt;&lt;volume&gt;35&lt;/volume&gt;&lt;edition&gt;1985/01/01&lt;/edition&gt;&lt;keywords&gt;&lt;keyword&gt;Aging&lt;/keyword&gt;&lt;keyword&gt;Animals&lt;/keyword&gt;&lt;keyword&gt;Female&lt;/keyword&gt;&lt;keyword&gt;*Immunity&lt;/keyword&gt;&lt;keyword&gt;*Longevity&lt;/keyword&gt;&lt;keyword&gt;Major Histocompatibility Complex&lt;/keyword&gt;&lt;keyword&gt;Male&lt;/keyword&gt;&lt;keyword&gt;Mice&lt;/keyword&gt;&lt;keyword&gt;Mice, Inbred Strains/*genetics&lt;/keyword&gt;&lt;keyword&gt;Sex Factors&lt;/keyword&gt;&lt;/keywords&gt;&lt;dates&gt;&lt;year&gt;1985&lt;/year&gt;&lt;/dates&gt;&lt;isbn&gt;0090-5542 (Print)&amp;#xD;0090-5542&lt;/isbn&gt;&lt;accession-num&gt;4062812&lt;/accession-num&gt;&lt;urls&gt;&lt;/urls&gt;&lt;electronic-resource-num&gt;10.1007/978-1-4899-2218-2_14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5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14:paraId="48305404" w14:textId="616F89FE" w:rsidR="0093132A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877875" w:rsidRPr="00D72EE4" w14:paraId="004474F7" w14:textId="77777777" w:rsidTr="005A56EA">
        <w:tc>
          <w:tcPr>
            <w:tcW w:w="4638" w:type="dxa"/>
          </w:tcPr>
          <w:p w14:paraId="74004110" w14:textId="3D461957" w:rsidR="00877875" w:rsidRPr="00D72EE4" w:rsidRDefault="0093132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Effects of maternal dietary restriction in vitamin B-6 on neocortex development in rats: B-6 vitamer  concentrations, volume and cell estimates</w:t>
            </w:r>
          </w:p>
        </w:tc>
        <w:tc>
          <w:tcPr>
            <w:tcW w:w="2737" w:type="dxa"/>
          </w:tcPr>
          <w:p w14:paraId="48CD0B55" w14:textId="029569E3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7D389F4E" w14:textId="5ACD1500" w:rsidR="00877875" w:rsidRPr="00D72EE4" w:rsidRDefault="0093132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Groziak&lt;/Author&gt;&lt;Year&gt;1987&lt;/Year&gt;&lt;RecNum&gt;840&lt;/RecNum&gt;&lt;DisplayText&gt;(346)&lt;/DisplayText&gt;&lt;record&gt;&lt;rec-number&gt;840&lt;/rec-number&gt;&lt;foreign-keys&gt;&lt;key app="EN" db-id="50f590sfp9xeflexs5cx0dtidspw9w22w0r5" timestamp="1646409882"&gt;840&lt;/key&gt;&lt;/foreign-keys&gt;&lt;ref-type name="Journal Article"&gt;17&lt;/ref-type&gt;&lt;contributors&gt;&lt;authors&gt;&lt;author&gt;Groziak, S. M.&lt;/author&gt;&lt;author&gt;Kirksey, A.&lt;/author&gt;&lt;/authors&gt;&lt;/contributors&gt;&lt;titles&gt;&lt;title&gt;Effects of maternal dietary restriction in vitamin B-6 on neocortex development in rats: B-6 vitamer concentrations, volume and cell estimates&lt;/title&gt;&lt;secondary-title&gt;J Nutr&lt;/secondary-title&gt;&lt;/titles&gt;&lt;periodical&gt;&lt;full-title&gt;J Nutr&lt;/full-title&gt;&lt;/periodical&gt;&lt;pages&gt;1045-52&lt;/pages&gt;&lt;volume&gt;117&lt;/volume&gt;&lt;number&gt;6&lt;/number&gt;&lt;edition&gt;1987/06/01&lt;/edition&gt;&lt;keywords&gt;&lt;keyword&gt;Animals&lt;/keyword&gt;&lt;keyword&gt;Cell Count&lt;/keyword&gt;&lt;keyword&gt;Cerebral Cortex/*abnormalities/growth &amp;amp; development/metabolism&lt;/keyword&gt;&lt;keyword&gt;Female&lt;/keyword&gt;&lt;keyword&gt;Lactation&lt;/keyword&gt;&lt;keyword&gt;Male&lt;/keyword&gt;&lt;keyword&gt;Neurons/pathology&lt;/keyword&gt;&lt;keyword&gt;Pregnancy&lt;/keyword&gt;&lt;keyword&gt;*Pregnancy Complications&lt;/keyword&gt;&lt;keyword&gt;Pyridoxine/*metabolism&lt;/keyword&gt;&lt;keyword&gt;Rats&lt;/keyword&gt;&lt;keyword&gt;Vitamin B 6 Deficiency/pathology/*physiopathology&lt;/keyword&gt;&lt;/keywords&gt;&lt;dates&gt;&lt;year&gt;1987&lt;/year&gt;&lt;pub-dates&gt;&lt;date&gt;Jun&lt;/date&gt;&lt;/pub-dates&gt;&lt;/dates&gt;&lt;isbn&gt;0022-3166 (Print)&amp;#xD;0022-3166&lt;/isbn&gt;&lt;accession-num&gt;3598714&lt;/accession-num&gt;&lt;urls&gt;&lt;/urls&gt;&lt;electronic-resource-num&gt;10.1093/jn/117.6.1045&lt;/electronic-resource-num&gt;&lt;remote-database-provider&gt;NLM&lt;/remote-database-provider&gt;&lt;language&gt;eng&lt;/language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6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185230" w:rsidRPr="00D72EE4" w14:paraId="77BD2A33" w14:textId="77777777" w:rsidTr="005A56EA">
        <w:tc>
          <w:tcPr>
            <w:tcW w:w="4638" w:type="dxa"/>
          </w:tcPr>
          <w:p w14:paraId="5492ABE4" w14:textId="05617740" w:rsidR="00185230" w:rsidRPr="00D72EE4" w:rsidRDefault="00185230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evelopmental programming: intrauterine caloric restriction promotes upregulation of mitochondrial sirtuin with mild effects on oxidative parameters in the ovaries and testes of offspring</w:t>
            </w:r>
          </w:p>
        </w:tc>
        <w:tc>
          <w:tcPr>
            <w:tcW w:w="2737" w:type="dxa"/>
          </w:tcPr>
          <w:p w14:paraId="19D92B2A" w14:textId="37D20B09" w:rsidR="00185230" w:rsidRPr="00D72EE4" w:rsidRDefault="00185230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Rats</w:t>
            </w:r>
          </w:p>
        </w:tc>
        <w:tc>
          <w:tcPr>
            <w:tcW w:w="2790" w:type="dxa"/>
          </w:tcPr>
          <w:p w14:paraId="3B599BDC" w14:textId="41CB4015" w:rsidR="00185230" w:rsidRPr="00D72EE4" w:rsidRDefault="00185230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YWwgTWFncm88L0F1dGhvcj48WWVhcj4yMDIwPC9ZZWFy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EYWwgTWFncm88L0F1dGhvcj48WWVhcj4yMDIwPC9ZZWFy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28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E947B5" w:rsidRPr="00D72EE4" w14:paraId="1E67246F" w14:textId="77777777" w:rsidTr="005A56EA">
        <w:tc>
          <w:tcPr>
            <w:tcW w:w="4638" w:type="dxa"/>
          </w:tcPr>
          <w:p w14:paraId="34F6B908" w14:textId="3BB7F922" w:rsidR="00E947B5" w:rsidRPr="00D72EE4" w:rsidRDefault="00E947B5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Effect of Caloric Restriction on the </w:t>
            </w:r>
            <w:r w:rsidRPr="00D72EE4">
              <w:rPr>
                <w:rFonts w:ascii="Arial" w:hAnsi="Arial" w:cs="Arial"/>
                <w:b w:val="0"/>
                <w:bCs w:val="0"/>
                <w:i/>
                <w:iCs/>
                <w:sz w:val="22"/>
                <w:szCs w:val="22"/>
              </w:rPr>
              <w:t>in vivo</w:t>
            </w: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 Functional Properties of Aging Microglia</w:t>
            </w:r>
          </w:p>
        </w:tc>
        <w:tc>
          <w:tcPr>
            <w:tcW w:w="2737" w:type="dxa"/>
          </w:tcPr>
          <w:p w14:paraId="782544D0" w14:textId="601B910A" w:rsidR="00E947B5" w:rsidRPr="00D72EE4" w:rsidRDefault="00E947B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LS/HS outcomes</w:t>
            </w:r>
          </w:p>
        </w:tc>
        <w:tc>
          <w:tcPr>
            <w:tcW w:w="2790" w:type="dxa"/>
          </w:tcPr>
          <w:p w14:paraId="48CDE8C2" w14:textId="4BFC4DB9" w:rsidR="00E947B5" w:rsidRPr="00D72EE4" w:rsidRDefault="00E947B5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PbG1lZGlsbGFzIERlbCBNb3JhbDwvQXV0aG9yPjxZZWFy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PbG1lZGlsbGFzIERlbCBNb3JhbDwvQXV0aG9yPjxZZWFy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  <w:lang w:val="es-ES"/>
              </w:rPr>
              <w:t>(347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21EEA" w:rsidRPr="00D72EE4" w14:paraId="5829AC03" w14:textId="77777777" w:rsidTr="005A56EA">
        <w:tc>
          <w:tcPr>
            <w:tcW w:w="4638" w:type="dxa"/>
          </w:tcPr>
          <w:p w14:paraId="512E338F" w14:textId="6E3F86CE" w:rsidR="00421EEA" w:rsidRPr="00D72EE4" w:rsidRDefault="00421EEA" w:rsidP="00853D1A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FGF21 is required for protein restriction to extend lifespan and improve metabolic health in male mice</w:t>
            </w:r>
          </w:p>
        </w:tc>
        <w:tc>
          <w:tcPr>
            <w:tcW w:w="2737" w:type="dxa"/>
          </w:tcPr>
          <w:p w14:paraId="747CDC1F" w14:textId="1C3419C7" w:rsidR="00421EEA" w:rsidRPr="00D72EE4" w:rsidRDefault="00421EEA" w:rsidP="00853D1A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s only</w:t>
            </w:r>
          </w:p>
        </w:tc>
        <w:tc>
          <w:tcPr>
            <w:tcW w:w="2790" w:type="dxa"/>
          </w:tcPr>
          <w:p w14:paraId="75159608" w14:textId="10DEC930" w:rsidR="00421EEA" w:rsidRPr="00D72EE4" w:rsidRDefault="00421EEA" w:rsidP="00853D1A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aWxsPC9BdXRob3I+PFllYXI+MjAyMjwvWWVhcj48UmVj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IaWxsPC9BdXRob3I+PFllYXI+MjAyMjwvWWVhcj48UmVj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8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21EEA" w:rsidRPr="00D72EE4" w14:paraId="72B345AA" w14:textId="77777777" w:rsidTr="005A56EA">
        <w:tc>
          <w:tcPr>
            <w:tcW w:w="4638" w:type="dxa"/>
          </w:tcPr>
          <w:p w14:paraId="51B8D9B6" w14:textId="6C1A80CF" w:rsidR="00421EEA" w:rsidRPr="00D72EE4" w:rsidRDefault="00421EEA" w:rsidP="00421EEA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Ovariectomy uncouples lifespan from metabolic health and reveals a sex-hormone-dependent role of hepatic mTORC2 in aging</w:t>
            </w:r>
          </w:p>
        </w:tc>
        <w:tc>
          <w:tcPr>
            <w:tcW w:w="2737" w:type="dxa"/>
          </w:tcPr>
          <w:p w14:paraId="3B85072A" w14:textId="0BCD4D24" w:rsidR="00421EEA" w:rsidRPr="00D72EE4" w:rsidRDefault="00421EEA" w:rsidP="00853D1A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No DR</w:t>
            </w:r>
          </w:p>
        </w:tc>
        <w:tc>
          <w:tcPr>
            <w:tcW w:w="2790" w:type="dxa"/>
          </w:tcPr>
          <w:p w14:paraId="7970AD3F" w14:textId="6D2C9B36" w:rsidR="00421EEA" w:rsidRPr="00D72EE4" w:rsidRDefault="00421EEA" w:rsidP="00853D1A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cnJpb2xhIEFwZWxvPC9BdXRob3I+PFllYXI+MjAyMDwv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BcnJpb2xhIEFwZWxvPC9BdXRob3I+PFllYXI+MjAyMDwv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49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21EEA" w:rsidRPr="00D72EE4" w14:paraId="3423D1FB" w14:textId="77777777" w:rsidTr="005A56EA">
        <w:tc>
          <w:tcPr>
            <w:tcW w:w="4638" w:type="dxa"/>
          </w:tcPr>
          <w:p w14:paraId="068386F7" w14:textId="4F6220F9" w:rsidR="00421EEA" w:rsidRPr="00D72EE4" w:rsidRDefault="00421EEA" w:rsidP="00853D1A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ecreased Consumption of Branched-Chain Amino Acids Improves Metabolic Health</w:t>
            </w:r>
          </w:p>
        </w:tc>
        <w:tc>
          <w:tcPr>
            <w:tcW w:w="2737" w:type="dxa"/>
          </w:tcPr>
          <w:p w14:paraId="7EDD5AA3" w14:textId="01A12E89" w:rsidR="00421EEA" w:rsidRPr="00D72EE4" w:rsidRDefault="00421EEA" w:rsidP="00853D1A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s only</w:t>
            </w:r>
          </w:p>
        </w:tc>
        <w:tc>
          <w:tcPr>
            <w:tcW w:w="2790" w:type="dxa"/>
          </w:tcPr>
          <w:p w14:paraId="0CEB262A" w14:textId="5A15C736" w:rsidR="00421EEA" w:rsidRPr="00D72EE4" w:rsidRDefault="00421EEA" w:rsidP="00853D1A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b250YW5hPC9BdXRob3I+PFllYXI+MjAxNjwvWWVhcj48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Gb250YW5hPC9BdXRob3I+PFllYXI+MjAxNjwvWWVhcj48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</w:fldData>
              </w:fldCha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D72EE4">
              <w:rPr>
                <w:rFonts w:ascii="Arial" w:hAnsi="Arial" w:cs="Arial"/>
                <w:sz w:val="22"/>
                <w:szCs w:val="22"/>
              </w:rPr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50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421EEA" w:rsidRPr="00D72EE4" w14:paraId="058DE72C" w14:textId="77777777" w:rsidTr="005A56EA">
        <w:tc>
          <w:tcPr>
            <w:tcW w:w="4638" w:type="dxa"/>
          </w:tcPr>
          <w:p w14:paraId="1FAF0F38" w14:textId="4ED690C1" w:rsidR="00421EEA" w:rsidRPr="00D72EE4" w:rsidRDefault="00421EEA" w:rsidP="003129E3">
            <w:pPr>
              <w:pStyle w:val="Heading1"/>
              <w:spacing w:line="480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D72EE4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Depletion of Rictor, an essential protein component of mTORC2, decreases male lifespan</w:t>
            </w:r>
          </w:p>
        </w:tc>
        <w:tc>
          <w:tcPr>
            <w:tcW w:w="2737" w:type="dxa"/>
          </w:tcPr>
          <w:p w14:paraId="19E7978F" w14:textId="313F79B7" w:rsidR="00421EEA" w:rsidRPr="00D72EE4" w:rsidRDefault="00421EE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t>Males only</w:t>
            </w:r>
          </w:p>
        </w:tc>
        <w:tc>
          <w:tcPr>
            <w:tcW w:w="2790" w:type="dxa"/>
          </w:tcPr>
          <w:p w14:paraId="64AE15F9" w14:textId="43113878" w:rsidR="00421EEA" w:rsidRPr="00D72EE4" w:rsidRDefault="00421EEA" w:rsidP="003129E3">
            <w:pPr>
              <w:spacing w:before="100" w:beforeAutospacing="1" w:after="100" w:afterAutospacing="1" w:line="480" w:lineRule="auto"/>
              <w:rPr>
                <w:rFonts w:ascii="Arial" w:hAnsi="Arial" w:cs="Arial"/>
                <w:sz w:val="22"/>
                <w:szCs w:val="22"/>
              </w:rPr>
            </w:pPr>
            <w:r w:rsidRPr="00D72EE4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5A56EA" w:rsidRPr="00D72EE4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Lamming&lt;/Author&gt;&lt;Year&gt;2014&lt;/Year&gt;&lt;RecNum&gt;882&lt;/RecNum&gt;&lt;DisplayText&gt;(351)&lt;/DisplayText&gt;&lt;record&gt;&lt;rec-number&gt;882&lt;/rec-number&gt;&lt;foreign-keys&gt;&lt;key app="EN" db-id="50f590sfp9xeflexs5cx0dtidspw9w22w0r5" timestamp="1652961311"&gt;882&lt;/key&gt;&lt;/foreign-keys&gt;&lt;ref-type name="Journal Article"&gt;17&lt;/ref-type&gt;&lt;contributors&gt;&lt;authors&gt;&lt;author&gt;Lamming, Dudley W.&lt;/author&gt;&lt;author&gt;Mihaylova, Maria M.&lt;/author&gt;&lt;author&gt;Katajisto, Pekka&lt;/author&gt;&lt;author&gt;Baar, Emma L.&lt;/author&gt;&lt;author&gt;Yilmaz, Omer H.&lt;/author&gt;&lt;author&gt;Hutchins, Amanda&lt;/author&gt;&lt;author&gt;Gultekin, Yetis&lt;/author&gt;&lt;author&gt;Gaither, Rachel&lt;/author&gt;&lt;author&gt;Sabatini, David M.&lt;/author&gt;&lt;/authors&gt;&lt;/contributors&gt;&lt;titles&gt;&lt;title&gt;Depletion of Rictor, an essential protein component of mTORC2, decreases male lifespan&lt;/title&gt;&lt;secondary-title&gt;Aging Cell&lt;/secondary-title&gt;&lt;/titles&gt;&lt;periodical&gt;&lt;full-title&gt;Aging Cell&lt;/full-title&gt;&lt;/periodical&gt;&lt;pages&gt;911-917&lt;/pages&gt;&lt;volume&gt;13&lt;/volume&gt;&lt;number&gt;5&lt;/number&gt;&lt;dates&gt;&lt;year&gt;2014&lt;/year&gt;&lt;/dates&gt;&lt;isbn&gt;1474-9718&lt;/isbn&gt;&lt;urls&gt;&lt;related-urls&gt;&lt;url&gt;https://onlinelibrary.wiley.com/doi/abs/10.1111/acel.12256&lt;/url&gt;&lt;/related-urls&gt;&lt;/urls&gt;&lt;electronic-resource-num&gt;https://doi.org/10.1111/acel.12256&lt;/electronic-resource-num&gt;&lt;/record&gt;&lt;/Cite&gt;&lt;/EndNote&gt;</w:instrTex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5A56EA" w:rsidRPr="00D72EE4">
              <w:rPr>
                <w:rFonts w:ascii="Arial" w:hAnsi="Arial" w:cs="Arial"/>
                <w:noProof/>
                <w:sz w:val="22"/>
                <w:szCs w:val="22"/>
              </w:rPr>
              <w:t>(351)</w:t>
            </w:r>
            <w:r w:rsidRPr="00D72EE4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</w:tbl>
    <w:bookmarkEnd w:id="1"/>
    <w:p w14:paraId="46EB9745" w14:textId="3C8C6C65" w:rsidR="00E947B5" w:rsidRPr="00622C87" w:rsidRDefault="005A56EA" w:rsidP="007F35F2">
      <w:pPr>
        <w:spacing w:before="100" w:beforeAutospacing="1" w:after="100" w:afterAutospacing="1" w:line="480" w:lineRule="auto"/>
        <w:rPr>
          <w:rFonts w:ascii="Arial" w:hAnsi="Arial" w:cs="Arial"/>
          <w:bCs/>
          <w:sz w:val="22"/>
          <w:szCs w:val="22"/>
        </w:rPr>
      </w:pPr>
      <w:r w:rsidRPr="00D72EE4">
        <w:rPr>
          <w:rFonts w:ascii="Arial" w:hAnsi="Arial" w:cs="Arial"/>
          <w:bCs/>
          <w:sz w:val="22"/>
          <w:szCs w:val="22"/>
        </w:rPr>
        <w:t xml:space="preserve"> </w:t>
      </w:r>
    </w:p>
    <w:sectPr w:rsidR="00E947B5" w:rsidRPr="00622C87" w:rsidSect="002C0E2E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BB17D82" w14:textId="77777777" w:rsidR="00F12024" w:rsidRDefault="00F12024" w:rsidP="00A249C4">
      <w:r>
        <w:separator/>
      </w:r>
    </w:p>
  </w:endnote>
  <w:endnote w:type="continuationSeparator" w:id="0">
    <w:p w14:paraId="0FCDC44C" w14:textId="77777777" w:rsidR="00F12024" w:rsidRDefault="00F12024" w:rsidP="00A249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ITC Stone Serif Std Medium">
    <w:altName w:val="Cambria"/>
    <w:charset w:val="00"/>
    <w:family w:val="roman"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游明朝"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53634404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BAC11F0" w14:textId="5EB22A7A" w:rsidR="00F12024" w:rsidRDefault="00F12024" w:rsidP="007F7BA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33D2473" w14:textId="77777777" w:rsidR="00F12024" w:rsidRDefault="00F12024" w:rsidP="00A249C4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41932322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41013FB" w14:textId="3401E7F2" w:rsidR="00F12024" w:rsidRDefault="00F12024" w:rsidP="001B369B">
        <w:pPr>
          <w:pStyle w:val="Footer"/>
          <w:framePr w:wrap="none" w:vAnchor="text" w:hAnchor="page" w:x="7336" w:y="82"/>
          <w:jc w:val="cen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F35F2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15DBC5D" w14:textId="77777777" w:rsidR="00F12024" w:rsidRDefault="00F12024" w:rsidP="001B369B">
    <w:pPr>
      <w:pStyle w:val="Footer"/>
      <w:ind w:right="360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6AB8D6" w14:textId="77777777" w:rsidR="00F12024" w:rsidRDefault="00F12024" w:rsidP="00A249C4">
      <w:r>
        <w:separator/>
      </w:r>
    </w:p>
  </w:footnote>
  <w:footnote w:type="continuationSeparator" w:id="0">
    <w:p w14:paraId="241974EE" w14:textId="77777777" w:rsidR="00F12024" w:rsidRDefault="00F12024" w:rsidP="00A249C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3E446AA"/>
    <w:multiLevelType w:val="hybridMultilevel"/>
    <w:tmpl w:val="D8B050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B6F74"/>
    <w:multiLevelType w:val="hybridMultilevel"/>
    <w:tmpl w:val="501E07FC"/>
    <w:lvl w:ilvl="0" w:tplc="F3B4F256">
      <w:start w:val="2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hdrShapeDefaults>
    <o:shapedefaults v:ext="edit" spidmax="2560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f590sfp9xeflexs5cx0dtidspw9w22w0r5&quot;&gt;NHA Review 2021 library&lt;record-ids&gt;&lt;item&gt;105&lt;/item&gt;&lt;item&gt;364&lt;/item&gt;&lt;item&gt;463&lt;/item&gt;&lt;item&gt;467&lt;/item&gt;&lt;item&gt;468&lt;/item&gt;&lt;item&gt;494&lt;/item&gt;&lt;item&gt;497&lt;/item&gt;&lt;item&gt;498&lt;/item&gt;&lt;item&gt;510&lt;/item&gt;&lt;item&gt;721&lt;/item&gt;&lt;item&gt;767&lt;/item&gt;&lt;item&gt;776&lt;/item&gt;&lt;item&gt;777&lt;/item&gt;&lt;item&gt;778&lt;/item&gt;&lt;item&gt;779&lt;/item&gt;&lt;item&gt;780&lt;/item&gt;&lt;item&gt;781&lt;/item&gt;&lt;item&gt;783&lt;/item&gt;&lt;item&gt;785&lt;/item&gt;&lt;item&gt;786&lt;/item&gt;&lt;item&gt;790&lt;/item&gt;&lt;item&gt;791&lt;/item&gt;&lt;item&gt;792&lt;/item&gt;&lt;item&gt;793&lt;/item&gt;&lt;item&gt;795&lt;/item&gt;&lt;item&gt;796&lt;/item&gt;&lt;item&gt;797&lt;/item&gt;&lt;item&gt;798&lt;/item&gt;&lt;item&gt;799&lt;/item&gt;&lt;item&gt;800&lt;/item&gt;&lt;item&gt;802&lt;/item&gt;&lt;item&gt;803&lt;/item&gt;&lt;item&gt;804&lt;/item&gt;&lt;item&gt;806&lt;/item&gt;&lt;item&gt;807&lt;/item&gt;&lt;item&gt;809&lt;/item&gt;&lt;item&gt;810&lt;/item&gt;&lt;item&gt;811&lt;/item&gt;&lt;item&gt;812&lt;/item&gt;&lt;item&gt;813&lt;/item&gt;&lt;item&gt;814&lt;/item&gt;&lt;item&gt;815&lt;/item&gt;&lt;item&gt;816&lt;/item&gt;&lt;item&gt;817&lt;/item&gt;&lt;item&gt;818&lt;/item&gt;&lt;item&gt;819&lt;/item&gt;&lt;item&gt;820&lt;/item&gt;&lt;item&gt;821&lt;/item&gt;&lt;item&gt;823&lt;/item&gt;&lt;item&gt;824&lt;/item&gt;&lt;item&gt;826&lt;/item&gt;&lt;item&gt;827&lt;/item&gt;&lt;item&gt;828&lt;/item&gt;&lt;item&gt;829&lt;/item&gt;&lt;item&gt;830&lt;/item&gt;&lt;item&gt;831&lt;/item&gt;&lt;item&gt;833&lt;/item&gt;&lt;item&gt;834&lt;/item&gt;&lt;item&gt;835&lt;/item&gt;&lt;item&gt;836&lt;/item&gt;&lt;item&gt;837&lt;/item&gt;&lt;item&gt;839&lt;/item&gt;&lt;item&gt;840&lt;/item&gt;&lt;item&gt;843&lt;/item&gt;&lt;item&gt;844&lt;/item&gt;&lt;item&gt;846&lt;/item&gt;&lt;item&gt;847&lt;/item&gt;&lt;item&gt;848&lt;/item&gt;&lt;item&gt;849&lt;/item&gt;&lt;item&gt;850&lt;/item&gt;&lt;item&gt;852&lt;/item&gt;&lt;item&gt;854&lt;/item&gt;&lt;item&gt;863&lt;/item&gt;&lt;item&gt;864&lt;/item&gt;&lt;item&gt;865&lt;/item&gt;&lt;item&gt;866&lt;/item&gt;&lt;item&gt;877&lt;/item&gt;&lt;item&gt;878&lt;/item&gt;&lt;item&gt;881&lt;/item&gt;&lt;item&gt;882&lt;/item&gt;&lt;item&gt;885&lt;/item&gt;&lt;/record-ids&gt;&lt;/item&gt;&lt;/Libraries&gt;"/>
  </w:docVars>
  <w:rsids>
    <w:rsidRoot w:val="00F37B0F"/>
    <w:rsid w:val="000016BC"/>
    <w:rsid w:val="00005B22"/>
    <w:rsid w:val="00006D75"/>
    <w:rsid w:val="00006E04"/>
    <w:rsid w:val="000162B2"/>
    <w:rsid w:val="000177D3"/>
    <w:rsid w:val="00023062"/>
    <w:rsid w:val="0002475D"/>
    <w:rsid w:val="00025AF6"/>
    <w:rsid w:val="00025B79"/>
    <w:rsid w:val="00026230"/>
    <w:rsid w:val="00026DF1"/>
    <w:rsid w:val="00031F85"/>
    <w:rsid w:val="00033445"/>
    <w:rsid w:val="00036990"/>
    <w:rsid w:val="00036A29"/>
    <w:rsid w:val="00036A39"/>
    <w:rsid w:val="000375E8"/>
    <w:rsid w:val="00037DE7"/>
    <w:rsid w:val="00040929"/>
    <w:rsid w:val="00045927"/>
    <w:rsid w:val="00046D25"/>
    <w:rsid w:val="00051C7C"/>
    <w:rsid w:val="00051EC4"/>
    <w:rsid w:val="0005761A"/>
    <w:rsid w:val="0007162F"/>
    <w:rsid w:val="00072007"/>
    <w:rsid w:val="00074723"/>
    <w:rsid w:val="00075325"/>
    <w:rsid w:val="000869DE"/>
    <w:rsid w:val="000A04B1"/>
    <w:rsid w:val="000A4459"/>
    <w:rsid w:val="000A7470"/>
    <w:rsid w:val="000B328D"/>
    <w:rsid w:val="000B46A9"/>
    <w:rsid w:val="000B6AA4"/>
    <w:rsid w:val="000B7640"/>
    <w:rsid w:val="000C1DAB"/>
    <w:rsid w:val="000C40B9"/>
    <w:rsid w:val="000C4384"/>
    <w:rsid w:val="000C4597"/>
    <w:rsid w:val="000D0006"/>
    <w:rsid w:val="000D08F7"/>
    <w:rsid w:val="000D2DF6"/>
    <w:rsid w:val="000D5777"/>
    <w:rsid w:val="000E23CD"/>
    <w:rsid w:val="000E70FF"/>
    <w:rsid w:val="000E76FD"/>
    <w:rsid w:val="000E7DB7"/>
    <w:rsid w:val="000F37EA"/>
    <w:rsid w:val="000F59DC"/>
    <w:rsid w:val="000F6714"/>
    <w:rsid w:val="00102282"/>
    <w:rsid w:val="00111E61"/>
    <w:rsid w:val="00125ACC"/>
    <w:rsid w:val="00137582"/>
    <w:rsid w:val="001378D8"/>
    <w:rsid w:val="0014070D"/>
    <w:rsid w:val="0014707A"/>
    <w:rsid w:val="0015102F"/>
    <w:rsid w:val="00151EC4"/>
    <w:rsid w:val="00152B40"/>
    <w:rsid w:val="00153AAF"/>
    <w:rsid w:val="00155C49"/>
    <w:rsid w:val="001568E7"/>
    <w:rsid w:val="00160742"/>
    <w:rsid w:val="0016388A"/>
    <w:rsid w:val="00173444"/>
    <w:rsid w:val="00183C46"/>
    <w:rsid w:val="00185230"/>
    <w:rsid w:val="00187A18"/>
    <w:rsid w:val="00190278"/>
    <w:rsid w:val="00192B01"/>
    <w:rsid w:val="00197628"/>
    <w:rsid w:val="001A24E1"/>
    <w:rsid w:val="001A3F25"/>
    <w:rsid w:val="001A4FFB"/>
    <w:rsid w:val="001A7241"/>
    <w:rsid w:val="001A7431"/>
    <w:rsid w:val="001B1138"/>
    <w:rsid w:val="001B369B"/>
    <w:rsid w:val="001B55CF"/>
    <w:rsid w:val="001C024C"/>
    <w:rsid w:val="001C060A"/>
    <w:rsid w:val="001C5239"/>
    <w:rsid w:val="001D2BD9"/>
    <w:rsid w:val="001D7785"/>
    <w:rsid w:val="001E06FD"/>
    <w:rsid w:val="001E2838"/>
    <w:rsid w:val="001E2919"/>
    <w:rsid w:val="001E5609"/>
    <w:rsid w:val="001E5836"/>
    <w:rsid w:val="001E6B75"/>
    <w:rsid w:val="001F3D66"/>
    <w:rsid w:val="00200854"/>
    <w:rsid w:val="002022D3"/>
    <w:rsid w:val="0020426A"/>
    <w:rsid w:val="002063AB"/>
    <w:rsid w:val="00211B33"/>
    <w:rsid w:val="00212B10"/>
    <w:rsid w:val="00215163"/>
    <w:rsid w:val="00216592"/>
    <w:rsid w:val="00217B18"/>
    <w:rsid w:val="0022140A"/>
    <w:rsid w:val="00222D91"/>
    <w:rsid w:val="0022300C"/>
    <w:rsid w:val="00225A91"/>
    <w:rsid w:val="00226E10"/>
    <w:rsid w:val="00230BAE"/>
    <w:rsid w:val="002341AB"/>
    <w:rsid w:val="00236BEC"/>
    <w:rsid w:val="00237EB4"/>
    <w:rsid w:val="002425CC"/>
    <w:rsid w:val="002426C6"/>
    <w:rsid w:val="00245905"/>
    <w:rsid w:val="002460E5"/>
    <w:rsid w:val="00255814"/>
    <w:rsid w:val="002570D5"/>
    <w:rsid w:val="00267CD2"/>
    <w:rsid w:val="00270A81"/>
    <w:rsid w:val="002721C2"/>
    <w:rsid w:val="002723A3"/>
    <w:rsid w:val="0027484C"/>
    <w:rsid w:val="0027638F"/>
    <w:rsid w:val="00276C59"/>
    <w:rsid w:val="00276FFD"/>
    <w:rsid w:val="00277EA5"/>
    <w:rsid w:val="00280A5B"/>
    <w:rsid w:val="00283678"/>
    <w:rsid w:val="00284391"/>
    <w:rsid w:val="002916C6"/>
    <w:rsid w:val="002918BE"/>
    <w:rsid w:val="00292246"/>
    <w:rsid w:val="002A3DFE"/>
    <w:rsid w:val="002A76E7"/>
    <w:rsid w:val="002B0ABE"/>
    <w:rsid w:val="002B3B29"/>
    <w:rsid w:val="002B5649"/>
    <w:rsid w:val="002B6B8E"/>
    <w:rsid w:val="002C0E2E"/>
    <w:rsid w:val="002C17DA"/>
    <w:rsid w:val="002C3004"/>
    <w:rsid w:val="002C3ECD"/>
    <w:rsid w:val="002C4E00"/>
    <w:rsid w:val="002C5731"/>
    <w:rsid w:val="002C58DA"/>
    <w:rsid w:val="002C66CC"/>
    <w:rsid w:val="002D346E"/>
    <w:rsid w:val="002D4004"/>
    <w:rsid w:val="002D5909"/>
    <w:rsid w:val="002E1C6E"/>
    <w:rsid w:val="002E30BD"/>
    <w:rsid w:val="002E4E7C"/>
    <w:rsid w:val="002E7BF8"/>
    <w:rsid w:val="002E7D33"/>
    <w:rsid w:val="002F350E"/>
    <w:rsid w:val="002F5D89"/>
    <w:rsid w:val="00300534"/>
    <w:rsid w:val="00300AF0"/>
    <w:rsid w:val="00302603"/>
    <w:rsid w:val="0030748F"/>
    <w:rsid w:val="00310E3B"/>
    <w:rsid w:val="00311465"/>
    <w:rsid w:val="00312696"/>
    <w:rsid w:val="003127F8"/>
    <w:rsid w:val="003129E3"/>
    <w:rsid w:val="00313F5C"/>
    <w:rsid w:val="0031410F"/>
    <w:rsid w:val="00320686"/>
    <w:rsid w:val="00322698"/>
    <w:rsid w:val="003254E8"/>
    <w:rsid w:val="00335F11"/>
    <w:rsid w:val="003405B7"/>
    <w:rsid w:val="003440B3"/>
    <w:rsid w:val="00346A9F"/>
    <w:rsid w:val="00350741"/>
    <w:rsid w:val="00354E0D"/>
    <w:rsid w:val="0035585E"/>
    <w:rsid w:val="00355C79"/>
    <w:rsid w:val="00356582"/>
    <w:rsid w:val="00361019"/>
    <w:rsid w:val="0036458F"/>
    <w:rsid w:val="00365618"/>
    <w:rsid w:val="00365B65"/>
    <w:rsid w:val="00367371"/>
    <w:rsid w:val="0037060E"/>
    <w:rsid w:val="0037777D"/>
    <w:rsid w:val="003864C1"/>
    <w:rsid w:val="003911F1"/>
    <w:rsid w:val="0039226A"/>
    <w:rsid w:val="003A2EED"/>
    <w:rsid w:val="003A5777"/>
    <w:rsid w:val="003B0868"/>
    <w:rsid w:val="003B1D17"/>
    <w:rsid w:val="003B2CCE"/>
    <w:rsid w:val="003B2F93"/>
    <w:rsid w:val="003B3297"/>
    <w:rsid w:val="003B7B6C"/>
    <w:rsid w:val="003C5067"/>
    <w:rsid w:val="003C5ADF"/>
    <w:rsid w:val="003C60F9"/>
    <w:rsid w:val="003C7804"/>
    <w:rsid w:val="003C78B9"/>
    <w:rsid w:val="003C78DF"/>
    <w:rsid w:val="003D1391"/>
    <w:rsid w:val="003D5F43"/>
    <w:rsid w:val="003E039F"/>
    <w:rsid w:val="003E139C"/>
    <w:rsid w:val="003F1BC6"/>
    <w:rsid w:val="003F5FC8"/>
    <w:rsid w:val="00400F64"/>
    <w:rsid w:val="00402588"/>
    <w:rsid w:val="0040297C"/>
    <w:rsid w:val="00402A8B"/>
    <w:rsid w:val="004047F9"/>
    <w:rsid w:val="00406619"/>
    <w:rsid w:val="00407A03"/>
    <w:rsid w:val="00407EBC"/>
    <w:rsid w:val="00411B44"/>
    <w:rsid w:val="00412174"/>
    <w:rsid w:val="00412E8F"/>
    <w:rsid w:val="00415CE0"/>
    <w:rsid w:val="0042042B"/>
    <w:rsid w:val="004210EF"/>
    <w:rsid w:val="00421EEA"/>
    <w:rsid w:val="004226E7"/>
    <w:rsid w:val="0042789B"/>
    <w:rsid w:val="00436A01"/>
    <w:rsid w:val="004400C0"/>
    <w:rsid w:val="00440F4F"/>
    <w:rsid w:val="004422BA"/>
    <w:rsid w:val="0044383C"/>
    <w:rsid w:val="00451BC4"/>
    <w:rsid w:val="0045582B"/>
    <w:rsid w:val="00457CD0"/>
    <w:rsid w:val="00465367"/>
    <w:rsid w:val="00467B09"/>
    <w:rsid w:val="00473740"/>
    <w:rsid w:val="00474C78"/>
    <w:rsid w:val="004833BF"/>
    <w:rsid w:val="004867A2"/>
    <w:rsid w:val="00486E90"/>
    <w:rsid w:val="00487469"/>
    <w:rsid w:val="004964EE"/>
    <w:rsid w:val="00496FD3"/>
    <w:rsid w:val="004A0CE6"/>
    <w:rsid w:val="004A0E22"/>
    <w:rsid w:val="004A10C3"/>
    <w:rsid w:val="004A2743"/>
    <w:rsid w:val="004A4C72"/>
    <w:rsid w:val="004A5E30"/>
    <w:rsid w:val="004A6348"/>
    <w:rsid w:val="004B0F31"/>
    <w:rsid w:val="004B5BDE"/>
    <w:rsid w:val="004D2EA6"/>
    <w:rsid w:val="004D3B28"/>
    <w:rsid w:val="004D5BB4"/>
    <w:rsid w:val="004D7BB2"/>
    <w:rsid w:val="004F06FD"/>
    <w:rsid w:val="004F0707"/>
    <w:rsid w:val="004F0C32"/>
    <w:rsid w:val="004F6843"/>
    <w:rsid w:val="004F6D32"/>
    <w:rsid w:val="0051131D"/>
    <w:rsid w:val="00512807"/>
    <w:rsid w:val="0051352E"/>
    <w:rsid w:val="00514EEA"/>
    <w:rsid w:val="00520000"/>
    <w:rsid w:val="0052027D"/>
    <w:rsid w:val="005228DA"/>
    <w:rsid w:val="00536484"/>
    <w:rsid w:val="005424AB"/>
    <w:rsid w:val="005506B2"/>
    <w:rsid w:val="005508D9"/>
    <w:rsid w:val="005566A2"/>
    <w:rsid w:val="00563068"/>
    <w:rsid w:val="00570BD3"/>
    <w:rsid w:val="005712D9"/>
    <w:rsid w:val="00571542"/>
    <w:rsid w:val="00580058"/>
    <w:rsid w:val="00580A54"/>
    <w:rsid w:val="00581D0A"/>
    <w:rsid w:val="00585D8A"/>
    <w:rsid w:val="005904B3"/>
    <w:rsid w:val="00592D40"/>
    <w:rsid w:val="00595102"/>
    <w:rsid w:val="0059545C"/>
    <w:rsid w:val="005A01B5"/>
    <w:rsid w:val="005A055D"/>
    <w:rsid w:val="005A3691"/>
    <w:rsid w:val="005A56EA"/>
    <w:rsid w:val="005A6D6D"/>
    <w:rsid w:val="005A7472"/>
    <w:rsid w:val="005B1951"/>
    <w:rsid w:val="005B50D1"/>
    <w:rsid w:val="005B52F7"/>
    <w:rsid w:val="005B5CEA"/>
    <w:rsid w:val="005B7953"/>
    <w:rsid w:val="005C0457"/>
    <w:rsid w:val="005C0CE9"/>
    <w:rsid w:val="005C0F3A"/>
    <w:rsid w:val="005C462F"/>
    <w:rsid w:val="005C5551"/>
    <w:rsid w:val="005C6F28"/>
    <w:rsid w:val="005D4925"/>
    <w:rsid w:val="005D555C"/>
    <w:rsid w:val="005E35E5"/>
    <w:rsid w:val="005E48DC"/>
    <w:rsid w:val="005E73D4"/>
    <w:rsid w:val="005F07F4"/>
    <w:rsid w:val="005F1C27"/>
    <w:rsid w:val="005F7C05"/>
    <w:rsid w:val="00601CD5"/>
    <w:rsid w:val="00602884"/>
    <w:rsid w:val="00603369"/>
    <w:rsid w:val="0060697F"/>
    <w:rsid w:val="0061302A"/>
    <w:rsid w:val="00613476"/>
    <w:rsid w:val="00615498"/>
    <w:rsid w:val="00615835"/>
    <w:rsid w:val="006162AE"/>
    <w:rsid w:val="006175F6"/>
    <w:rsid w:val="00622C87"/>
    <w:rsid w:val="0062325E"/>
    <w:rsid w:val="00624BB8"/>
    <w:rsid w:val="00625C38"/>
    <w:rsid w:val="00630AA0"/>
    <w:rsid w:val="00631152"/>
    <w:rsid w:val="006316EB"/>
    <w:rsid w:val="006336A0"/>
    <w:rsid w:val="00637215"/>
    <w:rsid w:val="00640690"/>
    <w:rsid w:val="006407AE"/>
    <w:rsid w:val="00650BDF"/>
    <w:rsid w:val="00670547"/>
    <w:rsid w:val="00673FFA"/>
    <w:rsid w:val="00675201"/>
    <w:rsid w:val="00675E63"/>
    <w:rsid w:val="00681F17"/>
    <w:rsid w:val="00682F78"/>
    <w:rsid w:val="0068491E"/>
    <w:rsid w:val="006907BB"/>
    <w:rsid w:val="00694826"/>
    <w:rsid w:val="0069526B"/>
    <w:rsid w:val="00695D4A"/>
    <w:rsid w:val="00696E6B"/>
    <w:rsid w:val="006A1439"/>
    <w:rsid w:val="006A40C9"/>
    <w:rsid w:val="006B0895"/>
    <w:rsid w:val="006B3929"/>
    <w:rsid w:val="006B536D"/>
    <w:rsid w:val="006B5928"/>
    <w:rsid w:val="006B6030"/>
    <w:rsid w:val="006B7583"/>
    <w:rsid w:val="006C0577"/>
    <w:rsid w:val="006C1B7D"/>
    <w:rsid w:val="006D0081"/>
    <w:rsid w:val="006D29A0"/>
    <w:rsid w:val="006D4867"/>
    <w:rsid w:val="006D76AD"/>
    <w:rsid w:val="006E0007"/>
    <w:rsid w:val="006E141D"/>
    <w:rsid w:val="006E2D77"/>
    <w:rsid w:val="006E3613"/>
    <w:rsid w:val="006E6124"/>
    <w:rsid w:val="006E7065"/>
    <w:rsid w:val="006F5AB6"/>
    <w:rsid w:val="00702D54"/>
    <w:rsid w:val="00703962"/>
    <w:rsid w:val="00704DBD"/>
    <w:rsid w:val="00711BF3"/>
    <w:rsid w:val="0071208B"/>
    <w:rsid w:val="00716DDC"/>
    <w:rsid w:val="0072134A"/>
    <w:rsid w:val="00721F82"/>
    <w:rsid w:val="00723E0F"/>
    <w:rsid w:val="00726D7E"/>
    <w:rsid w:val="007276A0"/>
    <w:rsid w:val="007316D6"/>
    <w:rsid w:val="00733125"/>
    <w:rsid w:val="00735AC1"/>
    <w:rsid w:val="0074148E"/>
    <w:rsid w:val="0075208C"/>
    <w:rsid w:val="0075263E"/>
    <w:rsid w:val="00753C3F"/>
    <w:rsid w:val="00754488"/>
    <w:rsid w:val="00754A76"/>
    <w:rsid w:val="00757181"/>
    <w:rsid w:val="0076145D"/>
    <w:rsid w:val="007627FA"/>
    <w:rsid w:val="00763A1A"/>
    <w:rsid w:val="007656EB"/>
    <w:rsid w:val="00770290"/>
    <w:rsid w:val="0077511C"/>
    <w:rsid w:val="00776498"/>
    <w:rsid w:val="0077695C"/>
    <w:rsid w:val="0078275D"/>
    <w:rsid w:val="00784405"/>
    <w:rsid w:val="00784CE4"/>
    <w:rsid w:val="00787C42"/>
    <w:rsid w:val="007942AF"/>
    <w:rsid w:val="00794E47"/>
    <w:rsid w:val="00796D4B"/>
    <w:rsid w:val="007A33D5"/>
    <w:rsid w:val="007A37D6"/>
    <w:rsid w:val="007A391D"/>
    <w:rsid w:val="007A5186"/>
    <w:rsid w:val="007A5CC7"/>
    <w:rsid w:val="007B450D"/>
    <w:rsid w:val="007C18CE"/>
    <w:rsid w:val="007C2061"/>
    <w:rsid w:val="007D3BB2"/>
    <w:rsid w:val="007D56C9"/>
    <w:rsid w:val="007D7215"/>
    <w:rsid w:val="007E275D"/>
    <w:rsid w:val="007E6786"/>
    <w:rsid w:val="007F35F2"/>
    <w:rsid w:val="007F5526"/>
    <w:rsid w:val="007F617F"/>
    <w:rsid w:val="007F7BA0"/>
    <w:rsid w:val="007F7BAD"/>
    <w:rsid w:val="00805D7B"/>
    <w:rsid w:val="00810DDE"/>
    <w:rsid w:val="00832C52"/>
    <w:rsid w:val="0084028B"/>
    <w:rsid w:val="0084200A"/>
    <w:rsid w:val="00844876"/>
    <w:rsid w:val="008520E2"/>
    <w:rsid w:val="00853B19"/>
    <w:rsid w:val="008633C9"/>
    <w:rsid w:val="00863F3E"/>
    <w:rsid w:val="00864BB8"/>
    <w:rsid w:val="00865346"/>
    <w:rsid w:val="00866021"/>
    <w:rsid w:val="008662D4"/>
    <w:rsid w:val="0086653F"/>
    <w:rsid w:val="00871161"/>
    <w:rsid w:val="00876D1B"/>
    <w:rsid w:val="00877875"/>
    <w:rsid w:val="0088062F"/>
    <w:rsid w:val="00881A20"/>
    <w:rsid w:val="008832F7"/>
    <w:rsid w:val="00883866"/>
    <w:rsid w:val="00883D55"/>
    <w:rsid w:val="00883FA0"/>
    <w:rsid w:val="00885556"/>
    <w:rsid w:val="00886249"/>
    <w:rsid w:val="00890D60"/>
    <w:rsid w:val="00890D80"/>
    <w:rsid w:val="00890E74"/>
    <w:rsid w:val="008923FC"/>
    <w:rsid w:val="00893E6B"/>
    <w:rsid w:val="008A2548"/>
    <w:rsid w:val="008A35AF"/>
    <w:rsid w:val="008A4882"/>
    <w:rsid w:val="008A739E"/>
    <w:rsid w:val="008B01FE"/>
    <w:rsid w:val="008B5A7D"/>
    <w:rsid w:val="008C098D"/>
    <w:rsid w:val="008C53F3"/>
    <w:rsid w:val="008C78C3"/>
    <w:rsid w:val="008D5245"/>
    <w:rsid w:val="008D6A84"/>
    <w:rsid w:val="008E4E0B"/>
    <w:rsid w:val="008E7016"/>
    <w:rsid w:val="008F3B62"/>
    <w:rsid w:val="008F47D1"/>
    <w:rsid w:val="008F5D5F"/>
    <w:rsid w:val="008F7C0D"/>
    <w:rsid w:val="00900FD6"/>
    <w:rsid w:val="00902590"/>
    <w:rsid w:val="00902B09"/>
    <w:rsid w:val="0090572F"/>
    <w:rsid w:val="00906866"/>
    <w:rsid w:val="00910DCB"/>
    <w:rsid w:val="00920359"/>
    <w:rsid w:val="00922397"/>
    <w:rsid w:val="0093132A"/>
    <w:rsid w:val="00943869"/>
    <w:rsid w:val="00943FD3"/>
    <w:rsid w:val="00946EC3"/>
    <w:rsid w:val="0095449C"/>
    <w:rsid w:val="009544CB"/>
    <w:rsid w:val="009545D0"/>
    <w:rsid w:val="00954FDA"/>
    <w:rsid w:val="00961411"/>
    <w:rsid w:val="0096251D"/>
    <w:rsid w:val="009653B1"/>
    <w:rsid w:val="00967135"/>
    <w:rsid w:val="0096755A"/>
    <w:rsid w:val="00971F1A"/>
    <w:rsid w:val="00980000"/>
    <w:rsid w:val="009942F8"/>
    <w:rsid w:val="00995209"/>
    <w:rsid w:val="009964AA"/>
    <w:rsid w:val="009A5013"/>
    <w:rsid w:val="009A760D"/>
    <w:rsid w:val="009B0CEF"/>
    <w:rsid w:val="009B2A82"/>
    <w:rsid w:val="009B2B8D"/>
    <w:rsid w:val="009B7B5E"/>
    <w:rsid w:val="009B7FAD"/>
    <w:rsid w:val="009C3E72"/>
    <w:rsid w:val="009C451E"/>
    <w:rsid w:val="009C4F2A"/>
    <w:rsid w:val="009C6E40"/>
    <w:rsid w:val="009C77EF"/>
    <w:rsid w:val="009C7F3C"/>
    <w:rsid w:val="009D1152"/>
    <w:rsid w:val="009D1355"/>
    <w:rsid w:val="009D2923"/>
    <w:rsid w:val="009D35BE"/>
    <w:rsid w:val="009D6C54"/>
    <w:rsid w:val="009E074A"/>
    <w:rsid w:val="009E2610"/>
    <w:rsid w:val="009F1EEF"/>
    <w:rsid w:val="009F493D"/>
    <w:rsid w:val="009F4B69"/>
    <w:rsid w:val="009F6BF6"/>
    <w:rsid w:val="00A05067"/>
    <w:rsid w:val="00A05C9E"/>
    <w:rsid w:val="00A1024A"/>
    <w:rsid w:val="00A146E9"/>
    <w:rsid w:val="00A20DD2"/>
    <w:rsid w:val="00A249C4"/>
    <w:rsid w:val="00A26E79"/>
    <w:rsid w:val="00A3488E"/>
    <w:rsid w:val="00A359C8"/>
    <w:rsid w:val="00A40FBA"/>
    <w:rsid w:val="00A4217D"/>
    <w:rsid w:val="00A51FC9"/>
    <w:rsid w:val="00A52CB8"/>
    <w:rsid w:val="00A54BA1"/>
    <w:rsid w:val="00A56CA9"/>
    <w:rsid w:val="00A606CA"/>
    <w:rsid w:val="00A624E9"/>
    <w:rsid w:val="00A6448A"/>
    <w:rsid w:val="00A65741"/>
    <w:rsid w:val="00A72A43"/>
    <w:rsid w:val="00A74BB1"/>
    <w:rsid w:val="00A80D78"/>
    <w:rsid w:val="00A83421"/>
    <w:rsid w:val="00A86F34"/>
    <w:rsid w:val="00A8776B"/>
    <w:rsid w:val="00A91C8E"/>
    <w:rsid w:val="00A9434C"/>
    <w:rsid w:val="00A958AF"/>
    <w:rsid w:val="00AA3D12"/>
    <w:rsid w:val="00AA4F2D"/>
    <w:rsid w:val="00AA5E1E"/>
    <w:rsid w:val="00AA7F72"/>
    <w:rsid w:val="00AB0B2B"/>
    <w:rsid w:val="00AB2D7D"/>
    <w:rsid w:val="00AB2E85"/>
    <w:rsid w:val="00AB4EA4"/>
    <w:rsid w:val="00AB7686"/>
    <w:rsid w:val="00AB7DB3"/>
    <w:rsid w:val="00AC0752"/>
    <w:rsid w:val="00AC37CF"/>
    <w:rsid w:val="00AC537E"/>
    <w:rsid w:val="00AD240F"/>
    <w:rsid w:val="00AD513B"/>
    <w:rsid w:val="00AE2AE1"/>
    <w:rsid w:val="00AE5C39"/>
    <w:rsid w:val="00AE625F"/>
    <w:rsid w:val="00AF1B48"/>
    <w:rsid w:val="00B03327"/>
    <w:rsid w:val="00B10DE9"/>
    <w:rsid w:val="00B13DB0"/>
    <w:rsid w:val="00B14A44"/>
    <w:rsid w:val="00B151FC"/>
    <w:rsid w:val="00B16CF3"/>
    <w:rsid w:val="00B20FCE"/>
    <w:rsid w:val="00B23A43"/>
    <w:rsid w:val="00B2759F"/>
    <w:rsid w:val="00B30CD1"/>
    <w:rsid w:val="00B40430"/>
    <w:rsid w:val="00B45589"/>
    <w:rsid w:val="00B46347"/>
    <w:rsid w:val="00B50340"/>
    <w:rsid w:val="00B519EC"/>
    <w:rsid w:val="00B52842"/>
    <w:rsid w:val="00B55B31"/>
    <w:rsid w:val="00B60A18"/>
    <w:rsid w:val="00B62FAB"/>
    <w:rsid w:val="00B657FD"/>
    <w:rsid w:val="00B66394"/>
    <w:rsid w:val="00B76615"/>
    <w:rsid w:val="00B82261"/>
    <w:rsid w:val="00B825E9"/>
    <w:rsid w:val="00B83229"/>
    <w:rsid w:val="00B84C8C"/>
    <w:rsid w:val="00B85077"/>
    <w:rsid w:val="00B8719A"/>
    <w:rsid w:val="00B9472E"/>
    <w:rsid w:val="00BA1E7E"/>
    <w:rsid w:val="00BA3045"/>
    <w:rsid w:val="00BA3572"/>
    <w:rsid w:val="00BA3E02"/>
    <w:rsid w:val="00BA47FD"/>
    <w:rsid w:val="00BB2409"/>
    <w:rsid w:val="00BB3078"/>
    <w:rsid w:val="00BB4E66"/>
    <w:rsid w:val="00BB7D1C"/>
    <w:rsid w:val="00BC0427"/>
    <w:rsid w:val="00BC21E8"/>
    <w:rsid w:val="00BC2CC4"/>
    <w:rsid w:val="00BC2F08"/>
    <w:rsid w:val="00BC40D4"/>
    <w:rsid w:val="00BC6EAB"/>
    <w:rsid w:val="00BD60C2"/>
    <w:rsid w:val="00BD7D2D"/>
    <w:rsid w:val="00BE7B5B"/>
    <w:rsid w:val="00BF7398"/>
    <w:rsid w:val="00C044D3"/>
    <w:rsid w:val="00C05624"/>
    <w:rsid w:val="00C06419"/>
    <w:rsid w:val="00C078F0"/>
    <w:rsid w:val="00C1002E"/>
    <w:rsid w:val="00C10438"/>
    <w:rsid w:val="00C13FF5"/>
    <w:rsid w:val="00C1489C"/>
    <w:rsid w:val="00C1511F"/>
    <w:rsid w:val="00C1639D"/>
    <w:rsid w:val="00C16E12"/>
    <w:rsid w:val="00C21486"/>
    <w:rsid w:val="00C2524B"/>
    <w:rsid w:val="00C25892"/>
    <w:rsid w:val="00C27DB1"/>
    <w:rsid w:val="00C335D2"/>
    <w:rsid w:val="00C34429"/>
    <w:rsid w:val="00C405A6"/>
    <w:rsid w:val="00C4765D"/>
    <w:rsid w:val="00C478D9"/>
    <w:rsid w:val="00C51561"/>
    <w:rsid w:val="00C551C8"/>
    <w:rsid w:val="00C55E5E"/>
    <w:rsid w:val="00C560E0"/>
    <w:rsid w:val="00C564DB"/>
    <w:rsid w:val="00C65BF2"/>
    <w:rsid w:val="00C67887"/>
    <w:rsid w:val="00C71260"/>
    <w:rsid w:val="00C73C22"/>
    <w:rsid w:val="00C81B55"/>
    <w:rsid w:val="00C8493E"/>
    <w:rsid w:val="00C92E27"/>
    <w:rsid w:val="00CA2704"/>
    <w:rsid w:val="00CA3BB9"/>
    <w:rsid w:val="00CA4A9E"/>
    <w:rsid w:val="00CA57A1"/>
    <w:rsid w:val="00CA57F9"/>
    <w:rsid w:val="00CA5A7C"/>
    <w:rsid w:val="00CB26C0"/>
    <w:rsid w:val="00CB33CF"/>
    <w:rsid w:val="00CC109D"/>
    <w:rsid w:val="00CC27DC"/>
    <w:rsid w:val="00CC39C5"/>
    <w:rsid w:val="00CD0954"/>
    <w:rsid w:val="00CD21A7"/>
    <w:rsid w:val="00CD402D"/>
    <w:rsid w:val="00CD5C65"/>
    <w:rsid w:val="00CE0BF2"/>
    <w:rsid w:val="00CE1C4C"/>
    <w:rsid w:val="00CE7234"/>
    <w:rsid w:val="00CF232A"/>
    <w:rsid w:val="00CF4733"/>
    <w:rsid w:val="00CF5943"/>
    <w:rsid w:val="00D00A3E"/>
    <w:rsid w:val="00D02E04"/>
    <w:rsid w:val="00D04058"/>
    <w:rsid w:val="00D07B08"/>
    <w:rsid w:val="00D11979"/>
    <w:rsid w:val="00D145B9"/>
    <w:rsid w:val="00D208C1"/>
    <w:rsid w:val="00D226E4"/>
    <w:rsid w:val="00D23BD8"/>
    <w:rsid w:val="00D25BCC"/>
    <w:rsid w:val="00D26296"/>
    <w:rsid w:val="00D33EED"/>
    <w:rsid w:val="00D3590E"/>
    <w:rsid w:val="00D35A55"/>
    <w:rsid w:val="00D452DD"/>
    <w:rsid w:val="00D47BED"/>
    <w:rsid w:val="00D5070A"/>
    <w:rsid w:val="00D52380"/>
    <w:rsid w:val="00D56CE8"/>
    <w:rsid w:val="00D607B7"/>
    <w:rsid w:val="00D633B4"/>
    <w:rsid w:val="00D63D68"/>
    <w:rsid w:val="00D63DBE"/>
    <w:rsid w:val="00D72EE4"/>
    <w:rsid w:val="00D76F87"/>
    <w:rsid w:val="00D804E0"/>
    <w:rsid w:val="00D8119B"/>
    <w:rsid w:val="00D82252"/>
    <w:rsid w:val="00D83B97"/>
    <w:rsid w:val="00D90162"/>
    <w:rsid w:val="00D911A7"/>
    <w:rsid w:val="00D914A8"/>
    <w:rsid w:val="00D95C6E"/>
    <w:rsid w:val="00DA1886"/>
    <w:rsid w:val="00DA21C3"/>
    <w:rsid w:val="00DA4AC9"/>
    <w:rsid w:val="00DA55FD"/>
    <w:rsid w:val="00DB0BCF"/>
    <w:rsid w:val="00DB0EF9"/>
    <w:rsid w:val="00DB521E"/>
    <w:rsid w:val="00DB7BD0"/>
    <w:rsid w:val="00DC094D"/>
    <w:rsid w:val="00DC2980"/>
    <w:rsid w:val="00DC339D"/>
    <w:rsid w:val="00DC6C01"/>
    <w:rsid w:val="00DE0E96"/>
    <w:rsid w:val="00DE2219"/>
    <w:rsid w:val="00DE4908"/>
    <w:rsid w:val="00DE68D3"/>
    <w:rsid w:val="00DF0EDE"/>
    <w:rsid w:val="00DF1FA8"/>
    <w:rsid w:val="00DF407D"/>
    <w:rsid w:val="00DF52CC"/>
    <w:rsid w:val="00E04A20"/>
    <w:rsid w:val="00E05B39"/>
    <w:rsid w:val="00E0625C"/>
    <w:rsid w:val="00E10142"/>
    <w:rsid w:val="00E1382B"/>
    <w:rsid w:val="00E143AA"/>
    <w:rsid w:val="00E1629D"/>
    <w:rsid w:val="00E16C36"/>
    <w:rsid w:val="00E2109C"/>
    <w:rsid w:val="00E21F0E"/>
    <w:rsid w:val="00E248F9"/>
    <w:rsid w:val="00E253B3"/>
    <w:rsid w:val="00E26C70"/>
    <w:rsid w:val="00E275C5"/>
    <w:rsid w:val="00E276A8"/>
    <w:rsid w:val="00E2784E"/>
    <w:rsid w:val="00E33E1B"/>
    <w:rsid w:val="00E33E90"/>
    <w:rsid w:val="00E35501"/>
    <w:rsid w:val="00E35B69"/>
    <w:rsid w:val="00E3725D"/>
    <w:rsid w:val="00E4464E"/>
    <w:rsid w:val="00E47B61"/>
    <w:rsid w:val="00E518BF"/>
    <w:rsid w:val="00E53766"/>
    <w:rsid w:val="00E5702F"/>
    <w:rsid w:val="00E612D0"/>
    <w:rsid w:val="00E6532B"/>
    <w:rsid w:val="00E7244A"/>
    <w:rsid w:val="00E7468F"/>
    <w:rsid w:val="00E7662D"/>
    <w:rsid w:val="00E77914"/>
    <w:rsid w:val="00E802A6"/>
    <w:rsid w:val="00E816F5"/>
    <w:rsid w:val="00E84AAB"/>
    <w:rsid w:val="00E87C92"/>
    <w:rsid w:val="00E91A33"/>
    <w:rsid w:val="00E932AD"/>
    <w:rsid w:val="00E947B5"/>
    <w:rsid w:val="00EA0481"/>
    <w:rsid w:val="00EA0B78"/>
    <w:rsid w:val="00EA4149"/>
    <w:rsid w:val="00EA4E78"/>
    <w:rsid w:val="00EB1161"/>
    <w:rsid w:val="00EB2E95"/>
    <w:rsid w:val="00EB4528"/>
    <w:rsid w:val="00EB45CB"/>
    <w:rsid w:val="00EB4B22"/>
    <w:rsid w:val="00EB53C9"/>
    <w:rsid w:val="00EC3829"/>
    <w:rsid w:val="00EC4903"/>
    <w:rsid w:val="00ED3794"/>
    <w:rsid w:val="00EE3A65"/>
    <w:rsid w:val="00EF1060"/>
    <w:rsid w:val="00EF1E1C"/>
    <w:rsid w:val="00EF2BF1"/>
    <w:rsid w:val="00EF4F49"/>
    <w:rsid w:val="00EF6907"/>
    <w:rsid w:val="00F03B9F"/>
    <w:rsid w:val="00F04DD4"/>
    <w:rsid w:val="00F079A4"/>
    <w:rsid w:val="00F12024"/>
    <w:rsid w:val="00F12C06"/>
    <w:rsid w:val="00F13BAF"/>
    <w:rsid w:val="00F14624"/>
    <w:rsid w:val="00F1684C"/>
    <w:rsid w:val="00F20055"/>
    <w:rsid w:val="00F23778"/>
    <w:rsid w:val="00F24449"/>
    <w:rsid w:val="00F247E2"/>
    <w:rsid w:val="00F26FE5"/>
    <w:rsid w:val="00F27AF3"/>
    <w:rsid w:val="00F30C63"/>
    <w:rsid w:val="00F3136B"/>
    <w:rsid w:val="00F3687D"/>
    <w:rsid w:val="00F3765F"/>
    <w:rsid w:val="00F37B0F"/>
    <w:rsid w:val="00F432A2"/>
    <w:rsid w:val="00F4341F"/>
    <w:rsid w:val="00F45353"/>
    <w:rsid w:val="00F4599E"/>
    <w:rsid w:val="00F4609E"/>
    <w:rsid w:val="00F53C26"/>
    <w:rsid w:val="00F65EA0"/>
    <w:rsid w:val="00F66E8F"/>
    <w:rsid w:val="00F66F87"/>
    <w:rsid w:val="00F67863"/>
    <w:rsid w:val="00F759FE"/>
    <w:rsid w:val="00F85AE8"/>
    <w:rsid w:val="00F86E97"/>
    <w:rsid w:val="00F96096"/>
    <w:rsid w:val="00FA7994"/>
    <w:rsid w:val="00FB1E5A"/>
    <w:rsid w:val="00FB442D"/>
    <w:rsid w:val="00FB47F3"/>
    <w:rsid w:val="00FB49EF"/>
    <w:rsid w:val="00FB7595"/>
    <w:rsid w:val="00FC1639"/>
    <w:rsid w:val="00FC1B2D"/>
    <w:rsid w:val="00FD48DB"/>
    <w:rsid w:val="00FD64CB"/>
    <w:rsid w:val="00FD796D"/>
    <w:rsid w:val="00FE52CD"/>
    <w:rsid w:val="00FF106A"/>
    <w:rsid w:val="00FF184F"/>
    <w:rsid w:val="00FF65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5601"/>
    <o:shapelayout v:ext="edit">
      <o:idmap v:ext="edit" data="1"/>
    </o:shapelayout>
  </w:shapeDefaults>
  <w:decimalSymbol w:val="."/>
  <w:listSeparator w:val=","/>
  <w14:docId w14:val="7A033807"/>
  <w15:docId w15:val="{5A46248E-1FA9-43C6-A601-96CF9726D2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240F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F67863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2000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74C7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37B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ighlight">
    <w:name w:val="highlight"/>
    <w:basedOn w:val="DefaultParagraphFont"/>
    <w:rsid w:val="00F37B0F"/>
  </w:style>
  <w:style w:type="character" w:styleId="Emphasis">
    <w:name w:val="Emphasis"/>
    <w:basedOn w:val="DefaultParagraphFont"/>
    <w:uiPriority w:val="20"/>
    <w:qFormat/>
    <w:rsid w:val="00F37B0F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519EC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B519EC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B519EC"/>
  </w:style>
  <w:style w:type="character" w:customStyle="1" w:styleId="EndNoteBibliographyChar">
    <w:name w:val="EndNote Bibliography Char"/>
    <w:basedOn w:val="DefaultParagraphFont"/>
    <w:link w:val="EndNoteBibliography"/>
    <w:rsid w:val="00B519EC"/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F67863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CommentReference">
    <w:name w:val="annotation reference"/>
    <w:basedOn w:val="DefaultParagraphFont"/>
    <w:uiPriority w:val="99"/>
    <w:semiHidden/>
    <w:unhideWhenUsed/>
    <w:rsid w:val="004400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400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400C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00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00C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00C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00C0"/>
    <w:rPr>
      <w:rFonts w:ascii="Times New Roman" w:eastAsia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F20055"/>
    <w:pPr>
      <w:ind w:left="720"/>
      <w:contextualSpacing/>
    </w:pPr>
  </w:style>
  <w:style w:type="paragraph" w:customStyle="1" w:styleId="Default">
    <w:name w:val="Default"/>
    <w:rsid w:val="001A3F25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character" w:styleId="Hyperlink">
    <w:name w:val="Hyperlink"/>
    <w:basedOn w:val="DefaultParagraphFont"/>
    <w:uiPriority w:val="99"/>
    <w:unhideWhenUsed/>
    <w:rsid w:val="001378D8"/>
    <w:rPr>
      <w:color w:val="0000FF"/>
      <w:u w:val="single"/>
    </w:rPr>
  </w:style>
  <w:style w:type="paragraph" w:customStyle="1" w:styleId="Paragraph">
    <w:name w:val="Paragraph"/>
    <w:basedOn w:val="Normal"/>
    <w:rsid w:val="001378D8"/>
    <w:pPr>
      <w:spacing w:before="120"/>
      <w:ind w:firstLine="720"/>
    </w:pPr>
  </w:style>
  <w:style w:type="character" w:styleId="PlaceholderText">
    <w:name w:val="Placeholder Text"/>
    <w:basedOn w:val="DefaultParagraphFont"/>
    <w:uiPriority w:val="99"/>
    <w:semiHidden/>
    <w:rsid w:val="007F7BA0"/>
    <w:rPr>
      <w:color w:val="808080"/>
    </w:rPr>
  </w:style>
  <w:style w:type="paragraph" w:styleId="Revision">
    <w:name w:val="Revision"/>
    <w:hidden/>
    <w:uiPriority w:val="99"/>
    <w:semiHidden/>
    <w:rsid w:val="000B46A9"/>
    <w:rPr>
      <w:rFonts w:ascii="Times New Roman" w:eastAsia="Times New Roman" w:hAnsi="Times New Roman" w:cs="Times New Roman"/>
    </w:rPr>
  </w:style>
  <w:style w:type="character" w:customStyle="1" w:styleId="ilfuvd">
    <w:name w:val="ilfuvd"/>
    <w:basedOn w:val="DefaultParagraphFont"/>
    <w:rsid w:val="00E21F0E"/>
  </w:style>
  <w:style w:type="paragraph" w:styleId="Footer">
    <w:name w:val="footer"/>
    <w:basedOn w:val="Normal"/>
    <w:link w:val="FooterChar"/>
    <w:uiPriority w:val="99"/>
    <w:unhideWhenUsed/>
    <w:rsid w:val="00A249C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49C4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A249C4"/>
  </w:style>
  <w:style w:type="paragraph" w:styleId="NormalWeb">
    <w:name w:val="Normal (Web)"/>
    <w:basedOn w:val="Normal"/>
    <w:uiPriority w:val="99"/>
    <w:unhideWhenUsed/>
    <w:rsid w:val="00457CD0"/>
    <w:pPr>
      <w:spacing w:before="100" w:beforeAutospacing="1" w:after="100" w:afterAutospacing="1"/>
    </w:pPr>
  </w:style>
  <w:style w:type="character" w:customStyle="1" w:styleId="Heading2Char">
    <w:name w:val="Heading 2 Char"/>
    <w:basedOn w:val="DefaultParagraphFont"/>
    <w:link w:val="Heading2"/>
    <w:uiPriority w:val="9"/>
    <w:rsid w:val="00520000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74C7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apple-converted-space">
    <w:name w:val="apple-converted-space"/>
    <w:basedOn w:val="DefaultParagraphFont"/>
    <w:rsid w:val="00474C78"/>
  </w:style>
  <w:style w:type="character" w:customStyle="1" w:styleId="A13">
    <w:name w:val="A13"/>
    <w:uiPriority w:val="99"/>
    <w:rsid w:val="00474C78"/>
    <w:rPr>
      <w:rFonts w:cs="ITC Stone Serif Std Medium"/>
      <w:color w:val="000000"/>
      <w:sz w:val="11"/>
      <w:szCs w:val="11"/>
    </w:rPr>
  </w:style>
  <w:style w:type="paragraph" w:customStyle="1" w:styleId="c-article-publication-details">
    <w:name w:val="c-article-publication-details"/>
    <w:basedOn w:val="Normal"/>
    <w:rsid w:val="00474C78"/>
    <w:pPr>
      <w:spacing w:before="100" w:beforeAutospacing="1" w:after="100" w:afterAutospacing="1"/>
    </w:pPr>
  </w:style>
  <w:style w:type="character" w:customStyle="1" w:styleId="c-article-publication-detailsdivider">
    <w:name w:val="c-article-publication-details__divider"/>
    <w:basedOn w:val="DefaultParagraphFont"/>
    <w:rsid w:val="00474C78"/>
  </w:style>
  <w:style w:type="character" w:customStyle="1" w:styleId="current-selection">
    <w:name w:val="current-selection"/>
    <w:basedOn w:val="DefaultParagraphFont"/>
    <w:rsid w:val="00474C78"/>
  </w:style>
  <w:style w:type="character" w:styleId="Strong">
    <w:name w:val="Strong"/>
    <w:basedOn w:val="DefaultParagraphFont"/>
    <w:uiPriority w:val="22"/>
    <w:qFormat/>
    <w:rsid w:val="00474C78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474C78"/>
    <w:rPr>
      <w:color w:val="954F72" w:themeColor="followedHyperlink"/>
      <w:u w:val="single"/>
    </w:rPr>
  </w:style>
  <w:style w:type="character" w:customStyle="1" w:styleId="title-text">
    <w:name w:val="title-text"/>
    <w:basedOn w:val="DefaultParagraphFont"/>
    <w:rsid w:val="00474C78"/>
  </w:style>
  <w:style w:type="character" w:customStyle="1" w:styleId="UnresolvedMention">
    <w:name w:val="Unresolved Mention"/>
    <w:basedOn w:val="DefaultParagraphFont"/>
    <w:uiPriority w:val="99"/>
    <w:semiHidden/>
    <w:unhideWhenUsed/>
    <w:rsid w:val="00322698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B1E5A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B1E5A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840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753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5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7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0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7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40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9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29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8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83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45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6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0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8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3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6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71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3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34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79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2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30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2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4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29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9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3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4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6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9225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95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5528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618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604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705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19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81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17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75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07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33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51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4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5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99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7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63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8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4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9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64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0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7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926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53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2646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819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24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5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7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ubmed/29486228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2B5FCF8-80D2-44AB-96CF-ED1F7DF66D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2</Pages>
  <Words>36750</Words>
  <Characters>209480</Characters>
  <Application>Microsoft Office Word</Application>
  <DocSecurity>0</DocSecurity>
  <Lines>1745</Lines>
  <Paragraphs>4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7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chell, Sarah J</dc:creator>
  <cp:keywords/>
  <dc:description/>
  <cp:lastModifiedBy>Devendran S</cp:lastModifiedBy>
  <cp:revision>2</cp:revision>
  <cp:lastPrinted>2019-07-31T19:48:00Z</cp:lastPrinted>
  <dcterms:created xsi:type="dcterms:W3CDTF">2022-09-23T07:01:00Z</dcterms:created>
  <dcterms:modified xsi:type="dcterms:W3CDTF">2022-09-23T07:01:00Z</dcterms:modified>
</cp:coreProperties>
</file>